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2B5B82" w14:textId="77777777" w:rsidR="00435388" w:rsidRPr="00550B09" w:rsidRDefault="00435388" w:rsidP="00435388">
      <w:pPr>
        <w:jc w:val="center"/>
        <w:rPr>
          <w:rFonts w:ascii="Calibri" w:hAnsi="Calibri" w:cs="Times New Roman"/>
        </w:rPr>
      </w:pPr>
      <w:bookmarkStart w:id="0" w:name="_Hlk38986003"/>
      <w:bookmarkEnd w:id="0"/>
      <w:r w:rsidRPr="00550B09">
        <w:rPr>
          <w:rFonts w:ascii="Calibri" w:hAnsi="Calibri" w:cs="Times New Roman"/>
          <w:noProof/>
          <w:lang w:eastAsia="en-GB"/>
        </w:rPr>
        <w:drawing>
          <wp:inline distT="0" distB="0" distL="0" distR="0" wp14:anchorId="409343B2" wp14:editId="6C98CD04">
            <wp:extent cx="1920240" cy="1083015"/>
            <wp:effectExtent l="0" t="0" r="381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CULOGO.png"/>
                    <pic:cNvPicPr/>
                  </pic:nvPicPr>
                  <pic:blipFill>
                    <a:blip r:embed="rId8">
                      <a:extLst>
                        <a:ext uri="{28A0092B-C50C-407E-A947-70E740481C1C}">
                          <a14:useLocalDpi xmlns:a14="http://schemas.microsoft.com/office/drawing/2010/main" val="0"/>
                        </a:ext>
                      </a:extLst>
                    </a:blip>
                    <a:stretch>
                      <a:fillRect/>
                    </a:stretch>
                  </pic:blipFill>
                  <pic:spPr>
                    <a:xfrm>
                      <a:off x="0" y="0"/>
                      <a:ext cx="1917173" cy="1081285"/>
                    </a:xfrm>
                    <a:prstGeom prst="rect">
                      <a:avLst/>
                    </a:prstGeom>
                  </pic:spPr>
                </pic:pic>
              </a:graphicData>
            </a:graphic>
          </wp:inline>
        </w:drawing>
      </w:r>
    </w:p>
    <w:p w14:paraId="4D62615E" w14:textId="77777777" w:rsidR="00435388" w:rsidRPr="00550B09" w:rsidRDefault="00435388" w:rsidP="00435388">
      <w:pPr>
        <w:jc w:val="center"/>
        <w:rPr>
          <w:rFonts w:ascii="Calibri" w:hAnsi="Calibri" w:cs="Times New Roman"/>
          <w:szCs w:val="24"/>
        </w:rPr>
      </w:pPr>
    </w:p>
    <w:p w14:paraId="523E3681" w14:textId="77777777" w:rsidR="00435388" w:rsidRPr="00550B09" w:rsidRDefault="00435388" w:rsidP="00435388">
      <w:pPr>
        <w:jc w:val="center"/>
        <w:rPr>
          <w:rFonts w:ascii="Calibri" w:hAnsi="Calibri" w:cs="Times New Roman"/>
          <w:b/>
          <w:sz w:val="32"/>
          <w:szCs w:val="32"/>
        </w:rPr>
      </w:pPr>
      <w:r w:rsidRPr="00550B09">
        <w:rPr>
          <w:rFonts w:ascii="Calibri" w:hAnsi="Calibri" w:cs="Times New Roman"/>
          <w:b/>
          <w:sz w:val="32"/>
          <w:szCs w:val="32"/>
        </w:rPr>
        <w:t xml:space="preserve">Honours Project Final Report  </w:t>
      </w:r>
    </w:p>
    <w:p w14:paraId="37BDC729" w14:textId="77777777" w:rsidR="00435388" w:rsidRPr="00550B09" w:rsidRDefault="00435388" w:rsidP="00435388">
      <w:pPr>
        <w:jc w:val="center"/>
        <w:rPr>
          <w:rFonts w:ascii="Calibri" w:hAnsi="Calibri" w:cs="Times New Roman"/>
          <w:b/>
          <w:sz w:val="32"/>
          <w:szCs w:val="32"/>
        </w:rPr>
      </w:pPr>
      <w:r w:rsidRPr="00550B09">
        <w:rPr>
          <w:rFonts w:ascii="Calibri" w:hAnsi="Calibri" w:cs="Times New Roman"/>
          <w:b/>
          <w:sz w:val="32"/>
          <w:szCs w:val="32"/>
        </w:rPr>
        <w:t>201</w:t>
      </w:r>
      <w:r>
        <w:rPr>
          <w:rFonts w:ascii="Calibri" w:hAnsi="Calibri" w:cs="Times New Roman"/>
          <w:b/>
          <w:sz w:val="32"/>
          <w:szCs w:val="32"/>
        </w:rPr>
        <w:t>9-2020</w:t>
      </w:r>
    </w:p>
    <w:p w14:paraId="068E30A3" w14:textId="77777777" w:rsidR="00435388" w:rsidRPr="001C6581" w:rsidRDefault="00435388" w:rsidP="00435388">
      <w:pPr>
        <w:pStyle w:val="NoSpacing"/>
        <w:jc w:val="center"/>
        <w:rPr>
          <w:rStyle w:val="Strong"/>
          <w:rFonts w:ascii="Calibri" w:hAnsi="Calibri"/>
          <w:iCs/>
          <w:color w:val="FF0000"/>
          <w:sz w:val="22"/>
          <w:szCs w:val="22"/>
          <w:bdr w:val="none" w:sz="0" w:space="0" w:color="auto" w:frame="1"/>
          <w:shd w:val="clear" w:color="auto" w:fill="FFFFFF"/>
        </w:rPr>
      </w:pPr>
      <w:r w:rsidRPr="00550B09">
        <w:rPr>
          <w:rStyle w:val="Strong"/>
          <w:rFonts w:ascii="Calibri" w:hAnsi="Calibri"/>
          <w:iCs/>
          <w:sz w:val="22"/>
          <w:szCs w:val="22"/>
          <w:bdr w:val="none" w:sz="0" w:space="0" w:color="auto" w:frame="1"/>
          <w:shd w:val="clear" w:color="auto" w:fill="FFFFFF"/>
        </w:rPr>
        <w:t>Submitted for the Degree of</w:t>
      </w:r>
      <w:r>
        <w:rPr>
          <w:rStyle w:val="Strong"/>
          <w:rFonts w:ascii="Calibri" w:hAnsi="Calibri"/>
          <w:iCs/>
          <w:color w:val="FF0000"/>
          <w:sz w:val="22"/>
          <w:szCs w:val="22"/>
          <w:bdr w:val="none" w:sz="0" w:space="0" w:color="auto" w:frame="1"/>
          <w:shd w:val="clear" w:color="auto" w:fill="FFFFFF"/>
        </w:rPr>
        <w:t xml:space="preserve"> </w:t>
      </w:r>
      <w:r w:rsidRPr="007A7E98">
        <w:rPr>
          <w:rStyle w:val="Strong"/>
          <w:rFonts w:ascii="Calibri" w:hAnsi="Calibri"/>
          <w:iCs/>
          <w:sz w:val="22"/>
          <w:szCs w:val="22"/>
          <w:bdr w:val="none" w:sz="0" w:space="0" w:color="auto" w:frame="1"/>
          <w:shd w:val="clear" w:color="auto" w:fill="FFFFFF"/>
        </w:rPr>
        <w:t>BSc Computing</w:t>
      </w:r>
    </w:p>
    <w:p w14:paraId="17EC8E4C" w14:textId="77777777" w:rsidR="00435388" w:rsidRPr="00550B09" w:rsidRDefault="00435388" w:rsidP="00435388">
      <w:pPr>
        <w:jc w:val="center"/>
        <w:rPr>
          <w:rFonts w:ascii="Calibri" w:hAnsi="Calibri" w:cs="Times New Roman"/>
          <w:b/>
          <w:sz w:val="32"/>
          <w:szCs w:val="32"/>
        </w:rPr>
      </w:pPr>
    </w:p>
    <w:p w14:paraId="691BAC1C" w14:textId="77777777" w:rsidR="00435388" w:rsidRPr="003057A0" w:rsidRDefault="00435388" w:rsidP="00435388">
      <w:pPr>
        <w:jc w:val="center"/>
        <w:rPr>
          <w:rFonts w:ascii="Calibri" w:hAnsi="Calibri" w:cs="Times New Roman"/>
          <w:b/>
          <w:sz w:val="28"/>
          <w:szCs w:val="32"/>
        </w:rPr>
      </w:pPr>
      <w:r w:rsidRPr="00550B09">
        <w:rPr>
          <w:rFonts w:ascii="Calibri" w:hAnsi="Calibri" w:cs="Times New Roman"/>
          <w:b/>
          <w:sz w:val="28"/>
          <w:szCs w:val="32"/>
        </w:rPr>
        <w:t>Project Title:</w:t>
      </w:r>
      <w:r>
        <w:rPr>
          <w:rFonts w:ascii="Calibri" w:hAnsi="Calibri" w:cs="Times New Roman"/>
          <w:b/>
          <w:sz w:val="28"/>
          <w:szCs w:val="32"/>
        </w:rPr>
        <w:t xml:space="preserve"> An </w:t>
      </w:r>
      <w:r w:rsidRPr="003057A0">
        <w:rPr>
          <w:rFonts w:ascii="Calibri" w:hAnsi="Calibri" w:cs="Times New Roman"/>
          <w:b/>
          <w:sz w:val="28"/>
          <w:szCs w:val="32"/>
        </w:rPr>
        <w:t xml:space="preserve">Investigation into evaluating the effectiveness of </w:t>
      </w:r>
      <w:r>
        <w:rPr>
          <w:rFonts w:ascii="Calibri" w:hAnsi="Calibri" w:cs="Times New Roman"/>
          <w:b/>
          <w:sz w:val="28"/>
          <w:szCs w:val="32"/>
        </w:rPr>
        <w:t xml:space="preserve">Location Awareness within buildings </w:t>
      </w:r>
      <w:r w:rsidRPr="003057A0">
        <w:rPr>
          <w:rFonts w:ascii="Calibri" w:hAnsi="Calibri" w:cs="Times New Roman"/>
          <w:b/>
          <w:sz w:val="28"/>
          <w:szCs w:val="32"/>
        </w:rPr>
        <w:t>using the pre-existing Wi-Fi infrastructure</w:t>
      </w:r>
      <w:r>
        <w:rPr>
          <w:rFonts w:ascii="Calibri" w:hAnsi="Calibri" w:cs="Times New Roman"/>
          <w:b/>
          <w:sz w:val="28"/>
          <w:szCs w:val="32"/>
        </w:rPr>
        <w:t xml:space="preserve"> on an Android Application.</w:t>
      </w:r>
    </w:p>
    <w:p w14:paraId="65A69858" w14:textId="77777777" w:rsidR="00435388" w:rsidRPr="00550B09" w:rsidRDefault="00435388" w:rsidP="00435388">
      <w:pPr>
        <w:rPr>
          <w:rFonts w:ascii="Calibri" w:hAnsi="Calibri" w:cs="Times New Roman"/>
          <w:b/>
          <w:sz w:val="28"/>
          <w:szCs w:val="32"/>
        </w:rPr>
      </w:pPr>
      <w:r w:rsidRPr="00550B09">
        <w:rPr>
          <w:rFonts w:ascii="Calibri" w:hAnsi="Calibri" w:cs="Times New Roman"/>
          <w:b/>
          <w:sz w:val="28"/>
          <w:szCs w:val="32"/>
        </w:rPr>
        <w:t xml:space="preserve">Name: </w:t>
      </w:r>
      <w:r>
        <w:rPr>
          <w:rFonts w:ascii="Calibri" w:hAnsi="Calibri" w:cs="Times New Roman"/>
          <w:b/>
          <w:sz w:val="28"/>
          <w:szCs w:val="32"/>
        </w:rPr>
        <w:t>Yu Hong Lee</w:t>
      </w:r>
    </w:p>
    <w:p w14:paraId="432F5092" w14:textId="77777777" w:rsidR="00435388" w:rsidRPr="00550B09" w:rsidRDefault="00435388" w:rsidP="00435388">
      <w:pPr>
        <w:rPr>
          <w:rFonts w:ascii="Calibri" w:hAnsi="Calibri" w:cs="Times New Roman"/>
          <w:b/>
          <w:sz w:val="28"/>
          <w:szCs w:val="32"/>
        </w:rPr>
      </w:pPr>
      <w:r w:rsidRPr="00550B09">
        <w:rPr>
          <w:rFonts w:ascii="Calibri" w:hAnsi="Calibri" w:cs="Times New Roman"/>
          <w:b/>
          <w:sz w:val="28"/>
          <w:szCs w:val="32"/>
        </w:rPr>
        <w:t xml:space="preserve">Programme: </w:t>
      </w:r>
      <w:r>
        <w:rPr>
          <w:rFonts w:ascii="Calibri" w:hAnsi="Calibri" w:cs="Times New Roman"/>
          <w:b/>
          <w:sz w:val="28"/>
          <w:szCs w:val="32"/>
        </w:rPr>
        <w:t>Computing</w:t>
      </w:r>
    </w:p>
    <w:p w14:paraId="0932BA66" w14:textId="77777777" w:rsidR="00435388" w:rsidRPr="00550B09" w:rsidRDefault="00435388" w:rsidP="00435388">
      <w:pPr>
        <w:rPr>
          <w:rFonts w:ascii="Calibri" w:hAnsi="Calibri" w:cs="Times New Roman"/>
          <w:b/>
          <w:sz w:val="28"/>
          <w:szCs w:val="32"/>
        </w:rPr>
      </w:pPr>
      <w:r w:rsidRPr="00550B09">
        <w:rPr>
          <w:rFonts w:ascii="Calibri" w:hAnsi="Calibri" w:cs="Times New Roman"/>
          <w:b/>
          <w:sz w:val="28"/>
          <w:szCs w:val="32"/>
        </w:rPr>
        <w:t xml:space="preserve">Matriculation Number: </w:t>
      </w:r>
      <w:r>
        <w:rPr>
          <w:rFonts w:ascii="Calibri" w:hAnsi="Calibri" w:cs="Times New Roman"/>
          <w:b/>
          <w:sz w:val="28"/>
          <w:szCs w:val="32"/>
        </w:rPr>
        <w:t>S1620580</w:t>
      </w:r>
    </w:p>
    <w:p w14:paraId="7A2587DC" w14:textId="77777777" w:rsidR="00435388" w:rsidRPr="00550B09" w:rsidRDefault="00435388" w:rsidP="00435388">
      <w:pPr>
        <w:rPr>
          <w:rFonts w:ascii="Calibri" w:hAnsi="Calibri" w:cs="Times New Roman"/>
          <w:b/>
          <w:sz w:val="28"/>
          <w:szCs w:val="32"/>
        </w:rPr>
      </w:pPr>
      <w:r w:rsidRPr="00550B09">
        <w:rPr>
          <w:rFonts w:ascii="Calibri" w:hAnsi="Calibri" w:cs="Times New Roman"/>
          <w:b/>
          <w:sz w:val="28"/>
          <w:szCs w:val="32"/>
        </w:rPr>
        <w:t xml:space="preserve">Project Supervisor: </w:t>
      </w:r>
      <w:r>
        <w:rPr>
          <w:rFonts w:ascii="Calibri" w:hAnsi="Calibri" w:cs="Times New Roman"/>
          <w:b/>
          <w:sz w:val="28"/>
          <w:szCs w:val="32"/>
        </w:rPr>
        <w:t>Iain Lambie</w:t>
      </w:r>
    </w:p>
    <w:p w14:paraId="0CD9F497" w14:textId="77777777" w:rsidR="00435388" w:rsidRDefault="00435388" w:rsidP="00435388">
      <w:pPr>
        <w:rPr>
          <w:rFonts w:ascii="Calibri" w:hAnsi="Calibri" w:cs="Times New Roman"/>
          <w:b/>
          <w:sz w:val="28"/>
          <w:szCs w:val="32"/>
        </w:rPr>
      </w:pPr>
      <w:r w:rsidRPr="00550B09">
        <w:rPr>
          <w:rFonts w:ascii="Calibri" w:hAnsi="Calibri" w:cs="Times New Roman"/>
          <w:b/>
          <w:sz w:val="28"/>
          <w:szCs w:val="32"/>
        </w:rPr>
        <w:t>Second Marker:</w:t>
      </w:r>
      <w:r>
        <w:rPr>
          <w:rFonts w:ascii="Calibri" w:hAnsi="Calibri" w:cs="Times New Roman"/>
          <w:b/>
          <w:sz w:val="28"/>
          <w:szCs w:val="32"/>
        </w:rPr>
        <w:t xml:space="preserve"> Len Scott</w:t>
      </w:r>
    </w:p>
    <w:p w14:paraId="20890D77" w14:textId="1CB07CA4" w:rsidR="00435388" w:rsidRPr="001200D3" w:rsidRDefault="00435388" w:rsidP="00435388">
      <w:pPr>
        <w:jc w:val="left"/>
        <w:rPr>
          <w:rFonts w:ascii="Calibri" w:hAnsi="Calibri" w:cs="Times New Roman"/>
          <w:b/>
          <w:szCs w:val="32"/>
        </w:rPr>
      </w:pPr>
      <w:r>
        <w:rPr>
          <w:rFonts w:ascii="Calibri" w:hAnsi="Calibri" w:cs="Times New Roman"/>
          <w:b/>
          <w:sz w:val="28"/>
          <w:szCs w:val="32"/>
        </w:rPr>
        <w:t xml:space="preserve">Word </w:t>
      </w:r>
      <w:r w:rsidRPr="00233218">
        <w:rPr>
          <w:rFonts w:ascii="Calibri" w:hAnsi="Calibri" w:cs="Times New Roman"/>
          <w:b/>
          <w:sz w:val="28"/>
          <w:szCs w:val="32"/>
        </w:rPr>
        <w:t>Count</w:t>
      </w:r>
      <w:r>
        <w:rPr>
          <w:rFonts w:ascii="Calibri" w:hAnsi="Calibri" w:cs="Times New Roman"/>
          <w:b/>
          <w:szCs w:val="32"/>
        </w:rPr>
        <w:t xml:space="preserve">: </w:t>
      </w:r>
      <w:r w:rsidR="007E57B7">
        <w:rPr>
          <w:rFonts w:ascii="Calibri" w:hAnsi="Calibri" w:cs="Times New Roman"/>
          <w:b/>
          <w:szCs w:val="32"/>
        </w:rPr>
        <w:t>9</w:t>
      </w:r>
      <w:r w:rsidR="006F61D5">
        <w:rPr>
          <w:rFonts w:ascii="Calibri" w:hAnsi="Calibri" w:cs="Times New Roman"/>
          <w:b/>
          <w:szCs w:val="32"/>
        </w:rPr>
        <w:t>861</w:t>
      </w:r>
      <w:r>
        <w:rPr>
          <w:rFonts w:ascii="Calibri" w:hAnsi="Calibri" w:cs="Times New Roman"/>
          <w:b/>
          <w:szCs w:val="32"/>
        </w:rPr>
        <w:br/>
      </w:r>
      <w:r w:rsidRPr="002F56FD">
        <w:rPr>
          <w:sz w:val="20"/>
        </w:rPr>
        <w:t>(</w:t>
      </w:r>
      <w:r w:rsidRPr="002F56FD">
        <w:rPr>
          <w:b/>
          <w:i/>
          <w:sz w:val="20"/>
        </w:rPr>
        <w:t>excluding contents pages, figures, tables, references and Appendices</w:t>
      </w:r>
      <w:r w:rsidRPr="002F56FD">
        <w:rPr>
          <w:sz w:val="20"/>
        </w:rPr>
        <w:t>)</w:t>
      </w:r>
    </w:p>
    <w:p w14:paraId="44D64215" w14:textId="77777777" w:rsidR="00435388" w:rsidRPr="00550B09" w:rsidRDefault="00435388" w:rsidP="00435388">
      <w:pPr>
        <w:pStyle w:val="NoSpacing"/>
        <w:rPr>
          <w:rFonts w:ascii="Calibri" w:hAnsi="Calibri"/>
        </w:rPr>
      </w:pPr>
    </w:p>
    <w:p w14:paraId="6AB1EDC7" w14:textId="77777777" w:rsidR="00435388" w:rsidRPr="00550B09" w:rsidRDefault="00435388" w:rsidP="00435388">
      <w:pPr>
        <w:pStyle w:val="NoSpacing"/>
        <w:rPr>
          <w:rStyle w:val="Strong"/>
          <w:rFonts w:ascii="Calibri" w:hAnsi="Calibri"/>
          <w:iCs/>
          <w:sz w:val="22"/>
          <w:szCs w:val="22"/>
          <w:bdr w:val="none" w:sz="0" w:space="0" w:color="auto" w:frame="1"/>
          <w:shd w:val="clear" w:color="auto" w:fill="FFFFFF"/>
        </w:rPr>
      </w:pPr>
      <w:r w:rsidRPr="00550B09">
        <w:rPr>
          <w:rStyle w:val="Strong"/>
          <w:rFonts w:ascii="Calibri" w:hAnsi="Calibri"/>
          <w:b w:val="0"/>
          <w:iCs/>
          <w:sz w:val="22"/>
          <w:szCs w:val="22"/>
          <w:bdr w:val="none" w:sz="0" w:space="0" w:color="auto" w:frame="1"/>
          <w:shd w:val="clear" w:color="auto" w:fill="FFFFFF"/>
        </w:rPr>
        <w:t>“</w:t>
      </w:r>
      <w:r w:rsidRPr="00550B09">
        <w:rPr>
          <w:rStyle w:val="Strong"/>
          <w:rFonts w:ascii="Calibri" w:hAnsi="Calibri"/>
          <w:iCs/>
          <w:sz w:val="22"/>
          <w:szCs w:val="22"/>
          <w:bdr w:val="none" w:sz="0" w:space="0" w:color="auto" w:frame="1"/>
          <w:shd w:val="clear" w:color="auto" w:fill="FFFFFF"/>
        </w:rPr>
        <w:t>Except where explicitly stated, all work in this report, including the appendices, is my own original work and has not been submitted elsewhere in</w:t>
      </w:r>
      <w:r w:rsidRPr="00550B09">
        <w:rPr>
          <w:rStyle w:val="Strong"/>
          <w:rFonts w:ascii="Calibri" w:hAnsi="Calibri"/>
          <w:iCs/>
          <w:sz w:val="22"/>
          <w:szCs w:val="22"/>
        </w:rPr>
        <w:t> </w:t>
      </w:r>
      <w:r w:rsidRPr="00550B09">
        <w:rPr>
          <w:rStyle w:val="Strong"/>
          <w:rFonts w:ascii="Calibri" w:hAnsi="Calibri"/>
          <w:iCs/>
          <w:sz w:val="22"/>
          <w:szCs w:val="22"/>
          <w:bdr w:val="none" w:sz="0" w:space="0" w:color="auto" w:frame="1"/>
          <w:shd w:val="clear" w:color="auto" w:fill="FFFFFF"/>
        </w:rPr>
        <w:t>fulfilment</w:t>
      </w:r>
      <w:r w:rsidRPr="00550B09">
        <w:rPr>
          <w:rStyle w:val="Strong"/>
          <w:rFonts w:ascii="Calibri" w:hAnsi="Calibri"/>
          <w:iCs/>
          <w:sz w:val="22"/>
          <w:szCs w:val="22"/>
        </w:rPr>
        <w:t> </w:t>
      </w:r>
      <w:r w:rsidRPr="00550B09">
        <w:rPr>
          <w:rStyle w:val="Strong"/>
          <w:rFonts w:ascii="Calibri" w:hAnsi="Calibri"/>
          <w:iCs/>
          <w:sz w:val="22"/>
          <w:szCs w:val="22"/>
          <w:bdr w:val="none" w:sz="0" w:space="0" w:color="auto" w:frame="1"/>
          <w:shd w:val="clear" w:color="auto" w:fill="FFFFFF"/>
        </w:rPr>
        <w:t>of the requirement of this or any other award”</w:t>
      </w:r>
    </w:p>
    <w:p w14:paraId="46FBD671" w14:textId="77777777" w:rsidR="00435388" w:rsidRDefault="00435388" w:rsidP="00435388">
      <w:pPr>
        <w:pStyle w:val="NoSpacing"/>
        <w:rPr>
          <w:rStyle w:val="Strong"/>
          <w:rFonts w:ascii="Calibri" w:hAnsi="Calibri"/>
          <w:iCs/>
          <w:bdr w:val="none" w:sz="0" w:space="0" w:color="auto" w:frame="1"/>
          <w:shd w:val="clear" w:color="auto" w:fill="FFFFFF"/>
        </w:rPr>
      </w:pPr>
    </w:p>
    <w:p w14:paraId="465E7D26" w14:textId="77777777" w:rsidR="00435388" w:rsidRPr="00550B09" w:rsidRDefault="00435388" w:rsidP="00435388">
      <w:pPr>
        <w:pStyle w:val="NoSpacing"/>
        <w:rPr>
          <w:rStyle w:val="Strong"/>
          <w:rFonts w:ascii="Calibri" w:hAnsi="Calibri"/>
          <w:iCs/>
          <w:bdr w:val="none" w:sz="0" w:space="0" w:color="auto" w:frame="1"/>
          <w:shd w:val="clear" w:color="auto" w:fill="FFFFFF"/>
        </w:rPr>
      </w:pPr>
      <w:r>
        <w:rPr>
          <w:rFonts w:ascii="Calibri" w:hAnsi="Calibri"/>
          <w:b/>
          <w:bCs/>
          <w:noProof/>
          <w:sz w:val="32"/>
          <w:lang w:eastAsia="en-GB"/>
        </w:rPr>
        <w:drawing>
          <wp:anchor distT="0" distB="0" distL="114300" distR="114300" simplePos="0" relativeHeight="251657728" behindDoc="1" locked="0" layoutInCell="1" allowOverlap="1" wp14:anchorId="3CFE0BFD" wp14:editId="7CF897C0">
            <wp:simplePos x="0" y="0"/>
            <wp:positionH relativeFrom="column">
              <wp:posOffset>1348740</wp:posOffset>
            </wp:positionH>
            <wp:positionV relativeFrom="paragraph">
              <wp:posOffset>144780</wp:posOffset>
            </wp:positionV>
            <wp:extent cx="2414905" cy="709295"/>
            <wp:effectExtent l="0" t="0" r="4445"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14905" cy="709295"/>
                    </a:xfrm>
                    <a:prstGeom prst="rect">
                      <a:avLst/>
                    </a:prstGeom>
                    <a:noFill/>
                    <a:ln>
                      <a:noFill/>
                    </a:ln>
                  </pic:spPr>
                </pic:pic>
              </a:graphicData>
            </a:graphic>
          </wp:anchor>
        </w:drawing>
      </w:r>
    </w:p>
    <w:p w14:paraId="31F3FB50" w14:textId="77777777" w:rsidR="00435388" w:rsidRPr="00550B09" w:rsidRDefault="00435388" w:rsidP="00435388">
      <w:pPr>
        <w:pStyle w:val="NoSpacing"/>
        <w:rPr>
          <w:rStyle w:val="Strong"/>
          <w:rFonts w:ascii="Calibri" w:hAnsi="Calibri"/>
          <w:iCs/>
          <w:szCs w:val="24"/>
          <w:bdr w:val="none" w:sz="0" w:space="0" w:color="auto" w:frame="1"/>
          <w:shd w:val="clear" w:color="auto" w:fill="FFFFFF"/>
        </w:rPr>
      </w:pPr>
      <w:r>
        <w:rPr>
          <w:rStyle w:val="Strong"/>
          <w:rFonts w:ascii="Calibri" w:hAnsi="Calibri"/>
          <w:iCs/>
          <w:noProof/>
          <w:bdr w:val="none" w:sz="0" w:space="0" w:color="auto" w:frame="1"/>
          <w:shd w:val="clear" w:color="auto" w:fill="FFFFFF"/>
        </w:rPr>
        <w:drawing>
          <wp:anchor distT="0" distB="0" distL="114300" distR="114300" simplePos="0" relativeHeight="251658752" behindDoc="1" locked="0" layoutInCell="1" allowOverlap="1" wp14:anchorId="29FA2A41" wp14:editId="67E2ADB0">
            <wp:simplePos x="0" y="0"/>
            <wp:positionH relativeFrom="column">
              <wp:posOffset>4320540</wp:posOffset>
            </wp:positionH>
            <wp:positionV relativeFrom="paragraph">
              <wp:posOffset>158318</wp:posOffset>
            </wp:positionV>
            <wp:extent cx="1181100" cy="245907"/>
            <wp:effectExtent l="0" t="0" r="0" b="190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1181100" cy="24590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7FD041A" w14:textId="2A75C917" w:rsidR="00435388" w:rsidRPr="00550B09" w:rsidRDefault="00435388" w:rsidP="00435388">
      <w:pPr>
        <w:rPr>
          <w:rFonts w:ascii="Calibri" w:hAnsi="Calibri"/>
        </w:rPr>
      </w:pPr>
      <w:r w:rsidRPr="00550B09">
        <w:rPr>
          <w:rFonts w:ascii="Calibri" w:hAnsi="Calibri" w:cs="Times New Roman"/>
          <w:b/>
          <w:bCs/>
          <w:sz w:val="32"/>
          <w:szCs w:val="32"/>
        </w:rPr>
        <w:t>Signed</w:t>
      </w:r>
      <w:r>
        <w:rPr>
          <w:rFonts w:ascii="Calibri" w:hAnsi="Calibri" w:cs="Times New Roman"/>
          <w:b/>
          <w:bCs/>
          <w:sz w:val="32"/>
          <w:szCs w:val="32"/>
        </w:rPr>
        <w:t xml:space="preserve"> by Student: ___________________</w:t>
      </w:r>
      <w:r w:rsidRPr="00550B09">
        <w:rPr>
          <w:rFonts w:ascii="Calibri" w:hAnsi="Calibri" w:cs="Times New Roman"/>
          <w:b/>
          <w:bCs/>
          <w:sz w:val="32"/>
          <w:szCs w:val="32"/>
        </w:rPr>
        <w:t xml:space="preserve">       Date: ____________</w:t>
      </w:r>
    </w:p>
    <w:p w14:paraId="2F32FFD2" w14:textId="528CF760" w:rsidR="007B0BC1" w:rsidRDefault="007B0BC1" w:rsidP="00EF3A57">
      <w:pPr>
        <w:rPr>
          <w:rFonts w:ascii="Calibri" w:hAnsi="Calibri" w:cs="Times New Roman"/>
          <w:b/>
          <w:bCs/>
          <w:sz w:val="32"/>
          <w:szCs w:val="32"/>
        </w:rPr>
      </w:pPr>
    </w:p>
    <w:p w14:paraId="029A20AE" w14:textId="330CC7E4" w:rsidR="00D371BE" w:rsidRPr="001732ED" w:rsidRDefault="007B0BC1" w:rsidP="00D371BE">
      <w:pPr>
        <w:rPr>
          <w:b/>
          <w:bCs/>
          <w:sz w:val="32"/>
          <w:szCs w:val="32"/>
        </w:rPr>
      </w:pPr>
      <w:r>
        <w:br w:type="page"/>
      </w:r>
      <w:r w:rsidR="00D371BE" w:rsidRPr="00D371BE">
        <w:rPr>
          <w:sz w:val="32"/>
          <w:szCs w:val="32"/>
        </w:rPr>
        <w:lastRenderedPageBreak/>
        <w:t>Abstract</w:t>
      </w:r>
    </w:p>
    <w:p w14:paraId="030CDC50" w14:textId="77777777" w:rsidR="001732ED" w:rsidRDefault="001732ED" w:rsidP="001732ED">
      <w:r>
        <w:t xml:space="preserve">With the exponential growth of technology and the availability of mobile devices over the past decade, the general use of Location Awareness (LA) has impacted many industries. There are several techniques to implement LA such as GPS in a global setting and in a local setting there is Wi-Fi Fingerprinting, Random Forest, and RFID. The main problem area with indoor LA as opposed to outdoor LA is that there are walls or roofs that may obstruct Wi-Fi signals as they must bounce or go through walls impacting the Received Signal Strength Indication (RSSI) therefore impacting the accuracy of finding the location. </w:t>
      </w:r>
    </w:p>
    <w:p w14:paraId="21E6EC87" w14:textId="23686224" w:rsidR="001732ED" w:rsidRDefault="001732ED" w:rsidP="001732ED">
      <w:r>
        <w:t>This develop and test project aims to investigate if a mobile application can be made to track your location inside a building using Wi-Fi access points. The use of technologies, such as Java and</w:t>
      </w:r>
      <w:r w:rsidR="00A31109">
        <w:t xml:space="preserve"> a</w:t>
      </w:r>
      <w:r>
        <w:t xml:space="preserve"> Web API, will create a framework for the app, including features that are commonly seen in map applications. Testing will consist of two separate individuals who are in different building or floors in the GCU campus and has access to an Android phone, identifying whether they can locate each other using the app or not. The use of qualitative data in the form of a questionnaire will be used to evaluate the ease in finding the other individual, this will assist in deciding if the app is a success. </w:t>
      </w:r>
    </w:p>
    <w:p w14:paraId="70AE43CE" w14:textId="1F6C8995" w:rsidR="00D371BE" w:rsidRDefault="001732ED" w:rsidP="001732ED">
      <w:r>
        <w:t>The results will inform the general public whether the use of a mobile application can be used to determine an Individual’s location in an indoor setting.</w:t>
      </w:r>
    </w:p>
    <w:p w14:paraId="17769102" w14:textId="77777777" w:rsidR="00D371BE" w:rsidRDefault="00D371BE" w:rsidP="001732ED">
      <w:r>
        <w:br w:type="page"/>
      </w:r>
    </w:p>
    <w:p w14:paraId="0DECE2D2" w14:textId="77777777" w:rsidR="00D371BE" w:rsidRDefault="00D371BE" w:rsidP="00D371BE">
      <w:pPr>
        <w:rPr>
          <w:sz w:val="32"/>
          <w:szCs w:val="32"/>
        </w:rPr>
      </w:pPr>
      <w:r w:rsidRPr="00D371BE">
        <w:rPr>
          <w:sz w:val="32"/>
          <w:szCs w:val="32"/>
        </w:rPr>
        <w:lastRenderedPageBreak/>
        <w:t xml:space="preserve">Acknowledgement </w:t>
      </w:r>
    </w:p>
    <w:p w14:paraId="1FF08A40" w14:textId="77777777" w:rsidR="00A13865" w:rsidRDefault="00A13865" w:rsidP="00A31109">
      <w:r>
        <w:t>I would like to take this moment to first express my sincere appreciation to my supervisor for his support and guidance during this project. I would like to convey my gratitude for the detailed feedback and mentorship provided throughout this year for my honours.</w:t>
      </w:r>
    </w:p>
    <w:p w14:paraId="3BC038C5" w14:textId="69CBEBF5" w:rsidR="00C77845" w:rsidRDefault="00A13865" w:rsidP="00A31109">
      <w:r>
        <w:t xml:space="preserve">Secondly, I would like to thank Alexander </w:t>
      </w:r>
      <w:proofErr w:type="spellStart"/>
      <w:r>
        <w:t>Mylnikov</w:t>
      </w:r>
      <w:proofErr w:type="spellEnd"/>
      <w:r>
        <w:t xml:space="preserve"> </w:t>
      </w:r>
      <w:r w:rsidR="00C77845">
        <w:t>for the development of his public web API of position by Wi-Fi</w:t>
      </w:r>
      <w:r w:rsidR="001732ED">
        <w:t>,</w:t>
      </w:r>
      <w:r w:rsidR="00C77845">
        <w:t xml:space="preserve"> which was used for this project. </w:t>
      </w:r>
    </w:p>
    <w:p w14:paraId="64626EC8" w14:textId="7AD7E35F" w:rsidR="00C77845" w:rsidRDefault="00C77845" w:rsidP="00A31109">
      <w:r>
        <w:t xml:space="preserve">I would also like to thank my sister, who </w:t>
      </w:r>
      <w:r w:rsidR="00A31109">
        <w:t>originally would</w:t>
      </w:r>
      <w:r>
        <w:t xml:space="preserve"> have assisted me in testing and filling the questionnaire </w:t>
      </w:r>
      <w:r w:rsidR="00A31109">
        <w:t xml:space="preserve">for the evaluation </w:t>
      </w:r>
      <w:r>
        <w:t xml:space="preserve">of this project however </w:t>
      </w:r>
      <w:r w:rsidR="00A31109">
        <w:t xml:space="preserve">due to unforeseen circumstances alternative tests were undertaken were my sister was able to assist me in testing. </w:t>
      </w:r>
    </w:p>
    <w:p w14:paraId="04FB00C9" w14:textId="575EE771" w:rsidR="00D371BE" w:rsidRPr="00A13865" w:rsidRDefault="00C77845" w:rsidP="00A31109">
      <w:r>
        <w:t xml:space="preserve">Finally, I would like to thank my family, friends and lecturers who have been exceptionally supportive </w:t>
      </w:r>
      <w:r w:rsidR="001732ED">
        <w:t xml:space="preserve">and helpful during my two years at Glasgow Caledonian University. </w:t>
      </w:r>
      <w:r w:rsidR="00D371BE" w:rsidRPr="00D371BE">
        <w:rPr>
          <w:sz w:val="32"/>
          <w:szCs w:val="32"/>
        </w:rPr>
        <w:br w:type="page"/>
      </w:r>
    </w:p>
    <w:p w14:paraId="08D9CD82" w14:textId="77777777" w:rsidR="007B0BC1" w:rsidRDefault="007B0BC1">
      <w:pPr>
        <w:spacing w:after="0" w:line="240" w:lineRule="auto"/>
        <w:rPr>
          <w:rFonts w:ascii="Calibri" w:hAnsi="Calibri" w:cs="Times New Roman"/>
          <w:b/>
          <w:bCs/>
          <w:sz w:val="32"/>
          <w:szCs w:val="32"/>
        </w:rPr>
      </w:pPr>
    </w:p>
    <w:sdt>
      <w:sdtPr>
        <w:rPr>
          <w:rFonts w:eastAsiaTheme="minorHAnsi" w:cstheme="minorBidi"/>
          <w:b w:val="0"/>
          <w:bCs w:val="0"/>
          <w:kern w:val="0"/>
          <w:sz w:val="24"/>
          <w:szCs w:val="22"/>
        </w:rPr>
        <w:id w:val="-59871017"/>
        <w:docPartObj>
          <w:docPartGallery w:val="Table of Contents"/>
          <w:docPartUnique/>
        </w:docPartObj>
      </w:sdtPr>
      <w:sdtEndPr>
        <w:rPr>
          <w:noProof/>
        </w:rPr>
      </w:sdtEndPr>
      <w:sdtContent>
        <w:p w14:paraId="67BB6CD3" w14:textId="560187D2" w:rsidR="00D03DA7" w:rsidRPr="00D03DA7" w:rsidRDefault="007B0BC1" w:rsidP="00AE44D5">
          <w:pPr>
            <w:pStyle w:val="TOCHeading"/>
          </w:pPr>
          <w:r>
            <w:t>Table of Contents</w:t>
          </w:r>
        </w:p>
        <w:p w14:paraId="52D56D73" w14:textId="769FE272" w:rsidR="0065641C" w:rsidRDefault="007B0BC1">
          <w:pPr>
            <w:pStyle w:val="TOC1"/>
            <w:tabs>
              <w:tab w:val="left" w:pos="660"/>
              <w:tab w:val="right" w:leader="dot" w:pos="9016"/>
            </w:tabs>
            <w:rPr>
              <w:rFonts w:asciiTheme="minorHAnsi" w:eastAsiaTheme="minorEastAsia" w:hAnsiTheme="minorHAnsi"/>
              <w:noProof/>
              <w:sz w:val="22"/>
              <w:lang w:eastAsia="ja-JP"/>
            </w:rPr>
          </w:pPr>
          <w:r>
            <w:fldChar w:fldCharType="begin"/>
          </w:r>
          <w:r>
            <w:instrText xml:space="preserve"> TOC \o "1-3" \h \z \u </w:instrText>
          </w:r>
          <w:r>
            <w:fldChar w:fldCharType="separate"/>
          </w:r>
          <w:hyperlink w:anchor="_Toc39171174" w:history="1">
            <w:r w:rsidR="0065641C" w:rsidRPr="008C7D9E">
              <w:rPr>
                <w:rStyle w:val="Hyperlink"/>
                <w:noProof/>
              </w:rPr>
              <w:t>1.0</w:t>
            </w:r>
            <w:r w:rsidR="0065641C">
              <w:rPr>
                <w:rFonts w:asciiTheme="minorHAnsi" w:eastAsiaTheme="minorEastAsia" w:hAnsiTheme="minorHAnsi"/>
                <w:noProof/>
                <w:sz w:val="22"/>
                <w:lang w:eastAsia="ja-JP"/>
              </w:rPr>
              <w:tab/>
            </w:r>
            <w:r w:rsidR="0065641C" w:rsidRPr="008C7D9E">
              <w:rPr>
                <w:rStyle w:val="Hyperlink"/>
                <w:noProof/>
              </w:rPr>
              <w:t>Introduction</w:t>
            </w:r>
            <w:r w:rsidR="0065641C">
              <w:rPr>
                <w:noProof/>
                <w:webHidden/>
              </w:rPr>
              <w:tab/>
            </w:r>
            <w:r w:rsidR="0065641C">
              <w:rPr>
                <w:noProof/>
                <w:webHidden/>
              </w:rPr>
              <w:fldChar w:fldCharType="begin"/>
            </w:r>
            <w:r w:rsidR="0065641C">
              <w:rPr>
                <w:noProof/>
                <w:webHidden/>
              </w:rPr>
              <w:instrText xml:space="preserve"> PAGEREF _Toc39171174 \h </w:instrText>
            </w:r>
            <w:r w:rsidR="0065641C">
              <w:rPr>
                <w:noProof/>
                <w:webHidden/>
              </w:rPr>
            </w:r>
            <w:r w:rsidR="0065641C">
              <w:rPr>
                <w:noProof/>
                <w:webHidden/>
              </w:rPr>
              <w:fldChar w:fldCharType="separate"/>
            </w:r>
            <w:r w:rsidR="0065641C">
              <w:rPr>
                <w:noProof/>
                <w:webHidden/>
              </w:rPr>
              <w:t>6</w:t>
            </w:r>
            <w:r w:rsidR="0065641C">
              <w:rPr>
                <w:noProof/>
                <w:webHidden/>
              </w:rPr>
              <w:fldChar w:fldCharType="end"/>
            </w:r>
          </w:hyperlink>
        </w:p>
        <w:p w14:paraId="60D4A8FF" w14:textId="30CDCCB1" w:rsidR="0065641C" w:rsidRDefault="0065641C">
          <w:pPr>
            <w:pStyle w:val="TOC2"/>
            <w:tabs>
              <w:tab w:val="left" w:pos="880"/>
              <w:tab w:val="right" w:leader="dot" w:pos="9016"/>
            </w:tabs>
            <w:rPr>
              <w:rFonts w:asciiTheme="minorHAnsi" w:eastAsiaTheme="minorEastAsia" w:hAnsiTheme="minorHAnsi"/>
              <w:noProof/>
              <w:sz w:val="22"/>
              <w:lang w:eastAsia="ja-JP"/>
            </w:rPr>
          </w:pPr>
          <w:hyperlink w:anchor="_Toc39171175" w:history="1">
            <w:r w:rsidRPr="008C7D9E">
              <w:rPr>
                <w:rStyle w:val="Hyperlink"/>
                <w:noProof/>
              </w:rPr>
              <w:t>1.1</w:t>
            </w:r>
            <w:r>
              <w:rPr>
                <w:rFonts w:asciiTheme="minorHAnsi" w:eastAsiaTheme="minorEastAsia" w:hAnsiTheme="minorHAnsi"/>
                <w:noProof/>
                <w:sz w:val="22"/>
                <w:lang w:eastAsia="ja-JP"/>
              </w:rPr>
              <w:tab/>
            </w:r>
            <w:r w:rsidRPr="008C7D9E">
              <w:rPr>
                <w:rStyle w:val="Hyperlink"/>
                <w:noProof/>
              </w:rPr>
              <w:t>Project Background</w:t>
            </w:r>
            <w:r>
              <w:rPr>
                <w:noProof/>
                <w:webHidden/>
              </w:rPr>
              <w:tab/>
            </w:r>
            <w:r>
              <w:rPr>
                <w:noProof/>
                <w:webHidden/>
              </w:rPr>
              <w:fldChar w:fldCharType="begin"/>
            </w:r>
            <w:r>
              <w:rPr>
                <w:noProof/>
                <w:webHidden/>
              </w:rPr>
              <w:instrText xml:space="preserve"> PAGEREF _Toc39171175 \h </w:instrText>
            </w:r>
            <w:r>
              <w:rPr>
                <w:noProof/>
                <w:webHidden/>
              </w:rPr>
            </w:r>
            <w:r>
              <w:rPr>
                <w:noProof/>
                <w:webHidden/>
              </w:rPr>
              <w:fldChar w:fldCharType="separate"/>
            </w:r>
            <w:r>
              <w:rPr>
                <w:noProof/>
                <w:webHidden/>
              </w:rPr>
              <w:t>6</w:t>
            </w:r>
            <w:r>
              <w:rPr>
                <w:noProof/>
                <w:webHidden/>
              </w:rPr>
              <w:fldChar w:fldCharType="end"/>
            </w:r>
          </w:hyperlink>
        </w:p>
        <w:p w14:paraId="59641EC5" w14:textId="08B88850" w:rsidR="0065641C" w:rsidRDefault="0065641C">
          <w:pPr>
            <w:pStyle w:val="TOC2"/>
            <w:tabs>
              <w:tab w:val="left" w:pos="880"/>
              <w:tab w:val="right" w:leader="dot" w:pos="9016"/>
            </w:tabs>
            <w:rPr>
              <w:rFonts w:asciiTheme="minorHAnsi" w:eastAsiaTheme="minorEastAsia" w:hAnsiTheme="minorHAnsi"/>
              <w:noProof/>
              <w:sz w:val="22"/>
              <w:lang w:eastAsia="ja-JP"/>
            </w:rPr>
          </w:pPr>
          <w:hyperlink w:anchor="_Toc39171176" w:history="1">
            <w:r w:rsidRPr="008C7D9E">
              <w:rPr>
                <w:rStyle w:val="Hyperlink"/>
                <w:noProof/>
              </w:rPr>
              <w:t>1.2</w:t>
            </w:r>
            <w:r>
              <w:rPr>
                <w:rFonts w:asciiTheme="minorHAnsi" w:eastAsiaTheme="minorEastAsia" w:hAnsiTheme="minorHAnsi"/>
                <w:noProof/>
                <w:sz w:val="22"/>
                <w:lang w:eastAsia="ja-JP"/>
              </w:rPr>
              <w:tab/>
            </w:r>
            <w:r w:rsidRPr="008C7D9E">
              <w:rPr>
                <w:rStyle w:val="Hyperlink"/>
                <w:noProof/>
              </w:rPr>
              <w:t>Project Overview</w:t>
            </w:r>
            <w:r>
              <w:rPr>
                <w:noProof/>
                <w:webHidden/>
              </w:rPr>
              <w:tab/>
            </w:r>
            <w:r>
              <w:rPr>
                <w:noProof/>
                <w:webHidden/>
              </w:rPr>
              <w:fldChar w:fldCharType="begin"/>
            </w:r>
            <w:r>
              <w:rPr>
                <w:noProof/>
                <w:webHidden/>
              </w:rPr>
              <w:instrText xml:space="preserve"> PAGEREF _Toc39171176 \h </w:instrText>
            </w:r>
            <w:r>
              <w:rPr>
                <w:noProof/>
                <w:webHidden/>
              </w:rPr>
            </w:r>
            <w:r>
              <w:rPr>
                <w:noProof/>
                <w:webHidden/>
              </w:rPr>
              <w:fldChar w:fldCharType="separate"/>
            </w:r>
            <w:r>
              <w:rPr>
                <w:noProof/>
                <w:webHidden/>
              </w:rPr>
              <w:t>8</w:t>
            </w:r>
            <w:r>
              <w:rPr>
                <w:noProof/>
                <w:webHidden/>
              </w:rPr>
              <w:fldChar w:fldCharType="end"/>
            </w:r>
          </w:hyperlink>
        </w:p>
        <w:p w14:paraId="70FD4720" w14:textId="2C60907D" w:rsidR="0065641C" w:rsidRDefault="0065641C">
          <w:pPr>
            <w:pStyle w:val="TOC3"/>
            <w:tabs>
              <w:tab w:val="left" w:pos="1320"/>
              <w:tab w:val="right" w:leader="dot" w:pos="9016"/>
            </w:tabs>
            <w:rPr>
              <w:rFonts w:asciiTheme="minorHAnsi" w:eastAsiaTheme="minorEastAsia" w:hAnsiTheme="minorHAnsi"/>
              <w:noProof/>
              <w:sz w:val="22"/>
              <w:lang w:eastAsia="ja-JP"/>
            </w:rPr>
          </w:pPr>
          <w:hyperlink w:anchor="_Toc39171177" w:history="1">
            <w:r w:rsidRPr="008C7D9E">
              <w:rPr>
                <w:rStyle w:val="Hyperlink"/>
                <w:noProof/>
              </w:rPr>
              <w:t>1.2.1</w:t>
            </w:r>
            <w:r>
              <w:rPr>
                <w:rFonts w:asciiTheme="minorHAnsi" w:eastAsiaTheme="minorEastAsia" w:hAnsiTheme="minorHAnsi"/>
                <w:noProof/>
                <w:sz w:val="22"/>
                <w:lang w:eastAsia="ja-JP"/>
              </w:rPr>
              <w:tab/>
            </w:r>
            <w:r w:rsidRPr="008C7D9E">
              <w:rPr>
                <w:rStyle w:val="Hyperlink"/>
                <w:noProof/>
              </w:rPr>
              <w:t>Project Outline</w:t>
            </w:r>
            <w:r>
              <w:rPr>
                <w:noProof/>
                <w:webHidden/>
              </w:rPr>
              <w:tab/>
            </w:r>
            <w:r>
              <w:rPr>
                <w:noProof/>
                <w:webHidden/>
              </w:rPr>
              <w:fldChar w:fldCharType="begin"/>
            </w:r>
            <w:r>
              <w:rPr>
                <w:noProof/>
                <w:webHidden/>
              </w:rPr>
              <w:instrText xml:space="preserve"> PAGEREF _Toc39171177 \h </w:instrText>
            </w:r>
            <w:r>
              <w:rPr>
                <w:noProof/>
                <w:webHidden/>
              </w:rPr>
            </w:r>
            <w:r>
              <w:rPr>
                <w:noProof/>
                <w:webHidden/>
              </w:rPr>
              <w:fldChar w:fldCharType="separate"/>
            </w:r>
            <w:r>
              <w:rPr>
                <w:noProof/>
                <w:webHidden/>
              </w:rPr>
              <w:t>8</w:t>
            </w:r>
            <w:r>
              <w:rPr>
                <w:noProof/>
                <w:webHidden/>
              </w:rPr>
              <w:fldChar w:fldCharType="end"/>
            </w:r>
          </w:hyperlink>
        </w:p>
        <w:p w14:paraId="3F9E957B" w14:textId="487F83BD" w:rsidR="0065641C" w:rsidRDefault="0065641C">
          <w:pPr>
            <w:pStyle w:val="TOC3"/>
            <w:tabs>
              <w:tab w:val="left" w:pos="1320"/>
              <w:tab w:val="right" w:leader="dot" w:pos="9016"/>
            </w:tabs>
            <w:rPr>
              <w:rFonts w:asciiTheme="minorHAnsi" w:eastAsiaTheme="minorEastAsia" w:hAnsiTheme="minorHAnsi"/>
              <w:noProof/>
              <w:sz w:val="22"/>
              <w:lang w:eastAsia="ja-JP"/>
            </w:rPr>
          </w:pPr>
          <w:hyperlink w:anchor="_Toc39171178" w:history="1">
            <w:r w:rsidRPr="008C7D9E">
              <w:rPr>
                <w:rStyle w:val="Hyperlink"/>
                <w:noProof/>
              </w:rPr>
              <w:t>1.2.2</w:t>
            </w:r>
            <w:r>
              <w:rPr>
                <w:rFonts w:asciiTheme="minorHAnsi" w:eastAsiaTheme="minorEastAsia" w:hAnsiTheme="minorHAnsi"/>
                <w:noProof/>
                <w:sz w:val="22"/>
                <w:lang w:eastAsia="ja-JP"/>
              </w:rPr>
              <w:tab/>
            </w:r>
            <w:r w:rsidRPr="008C7D9E">
              <w:rPr>
                <w:rStyle w:val="Hyperlink"/>
                <w:noProof/>
              </w:rPr>
              <w:t>Project Aims and Objectives</w:t>
            </w:r>
            <w:r>
              <w:rPr>
                <w:noProof/>
                <w:webHidden/>
              </w:rPr>
              <w:tab/>
            </w:r>
            <w:r>
              <w:rPr>
                <w:noProof/>
                <w:webHidden/>
              </w:rPr>
              <w:fldChar w:fldCharType="begin"/>
            </w:r>
            <w:r>
              <w:rPr>
                <w:noProof/>
                <w:webHidden/>
              </w:rPr>
              <w:instrText xml:space="preserve"> PAGEREF _Toc39171178 \h </w:instrText>
            </w:r>
            <w:r>
              <w:rPr>
                <w:noProof/>
                <w:webHidden/>
              </w:rPr>
            </w:r>
            <w:r>
              <w:rPr>
                <w:noProof/>
                <w:webHidden/>
              </w:rPr>
              <w:fldChar w:fldCharType="separate"/>
            </w:r>
            <w:r>
              <w:rPr>
                <w:noProof/>
                <w:webHidden/>
              </w:rPr>
              <w:t>9</w:t>
            </w:r>
            <w:r>
              <w:rPr>
                <w:noProof/>
                <w:webHidden/>
              </w:rPr>
              <w:fldChar w:fldCharType="end"/>
            </w:r>
          </w:hyperlink>
        </w:p>
        <w:p w14:paraId="41D95717" w14:textId="1F819C0B" w:rsidR="0065641C" w:rsidRDefault="0065641C">
          <w:pPr>
            <w:pStyle w:val="TOC3"/>
            <w:tabs>
              <w:tab w:val="left" w:pos="1320"/>
              <w:tab w:val="right" w:leader="dot" w:pos="9016"/>
            </w:tabs>
            <w:rPr>
              <w:rFonts w:asciiTheme="minorHAnsi" w:eastAsiaTheme="minorEastAsia" w:hAnsiTheme="minorHAnsi"/>
              <w:noProof/>
              <w:sz w:val="22"/>
              <w:lang w:eastAsia="ja-JP"/>
            </w:rPr>
          </w:pPr>
          <w:hyperlink w:anchor="_Toc39171179" w:history="1">
            <w:r w:rsidRPr="008C7D9E">
              <w:rPr>
                <w:rStyle w:val="Hyperlink"/>
                <w:noProof/>
              </w:rPr>
              <w:t>1.2.3</w:t>
            </w:r>
            <w:r>
              <w:rPr>
                <w:rFonts w:asciiTheme="minorHAnsi" w:eastAsiaTheme="minorEastAsia" w:hAnsiTheme="minorHAnsi"/>
                <w:noProof/>
                <w:sz w:val="22"/>
                <w:lang w:eastAsia="ja-JP"/>
              </w:rPr>
              <w:tab/>
            </w:r>
            <w:r w:rsidRPr="008C7D9E">
              <w:rPr>
                <w:rStyle w:val="Hyperlink"/>
                <w:noProof/>
              </w:rPr>
              <w:t>Hypothesis</w:t>
            </w:r>
            <w:r>
              <w:rPr>
                <w:noProof/>
                <w:webHidden/>
              </w:rPr>
              <w:tab/>
            </w:r>
            <w:r>
              <w:rPr>
                <w:noProof/>
                <w:webHidden/>
              </w:rPr>
              <w:fldChar w:fldCharType="begin"/>
            </w:r>
            <w:r>
              <w:rPr>
                <w:noProof/>
                <w:webHidden/>
              </w:rPr>
              <w:instrText xml:space="preserve"> PAGEREF _Toc39171179 \h </w:instrText>
            </w:r>
            <w:r>
              <w:rPr>
                <w:noProof/>
                <w:webHidden/>
              </w:rPr>
            </w:r>
            <w:r>
              <w:rPr>
                <w:noProof/>
                <w:webHidden/>
              </w:rPr>
              <w:fldChar w:fldCharType="separate"/>
            </w:r>
            <w:r>
              <w:rPr>
                <w:noProof/>
                <w:webHidden/>
              </w:rPr>
              <w:t>11</w:t>
            </w:r>
            <w:r>
              <w:rPr>
                <w:noProof/>
                <w:webHidden/>
              </w:rPr>
              <w:fldChar w:fldCharType="end"/>
            </w:r>
          </w:hyperlink>
        </w:p>
        <w:p w14:paraId="49EEEB2A" w14:textId="63C33D63" w:rsidR="0065641C" w:rsidRDefault="0065641C">
          <w:pPr>
            <w:pStyle w:val="TOC1"/>
            <w:tabs>
              <w:tab w:val="right" w:leader="dot" w:pos="9016"/>
            </w:tabs>
            <w:rPr>
              <w:rFonts w:asciiTheme="minorHAnsi" w:eastAsiaTheme="minorEastAsia" w:hAnsiTheme="minorHAnsi"/>
              <w:noProof/>
              <w:sz w:val="22"/>
              <w:lang w:eastAsia="ja-JP"/>
            </w:rPr>
          </w:pPr>
          <w:hyperlink w:anchor="_Toc39171180" w:history="1">
            <w:r w:rsidRPr="008C7D9E">
              <w:rPr>
                <w:rStyle w:val="Hyperlink"/>
                <w:noProof/>
              </w:rPr>
              <w:t>2.0 Literature and Technological Review</w:t>
            </w:r>
            <w:r>
              <w:rPr>
                <w:noProof/>
                <w:webHidden/>
              </w:rPr>
              <w:tab/>
            </w:r>
            <w:r>
              <w:rPr>
                <w:noProof/>
                <w:webHidden/>
              </w:rPr>
              <w:fldChar w:fldCharType="begin"/>
            </w:r>
            <w:r>
              <w:rPr>
                <w:noProof/>
                <w:webHidden/>
              </w:rPr>
              <w:instrText xml:space="preserve"> PAGEREF _Toc39171180 \h </w:instrText>
            </w:r>
            <w:r>
              <w:rPr>
                <w:noProof/>
                <w:webHidden/>
              </w:rPr>
            </w:r>
            <w:r>
              <w:rPr>
                <w:noProof/>
                <w:webHidden/>
              </w:rPr>
              <w:fldChar w:fldCharType="separate"/>
            </w:r>
            <w:r>
              <w:rPr>
                <w:noProof/>
                <w:webHidden/>
              </w:rPr>
              <w:t>12</w:t>
            </w:r>
            <w:r>
              <w:rPr>
                <w:noProof/>
                <w:webHidden/>
              </w:rPr>
              <w:fldChar w:fldCharType="end"/>
            </w:r>
          </w:hyperlink>
        </w:p>
        <w:p w14:paraId="6DC093FB" w14:textId="5CFCAC01" w:rsidR="0065641C" w:rsidRDefault="0065641C">
          <w:pPr>
            <w:pStyle w:val="TOC2"/>
            <w:tabs>
              <w:tab w:val="right" w:leader="dot" w:pos="9016"/>
            </w:tabs>
            <w:rPr>
              <w:rFonts w:asciiTheme="minorHAnsi" w:eastAsiaTheme="minorEastAsia" w:hAnsiTheme="minorHAnsi"/>
              <w:noProof/>
              <w:sz w:val="22"/>
              <w:lang w:eastAsia="ja-JP"/>
            </w:rPr>
          </w:pPr>
          <w:hyperlink w:anchor="_Toc39171181" w:history="1">
            <w:r w:rsidRPr="008C7D9E">
              <w:rPr>
                <w:rStyle w:val="Hyperlink"/>
                <w:noProof/>
              </w:rPr>
              <w:t>2.1 Investigate the Technology Behind Location Awareness</w:t>
            </w:r>
            <w:r>
              <w:rPr>
                <w:noProof/>
                <w:webHidden/>
              </w:rPr>
              <w:tab/>
            </w:r>
            <w:r>
              <w:rPr>
                <w:noProof/>
                <w:webHidden/>
              </w:rPr>
              <w:fldChar w:fldCharType="begin"/>
            </w:r>
            <w:r>
              <w:rPr>
                <w:noProof/>
                <w:webHidden/>
              </w:rPr>
              <w:instrText xml:space="preserve"> PAGEREF _Toc39171181 \h </w:instrText>
            </w:r>
            <w:r>
              <w:rPr>
                <w:noProof/>
                <w:webHidden/>
              </w:rPr>
            </w:r>
            <w:r>
              <w:rPr>
                <w:noProof/>
                <w:webHidden/>
              </w:rPr>
              <w:fldChar w:fldCharType="separate"/>
            </w:r>
            <w:r>
              <w:rPr>
                <w:noProof/>
                <w:webHidden/>
              </w:rPr>
              <w:t>12</w:t>
            </w:r>
            <w:r>
              <w:rPr>
                <w:noProof/>
                <w:webHidden/>
              </w:rPr>
              <w:fldChar w:fldCharType="end"/>
            </w:r>
          </w:hyperlink>
        </w:p>
        <w:p w14:paraId="0FF9E957" w14:textId="4B3BB597" w:rsidR="0065641C" w:rsidRDefault="0065641C">
          <w:pPr>
            <w:pStyle w:val="TOC2"/>
            <w:tabs>
              <w:tab w:val="right" w:leader="dot" w:pos="9016"/>
            </w:tabs>
            <w:rPr>
              <w:rFonts w:asciiTheme="minorHAnsi" w:eastAsiaTheme="minorEastAsia" w:hAnsiTheme="minorHAnsi"/>
              <w:noProof/>
              <w:sz w:val="22"/>
              <w:lang w:eastAsia="ja-JP"/>
            </w:rPr>
          </w:pPr>
          <w:hyperlink w:anchor="_Toc39171182" w:history="1">
            <w:r w:rsidRPr="008C7D9E">
              <w:rPr>
                <w:rStyle w:val="Hyperlink"/>
                <w:noProof/>
              </w:rPr>
              <w:t>2.2 Investigate Current Technology for Indoor Location Awareness</w:t>
            </w:r>
            <w:r>
              <w:rPr>
                <w:noProof/>
                <w:webHidden/>
              </w:rPr>
              <w:tab/>
            </w:r>
            <w:r>
              <w:rPr>
                <w:noProof/>
                <w:webHidden/>
              </w:rPr>
              <w:fldChar w:fldCharType="begin"/>
            </w:r>
            <w:r>
              <w:rPr>
                <w:noProof/>
                <w:webHidden/>
              </w:rPr>
              <w:instrText xml:space="preserve"> PAGEREF _Toc39171182 \h </w:instrText>
            </w:r>
            <w:r>
              <w:rPr>
                <w:noProof/>
                <w:webHidden/>
              </w:rPr>
            </w:r>
            <w:r>
              <w:rPr>
                <w:noProof/>
                <w:webHidden/>
              </w:rPr>
              <w:fldChar w:fldCharType="separate"/>
            </w:r>
            <w:r>
              <w:rPr>
                <w:noProof/>
                <w:webHidden/>
              </w:rPr>
              <w:t>13</w:t>
            </w:r>
            <w:r>
              <w:rPr>
                <w:noProof/>
                <w:webHidden/>
              </w:rPr>
              <w:fldChar w:fldCharType="end"/>
            </w:r>
          </w:hyperlink>
        </w:p>
        <w:p w14:paraId="01796A7A" w14:textId="4B597CAD" w:rsidR="0065641C" w:rsidRDefault="0065641C">
          <w:pPr>
            <w:pStyle w:val="TOC2"/>
            <w:tabs>
              <w:tab w:val="right" w:leader="dot" w:pos="9016"/>
            </w:tabs>
            <w:rPr>
              <w:rFonts w:asciiTheme="minorHAnsi" w:eastAsiaTheme="minorEastAsia" w:hAnsiTheme="minorHAnsi"/>
              <w:noProof/>
              <w:sz w:val="22"/>
              <w:lang w:eastAsia="ja-JP"/>
            </w:rPr>
          </w:pPr>
          <w:hyperlink w:anchor="_Toc39171183" w:history="1">
            <w:r w:rsidRPr="008C7D9E">
              <w:rPr>
                <w:rStyle w:val="Hyperlink"/>
                <w:noProof/>
              </w:rPr>
              <w:t>2.3 Inspect Existing Location Awareness Applications</w:t>
            </w:r>
            <w:r>
              <w:rPr>
                <w:noProof/>
                <w:webHidden/>
              </w:rPr>
              <w:tab/>
            </w:r>
            <w:r>
              <w:rPr>
                <w:noProof/>
                <w:webHidden/>
              </w:rPr>
              <w:fldChar w:fldCharType="begin"/>
            </w:r>
            <w:r>
              <w:rPr>
                <w:noProof/>
                <w:webHidden/>
              </w:rPr>
              <w:instrText xml:space="preserve"> PAGEREF _Toc39171183 \h </w:instrText>
            </w:r>
            <w:r>
              <w:rPr>
                <w:noProof/>
                <w:webHidden/>
              </w:rPr>
            </w:r>
            <w:r>
              <w:rPr>
                <w:noProof/>
                <w:webHidden/>
              </w:rPr>
              <w:fldChar w:fldCharType="separate"/>
            </w:r>
            <w:r>
              <w:rPr>
                <w:noProof/>
                <w:webHidden/>
              </w:rPr>
              <w:t>14</w:t>
            </w:r>
            <w:r>
              <w:rPr>
                <w:noProof/>
                <w:webHidden/>
              </w:rPr>
              <w:fldChar w:fldCharType="end"/>
            </w:r>
          </w:hyperlink>
        </w:p>
        <w:p w14:paraId="29F682D1" w14:textId="10ADFFC4" w:rsidR="0065641C" w:rsidRDefault="0065641C">
          <w:pPr>
            <w:pStyle w:val="TOC2"/>
            <w:tabs>
              <w:tab w:val="right" w:leader="dot" w:pos="9016"/>
            </w:tabs>
            <w:rPr>
              <w:rFonts w:asciiTheme="minorHAnsi" w:eastAsiaTheme="minorEastAsia" w:hAnsiTheme="minorHAnsi"/>
              <w:noProof/>
              <w:sz w:val="22"/>
              <w:lang w:eastAsia="ja-JP"/>
            </w:rPr>
          </w:pPr>
          <w:hyperlink w:anchor="_Toc39171184" w:history="1">
            <w:r w:rsidRPr="008C7D9E">
              <w:rPr>
                <w:rStyle w:val="Hyperlink"/>
                <w:noProof/>
              </w:rPr>
              <w:t>2.4 Consider Security Aspects within a Mobile Application</w:t>
            </w:r>
            <w:r>
              <w:rPr>
                <w:noProof/>
                <w:webHidden/>
              </w:rPr>
              <w:tab/>
            </w:r>
            <w:r>
              <w:rPr>
                <w:noProof/>
                <w:webHidden/>
              </w:rPr>
              <w:fldChar w:fldCharType="begin"/>
            </w:r>
            <w:r>
              <w:rPr>
                <w:noProof/>
                <w:webHidden/>
              </w:rPr>
              <w:instrText xml:space="preserve"> PAGEREF _Toc39171184 \h </w:instrText>
            </w:r>
            <w:r>
              <w:rPr>
                <w:noProof/>
                <w:webHidden/>
              </w:rPr>
            </w:r>
            <w:r>
              <w:rPr>
                <w:noProof/>
                <w:webHidden/>
              </w:rPr>
              <w:fldChar w:fldCharType="separate"/>
            </w:r>
            <w:r>
              <w:rPr>
                <w:noProof/>
                <w:webHidden/>
              </w:rPr>
              <w:t>15</w:t>
            </w:r>
            <w:r>
              <w:rPr>
                <w:noProof/>
                <w:webHidden/>
              </w:rPr>
              <w:fldChar w:fldCharType="end"/>
            </w:r>
          </w:hyperlink>
        </w:p>
        <w:p w14:paraId="7105641D" w14:textId="00E3D0DF" w:rsidR="0065641C" w:rsidRDefault="0065641C">
          <w:pPr>
            <w:pStyle w:val="TOC2"/>
            <w:tabs>
              <w:tab w:val="right" w:leader="dot" w:pos="9016"/>
            </w:tabs>
            <w:rPr>
              <w:rFonts w:asciiTheme="minorHAnsi" w:eastAsiaTheme="minorEastAsia" w:hAnsiTheme="minorHAnsi"/>
              <w:noProof/>
              <w:sz w:val="22"/>
              <w:lang w:eastAsia="ja-JP"/>
            </w:rPr>
          </w:pPr>
          <w:hyperlink w:anchor="_Toc39171185" w:history="1">
            <w:r w:rsidRPr="008C7D9E">
              <w:rPr>
                <w:rStyle w:val="Hyperlink"/>
                <w:noProof/>
              </w:rPr>
              <w:t>2.5 Research into Mobile Application Development</w:t>
            </w:r>
            <w:r>
              <w:rPr>
                <w:noProof/>
                <w:webHidden/>
              </w:rPr>
              <w:tab/>
            </w:r>
            <w:r>
              <w:rPr>
                <w:noProof/>
                <w:webHidden/>
              </w:rPr>
              <w:fldChar w:fldCharType="begin"/>
            </w:r>
            <w:r>
              <w:rPr>
                <w:noProof/>
                <w:webHidden/>
              </w:rPr>
              <w:instrText xml:space="preserve"> PAGEREF _Toc39171185 \h </w:instrText>
            </w:r>
            <w:r>
              <w:rPr>
                <w:noProof/>
                <w:webHidden/>
              </w:rPr>
            </w:r>
            <w:r>
              <w:rPr>
                <w:noProof/>
                <w:webHidden/>
              </w:rPr>
              <w:fldChar w:fldCharType="separate"/>
            </w:r>
            <w:r>
              <w:rPr>
                <w:noProof/>
                <w:webHidden/>
              </w:rPr>
              <w:t>15</w:t>
            </w:r>
            <w:r>
              <w:rPr>
                <w:noProof/>
                <w:webHidden/>
              </w:rPr>
              <w:fldChar w:fldCharType="end"/>
            </w:r>
          </w:hyperlink>
        </w:p>
        <w:p w14:paraId="76DEB038" w14:textId="243D4E4E" w:rsidR="0065641C" w:rsidRDefault="0065641C">
          <w:pPr>
            <w:pStyle w:val="TOC1"/>
            <w:tabs>
              <w:tab w:val="right" w:leader="dot" w:pos="9016"/>
            </w:tabs>
            <w:rPr>
              <w:rFonts w:asciiTheme="minorHAnsi" w:eastAsiaTheme="minorEastAsia" w:hAnsiTheme="minorHAnsi"/>
              <w:noProof/>
              <w:sz w:val="22"/>
              <w:lang w:eastAsia="ja-JP"/>
            </w:rPr>
          </w:pPr>
          <w:hyperlink w:anchor="_Toc39171186" w:history="1">
            <w:r w:rsidRPr="008C7D9E">
              <w:rPr>
                <w:rStyle w:val="Hyperlink"/>
                <w:noProof/>
              </w:rPr>
              <w:t>3.0 Execution</w:t>
            </w:r>
            <w:r>
              <w:rPr>
                <w:noProof/>
                <w:webHidden/>
              </w:rPr>
              <w:tab/>
            </w:r>
            <w:r>
              <w:rPr>
                <w:noProof/>
                <w:webHidden/>
              </w:rPr>
              <w:fldChar w:fldCharType="begin"/>
            </w:r>
            <w:r>
              <w:rPr>
                <w:noProof/>
                <w:webHidden/>
              </w:rPr>
              <w:instrText xml:space="preserve"> PAGEREF _Toc39171186 \h </w:instrText>
            </w:r>
            <w:r>
              <w:rPr>
                <w:noProof/>
                <w:webHidden/>
              </w:rPr>
            </w:r>
            <w:r>
              <w:rPr>
                <w:noProof/>
                <w:webHidden/>
              </w:rPr>
              <w:fldChar w:fldCharType="separate"/>
            </w:r>
            <w:r>
              <w:rPr>
                <w:noProof/>
                <w:webHidden/>
              </w:rPr>
              <w:t>16</w:t>
            </w:r>
            <w:r>
              <w:rPr>
                <w:noProof/>
                <w:webHidden/>
              </w:rPr>
              <w:fldChar w:fldCharType="end"/>
            </w:r>
          </w:hyperlink>
        </w:p>
        <w:p w14:paraId="581B4A5B" w14:textId="297B3CE7" w:rsidR="0065641C" w:rsidRDefault="0065641C">
          <w:pPr>
            <w:pStyle w:val="TOC2"/>
            <w:tabs>
              <w:tab w:val="right" w:leader="dot" w:pos="9016"/>
            </w:tabs>
            <w:rPr>
              <w:rFonts w:asciiTheme="minorHAnsi" w:eastAsiaTheme="minorEastAsia" w:hAnsiTheme="minorHAnsi"/>
              <w:noProof/>
              <w:sz w:val="22"/>
              <w:lang w:eastAsia="ja-JP"/>
            </w:rPr>
          </w:pPr>
          <w:hyperlink w:anchor="_Toc39171187" w:history="1">
            <w:r w:rsidRPr="008C7D9E">
              <w:rPr>
                <w:rStyle w:val="Hyperlink"/>
                <w:noProof/>
              </w:rPr>
              <w:t>3.1 Problem and System Analysis</w:t>
            </w:r>
            <w:r>
              <w:rPr>
                <w:noProof/>
                <w:webHidden/>
              </w:rPr>
              <w:tab/>
            </w:r>
            <w:r>
              <w:rPr>
                <w:noProof/>
                <w:webHidden/>
              </w:rPr>
              <w:fldChar w:fldCharType="begin"/>
            </w:r>
            <w:r>
              <w:rPr>
                <w:noProof/>
                <w:webHidden/>
              </w:rPr>
              <w:instrText xml:space="preserve"> PAGEREF _Toc39171187 \h </w:instrText>
            </w:r>
            <w:r>
              <w:rPr>
                <w:noProof/>
                <w:webHidden/>
              </w:rPr>
            </w:r>
            <w:r>
              <w:rPr>
                <w:noProof/>
                <w:webHidden/>
              </w:rPr>
              <w:fldChar w:fldCharType="separate"/>
            </w:r>
            <w:r>
              <w:rPr>
                <w:noProof/>
                <w:webHidden/>
              </w:rPr>
              <w:t>16</w:t>
            </w:r>
            <w:r>
              <w:rPr>
                <w:noProof/>
                <w:webHidden/>
              </w:rPr>
              <w:fldChar w:fldCharType="end"/>
            </w:r>
          </w:hyperlink>
        </w:p>
        <w:p w14:paraId="2A006232" w14:textId="0B453798" w:rsidR="0065641C" w:rsidRDefault="0065641C">
          <w:pPr>
            <w:pStyle w:val="TOC2"/>
            <w:tabs>
              <w:tab w:val="right" w:leader="dot" w:pos="9016"/>
            </w:tabs>
            <w:rPr>
              <w:rFonts w:asciiTheme="minorHAnsi" w:eastAsiaTheme="minorEastAsia" w:hAnsiTheme="minorHAnsi"/>
              <w:noProof/>
              <w:sz w:val="22"/>
              <w:lang w:eastAsia="ja-JP"/>
            </w:rPr>
          </w:pPr>
          <w:hyperlink w:anchor="_Toc39171188" w:history="1">
            <w:r w:rsidRPr="008C7D9E">
              <w:rPr>
                <w:rStyle w:val="Hyperlink"/>
                <w:noProof/>
              </w:rPr>
              <w:t>3.2 Execution Methods</w:t>
            </w:r>
            <w:r>
              <w:rPr>
                <w:noProof/>
                <w:webHidden/>
              </w:rPr>
              <w:tab/>
            </w:r>
            <w:r>
              <w:rPr>
                <w:noProof/>
                <w:webHidden/>
              </w:rPr>
              <w:fldChar w:fldCharType="begin"/>
            </w:r>
            <w:r>
              <w:rPr>
                <w:noProof/>
                <w:webHidden/>
              </w:rPr>
              <w:instrText xml:space="preserve"> PAGEREF _Toc39171188 \h </w:instrText>
            </w:r>
            <w:r>
              <w:rPr>
                <w:noProof/>
                <w:webHidden/>
              </w:rPr>
            </w:r>
            <w:r>
              <w:rPr>
                <w:noProof/>
                <w:webHidden/>
              </w:rPr>
              <w:fldChar w:fldCharType="separate"/>
            </w:r>
            <w:r>
              <w:rPr>
                <w:noProof/>
                <w:webHidden/>
              </w:rPr>
              <w:t>16</w:t>
            </w:r>
            <w:r>
              <w:rPr>
                <w:noProof/>
                <w:webHidden/>
              </w:rPr>
              <w:fldChar w:fldCharType="end"/>
            </w:r>
          </w:hyperlink>
        </w:p>
        <w:p w14:paraId="6BC3E989" w14:textId="2F36C2B3" w:rsidR="0065641C" w:rsidRDefault="0065641C">
          <w:pPr>
            <w:pStyle w:val="TOC3"/>
            <w:tabs>
              <w:tab w:val="right" w:leader="dot" w:pos="9016"/>
            </w:tabs>
            <w:rPr>
              <w:rFonts w:asciiTheme="minorHAnsi" w:eastAsiaTheme="minorEastAsia" w:hAnsiTheme="minorHAnsi"/>
              <w:noProof/>
              <w:sz w:val="22"/>
              <w:lang w:eastAsia="ja-JP"/>
            </w:rPr>
          </w:pPr>
          <w:hyperlink w:anchor="_Toc39171189" w:history="1">
            <w:r w:rsidRPr="008C7D9E">
              <w:rPr>
                <w:rStyle w:val="Hyperlink"/>
                <w:noProof/>
              </w:rPr>
              <w:t>3.2.1 Requirements of the Indoor Location Android App</w:t>
            </w:r>
            <w:r>
              <w:rPr>
                <w:noProof/>
                <w:webHidden/>
              </w:rPr>
              <w:tab/>
            </w:r>
            <w:r>
              <w:rPr>
                <w:noProof/>
                <w:webHidden/>
              </w:rPr>
              <w:fldChar w:fldCharType="begin"/>
            </w:r>
            <w:r>
              <w:rPr>
                <w:noProof/>
                <w:webHidden/>
              </w:rPr>
              <w:instrText xml:space="preserve"> PAGEREF _Toc39171189 \h </w:instrText>
            </w:r>
            <w:r>
              <w:rPr>
                <w:noProof/>
                <w:webHidden/>
              </w:rPr>
            </w:r>
            <w:r>
              <w:rPr>
                <w:noProof/>
                <w:webHidden/>
              </w:rPr>
              <w:fldChar w:fldCharType="separate"/>
            </w:r>
            <w:r>
              <w:rPr>
                <w:noProof/>
                <w:webHidden/>
              </w:rPr>
              <w:t>16</w:t>
            </w:r>
            <w:r>
              <w:rPr>
                <w:noProof/>
                <w:webHidden/>
              </w:rPr>
              <w:fldChar w:fldCharType="end"/>
            </w:r>
          </w:hyperlink>
        </w:p>
        <w:p w14:paraId="55E310A6" w14:textId="55DDA936" w:rsidR="0065641C" w:rsidRDefault="0065641C">
          <w:pPr>
            <w:pStyle w:val="TOC3"/>
            <w:tabs>
              <w:tab w:val="right" w:leader="dot" w:pos="9016"/>
            </w:tabs>
            <w:rPr>
              <w:rFonts w:asciiTheme="minorHAnsi" w:eastAsiaTheme="minorEastAsia" w:hAnsiTheme="minorHAnsi"/>
              <w:noProof/>
              <w:sz w:val="22"/>
              <w:lang w:eastAsia="ja-JP"/>
            </w:rPr>
          </w:pPr>
          <w:hyperlink w:anchor="_Toc39171190" w:history="1">
            <w:r w:rsidRPr="008C7D9E">
              <w:rPr>
                <w:rStyle w:val="Hyperlink"/>
                <w:noProof/>
              </w:rPr>
              <w:t>3.2.2 Design of the Indoor Location Android App</w:t>
            </w:r>
            <w:r>
              <w:rPr>
                <w:noProof/>
                <w:webHidden/>
              </w:rPr>
              <w:tab/>
            </w:r>
            <w:r>
              <w:rPr>
                <w:noProof/>
                <w:webHidden/>
              </w:rPr>
              <w:fldChar w:fldCharType="begin"/>
            </w:r>
            <w:r>
              <w:rPr>
                <w:noProof/>
                <w:webHidden/>
              </w:rPr>
              <w:instrText xml:space="preserve"> PAGEREF _Toc39171190 \h </w:instrText>
            </w:r>
            <w:r>
              <w:rPr>
                <w:noProof/>
                <w:webHidden/>
              </w:rPr>
            </w:r>
            <w:r>
              <w:rPr>
                <w:noProof/>
                <w:webHidden/>
              </w:rPr>
              <w:fldChar w:fldCharType="separate"/>
            </w:r>
            <w:r>
              <w:rPr>
                <w:noProof/>
                <w:webHidden/>
              </w:rPr>
              <w:t>17</w:t>
            </w:r>
            <w:r>
              <w:rPr>
                <w:noProof/>
                <w:webHidden/>
              </w:rPr>
              <w:fldChar w:fldCharType="end"/>
            </w:r>
          </w:hyperlink>
        </w:p>
        <w:p w14:paraId="03028F18" w14:textId="6A5FB327" w:rsidR="0065641C" w:rsidRDefault="0065641C">
          <w:pPr>
            <w:pStyle w:val="TOC3"/>
            <w:tabs>
              <w:tab w:val="right" w:leader="dot" w:pos="9016"/>
            </w:tabs>
            <w:rPr>
              <w:rFonts w:asciiTheme="minorHAnsi" w:eastAsiaTheme="minorEastAsia" w:hAnsiTheme="minorHAnsi"/>
              <w:noProof/>
              <w:sz w:val="22"/>
              <w:lang w:eastAsia="ja-JP"/>
            </w:rPr>
          </w:pPr>
          <w:hyperlink w:anchor="_Toc39171191" w:history="1">
            <w:r w:rsidRPr="008C7D9E">
              <w:rPr>
                <w:rStyle w:val="Hyperlink"/>
                <w:noProof/>
              </w:rPr>
              <w:t>3.2.3 Implementation of the Indoor Location Android App</w:t>
            </w:r>
            <w:r>
              <w:rPr>
                <w:noProof/>
                <w:webHidden/>
              </w:rPr>
              <w:tab/>
            </w:r>
            <w:r>
              <w:rPr>
                <w:noProof/>
                <w:webHidden/>
              </w:rPr>
              <w:fldChar w:fldCharType="begin"/>
            </w:r>
            <w:r>
              <w:rPr>
                <w:noProof/>
                <w:webHidden/>
              </w:rPr>
              <w:instrText xml:space="preserve"> PAGEREF _Toc39171191 \h </w:instrText>
            </w:r>
            <w:r>
              <w:rPr>
                <w:noProof/>
                <w:webHidden/>
              </w:rPr>
            </w:r>
            <w:r>
              <w:rPr>
                <w:noProof/>
                <w:webHidden/>
              </w:rPr>
              <w:fldChar w:fldCharType="separate"/>
            </w:r>
            <w:r>
              <w:rPr>
                <w:noProof/>
                <w:webHidden/>
              </w:rPr>
              <w:t>18</w:t>
            </w:r>
            <w:r>
              <w:rPr>
                <w:noProof/>
                <w:webHidden/>
              </w:rPr>
              <w:fldChar w:fldCharType="end"/>
            </w:r>
          </w:hyperlink>
        </w:p>
        <w:p w14:paraId="14383695" w14:textId="213E3A82" w:rsidR="0065641C" w:rsidRDefault="0065641C">
          <w:pPr>
            <w:pStyle w:val="TOC3"/>
            <w:tabs>
              <w:tab w:val="right" w:leader="dot" w:pos="9016"/>
            </w:tabs>
            <w:rPr>
              <w:rFonts w:asciiTheme="minorHAnsi" w:eastAsiaTheme="minorEastAsia" w:hAnsiTheme="minorHAnsi"/>
              <w:noProof/>
              <w:sz w:val="22"/>
              <w:lang w:eastAsia="ja-JP"/>
            </w:rPr>
          </w:pPr>
          <w:hyperlink w:anchor="_Toc39171192" w:history="1">
            <w:r w:rsidRPr="008C7D9E">
              <w:rPr>
                <w:rStyle w:val="Hyperlink"/>
                <w:noProof/>
              </w:rPr>
              <w:t>3.2.4 Evaluation of Mobile App</w:t>
            </w:r>
            <w:r>
              <w:rPr>
                <w:noProof/>
                <w:webHidden/>
              </w:rPr>
              <w:tab/>
            </w:r>
            <w:r>
              <w:rPr>
                <w:noProof/>
                <w:webHidden/>
              </w:rPr>
              <w:fldChar w:fldCharType="begin"/>
            </w:r>
            <w:r>
              <w:rPr>
                <w:noProof/>
                <w:webHidden/>
              </w:rPr>
              <w:instrText xml:space="preserve"> PAGEREF _Toc39171192 \h </w:instrText>
            </w:r>
            <w:r>
              <w:rPr>
                <w:noProof/>
                <w:webHidden/>
              </w:rPr>
            </w:r>
            <w:r>
              <w:rPr>
                <w:noProof/>
                <w:webHidden/>
              </w:rPr>
              <w:fldChar w:fldCharType="separate"/>
            </w:r>
            <w:r>
              <w:rPr>
                <w:noProof/>
                <w:webHidden/>
              </w:rPr>
              <w:t>19</w:t>
            </w:r>
            <w:r>
              <w:rPr>
                <w:noProof/>
                <w:webHidden/>
              </w:rPr>
              <w:fldChar w:fldCharType="end"/>
            </w:r>
          </w:hyperlink>
        </w:p>
        <w:p w14:paraId="4B92A1B6" w14:textId="49BA62F5" w:rsidR="0065641C" w:rsidRDefault="0065641C">
          <w:pPr>
            <w:pStyle w:val="TOC2"/>
            <w:tabs>
              <w:tab w:val="right" w:leader="dot" w:pos="9016"/>
            </w:tabs>
            <w:rPr>
              <w:rFonts w:asciiTheme="minorHAnsi" w:eastAsiaTheme="minorEastAsia" w:hAnsiTheme="minorHAnsi"/>
              <w:noProof/>
              <w:sz w:val="22"/>
              <w:lang w:eastAsia="ja-JP"/>
            </w:rPr>
          </w:pPr>
          <w:hyperlink w:anchor="_Toc39171193" w:history="1">
            <w:r w:rsidRPr="008C7D9E">
              <w:rPr>
                <w:rStyle w:val="Hyperlink"/>
                <w:noProof/>
              </w:rPr>
              <w:t>3.3 Development Lifecycle</w:t>
            </w:r>
            <w:r>
              <w:rPr>
                <w:noProof/>
                <w:webHidden/>
              </w:rPr>
              <w:tab/>
            </w:r>
            <w:r>
              <w:rPr>
                <w:noProof/>
                <w:webHidden/>
              </w:rPr>
              <w:fldChar w:fldCharType="begin"/>
            </w:r>
            <w:r>
              <w:rPr>
                <w:noProof/>
                <w:webHidden/>
              </w:rPr>
              <w:instrText xml:space="preserve"> PAGEREF _Toc39171193 \h </w:instrText>
            </w:r>
            <w:r>
              <w:rPr>
                <w:noProof/>
                <w:webHidden/>
              </w:rPr>
            </w:r>
            <w:r>
              <w:rPr>
                <w:noProof/>
                <w:webHidden/>
              </w:rPr>
              <w:fldChar w:fldCharType="separate"/>
            </w:r>
            <w:r>
              <w:rPr>
                <w:noProof/>
                <w:webHidden/>
              </w:rPr>
              <w:t>20</w:t>
            </w:r>
            <w:r>
              <w:rPr>
                <w:noProof/>
                <w:webHidden/>
              </w:rPr>
              <w:fldChar w:fldCharType="end"/>
            </w:r>
          </w:hyperlink>
        </w:p>
        <w:p w14:paraId="53529AB5" w14:textId="4028B3E6" w:rsidR="0065641C" w:rsidRDefault="0065641C">
          <w:pPr>
            <w:pStyle w:val="TOC2"/>
            <w:tabs>
              <w:tab w:val="right" w:leader="dot" w:pos="9016"/>
            </w:tabs>
            <w:rPr>
              <w:rFonts w:asciiTheme="minorHAnsi" w:eastAsiaTheme="minorEastAsia" w:hAnsiTheme="minorHAnsi"/>
              <w:noProof/>
              <w:sz w:val="22"/>
              <w:lang w:eastAsia="ja-JP"/>
            </w:rPr>
          </w:pPr>
          <w:hyperlink w:anchor="_Toc39171194" w:history="1">
            <w:r w:rsidRPr="008C7D9E">
              <w:rPr>
                <w:rStyle w:val="Hyperlink"/>
                <w:noProof/>
              </w:rPr>
              <w:t>3.4 Requirements</w:t>
            </w:r>
            <w:r>
              <w:rPr>
                <w:noProof/>
                <w:webHidden/>
              </w:rPr>
              <w:tab/>
            </w:r>
            <w:r>
              <w:rPr>
                <w:noProof/>
                <w:webHidden/>
              </w:rPr>
              <w:fldChar w:fldCharType="begin"/>
            </w:r>
            <w:r>
              <w:rPr>
                <w:noProof/>
                <w:webHidden/>
              </w:rPr>
              <w:instrText xml:space="preserve"> PAGEREF _Toc39171194 \h </w:instrText>
            </w:r>
            <w:r>
              <w:rPr>
                <w:noProof/>
                <w:webHidden/>
              </w:rPr>
            </w:r>
            <w:r>
              <w:rPr>
                <w:noProof/>
                <w:webHidden/>
              </w:rPr>
              <w:fldChar w:fldCharType="separate"/>
            </w:r>
            <w:r>
              <w:rPr>
                <w:noProof/>
                <w:webHidden/>
              </w:rPr>
              <w:t>22</w:t>
            </w:r>
            <w:r>
              <w:rPr>
                <w:noProof/>
                <w:webHidden/>
              </w:rPr>
              <w:fldChar w:fldCharType="end"/>
            </w:r>
          </w:hyperlink>
        </w:p>
        <w:p w14:paraId="2305F88F" w14:textId="3D3EE867" w:rsidR="0065641C" w:rsidRDefault="0065641C">
          <w:pPr>
            <w:pStyle w:val="TOC3"/>
            <w:tabs>
              <w:tab w:val="right" w:leader="dot" w:pos="9016"/>
            </w:tabs>
            <w:rPr>
              <w:rFonts w:asciiTheme="minorHAnsi" w:eastAsiaTheme="minorEastAsia" w:hAnsiTheme="minorHAnsi"/>
              <w:noProof/>
              <w:sz w:val="22"/>
              <w:lang w:eastAsia="ja-JP"/>
            </w:rPr>
          </w:pPr>
          <w:hyperlink w:anchor="_Toc39171195" w:history="1">
            <w:r w:rsidRPr="008C7D9E">
              <w:rPr>
                <w:rStyle w:val="Hyperlink"/>
                <w:noProof/>
              </w:rPr>
              <w:t>3.4.1 Functional Requirements</w:t>
            </w:r>
            <w:r>
              <w:rPr>
                <w:noProof/>
                <w:webHidden/>
              </w:rPr>
              <w:tab/>
            </w:r>
            <w:r>
              <w:rPr>
                <w:noProof/>
                <w:webHidden/>
              </w:rPr>
              <w:fldChar w:fldCharType="begin"/>
            </w:r>
            <w:r>
              <w:rPr>
                <w:noProof/>
                <w:webHidden/>
              </w:rPr>
              <w:instrText xml:space="preserve"> PAGEREF _Toc39171195 \h </w:instrText>
            </w:r>
            <w:r>
              <w:rPr>
                <w:noProof/>
                <w:webHidden/>
              </w:rPr>
            </w:r>
            <w:r>
              <w:rPr>
                <w:noProof/>
                <w:webHidden/>
              </w:rPr>
              <w:fldChar w:fldCharType="separate"/>
            </w:r>
            <w:r>
              <w:rPr>
                <w:noProof/>
                <w:webHidden/>
              </w:rPr>
              <w:t>23</w:t>
            </w:r>
            <w:r>
              <w:rPr>
                <w:noProof/>
                <w:webHidden/>
              </w:rPr>
              <w:fldChar w:fldCharType="end"/>
            </w:r>
          </w:hyperlink>
        </w:p>
        <w:p w14:paraId="371D4185" w14:textId="3461AC2B" w:rsidR="0065641C" w:rsidRDefault="0065641C">
          <w:pPr>
            <w:pStyle w:val="TOC3"/>
            <w:tabs>
              <w:tab w:val="right" w:leader="dot" w:pos="9016"/>
            </w:tabs>
            <w:rPr>
              <w:rFonts w:asciiTheme="minorHAnsi" w:eastAsiaTheme="minorEastAsia" w:hAnsiTheme="minorHAnsi"/>
              <w:noProof/>
              <w:sz w:val="22"/>
              <w:lang w:eastAsia="ja-JP"/>
            </w:rPr>
          </w:pPr>
          <w:hyperlink w:anchor="_Toc39171196" w:history="1">
            <w:r w:rsidRPr="008C7D9E">
              <w:rPr>
                <w:rStyle w:val="Hyperlink"/>
                <w:noProof/>
              </w:rPr>
              <w:t>3.4.2 Non-Functional Requirements</w:t>
            </w:r>
            <w:r>
              <w:rPr>
                <w:noProof/>
                <w:webHidden/>
              </w:rPr>
              <w:tab/>
            </w:r>
            <w:r>
              <w:rPr>
                <w:noProof/>
                <w:webHidden/>
              </w:rPr>
              <w:fldChar w:fldCharType="begin"/>
            </w:r>
            <w:r>
              <w:rPr>
                <w:noProof/>
                <w:webHidden/>
              </w:rPr>
              <w:instrText xml:space="preserve"> PAGEREF _Toc39171196 \h </w:instrText>
            </w:r>
            <w:r>
              <w:rPr>
                <w:noProof/>
                <w:webHidden/>
              </w:rPr>
            </w:r>
            <w:r>
              <w:rPr>
                <w:noProof/>
                <w:webHidden/>
              </w:rPr>
              <w:fldChar w:fldCharType="separate"/>
            </w:r>
            <w:r>
              <w:rPr>
                <w:noProof/>
                <w:webHidden/>
              </w:rPr>
              <w:t>23</w:t>
            </w:r>
            <w:r>
              <w:rPr>
                <w:noProof/>
                <w:webHidden/>
              </w:rPr>
              <w:fldChar w:fldCharType="end"/>
            </w:r>
          </w:hyperlink>
        </w:p>
        <w:p w14:paraId="78674E4D" w14:textId="4BABF14C" w:rsidR="0065641C" w:rsidRDefault="0065641C">
          <w:pPr>
            <w:pStyle w:val="TOC2"/>
            <w:tabs>
              <w:tab w:val="right" w:leader="dot" w:pos="9016"/>
            </w:tabs>
            <w:rPr>
              <w:rFonts w:asciiTheme="minorHAnsi" w:eastAsiaTheme="minorEastAsia" w:hAnsiTheme="minorHAnsi"/>
              <w:noProof/>
              <w:sz w:val="22"/>
              <w:lang w:eastAsia="ja-JP"/>
            </w:rPr>
          </w:pPr>
          <w:hyperlink w:anchor="_Toc39171197" w:history="1">
            <w:r w:rsidRPr="008C7D9E">
              <w:rPr>
                <w:rStyle w:val="Hyperlink"/>
                <w:noProof/>
              </w:rPr>
              <w:t>3.5 Conclusion</w:t>
            </w:r>
            <w:r>
              <w:rPr>
                <w:noProof/>
                <w:webHidden/>
              </w:rPr>
              <w:tab/>
            </w:r>
            <w:r>
              <w:rPr>
                <w:noProof/>
                <w:webHidden/>
              </w:rPr>
              <w:fldChar w:fldCharType="begin"/>
            </w:r>
            <w:r>
              <w:rPr>
                <w:noProof/>
                <w:webHidden/>
              </w:rPr>
              <w:instrText xml:space="preserve"> PAGEREF _Toc39171197 \h </w:instrText>
            </w:r>
            <w:r>
              <w:rPr>
                <w:noProof/>
                <w:webHidden/>
              </w:rPr>
            </w:r>
            <w:r>
              <w:rPr>
                <w:noProof/>
                <w:webHidden/>
              </w:rPr>
              <w:fldChar w:fldCharType="separate"/>
            </w:r>
            <w:r>
              <w:rPr>
                <w:noProof/>
                <w:webHidden/>
              </w:rPr>
              <w:t>24</w:t>
            </w:r>
            <w:r>
              <w:rPr>
                <w:noProof/>
                <w:webHidden/>
              </w:rPr>
              <w:fldChar w:fldCharType="end"/>
            </w:r>
          </w:hyperlink>
        </w:p>
        <w:p w14:paraId="2E33C8A6" w14:textId="02863059" w:rsidR="0065641C" w:rsidRDefault="0065641C">
          <w:pPr>
            <w:pStyle w:val="TOC1"/>
            <w:tabs>
              <w:tab w:val="right" w:leader="dot" w:pos="9016"/>
            </w:tabs>
            <w:rPr>
              <w:rFonts w:asciiTheme="minorHAnsi" w:eastAsiaTheme="minorEastAsia" w:hAnsiTheme="minorHAnsi"/>
              <w:noProof/>
              <w:sz w:val="22"/>
              <w:lang w:eastAsia="ja-JP"/>
            </w:rPr>
          </w:pPr>
          <w:hyperlink w:anchor="_Toc39171198" w:history="1">
            <w:r w:rsidRPr="008C7D9E">
              <w:rPr>
                <w:rStyle w:val="Hyperlink"/>
                <w:noProof/>
              </w:rPr>
              <w:t>4.0 Design</w:t>
            </w:r>
            <w:r>
              <w:rPr>
                <w:noProof/>
                <w:webHidden/>
              </w:rPr>
              <w:tab/>
            </w:r>
            <w:r>
              <w:rPr>
                <w:noProof/>
                <w:webHidden/>
              </w:rPr>
              <w:fldChar w:fldCharType="begin"/>
            </w:r>
            <w:r>
              <w:rPr>
                <w:noProof/>
                <w:webHidden/>
              </w:rPr>
              <w:instrText xml:space="preserve"> PAGEREF _Toc39171198 \h </w:instrText>
            </w:r>
            <w:r>
              <w:rPr>
                <w:noProof/>
                <w:webHidden/>
              </w:rPr>
            </w:r>
            <w:r>
              <w:rPr>
                <w:noProof/>
                <w:webHidden/>
              </w:rPr>
              <w:fldChar w:fldCharType="separate"/>
            </w:r>
            <w:r>
              <w:rPr>
                <w:noProof/>
                <w:webHidden/>
              </w:rPr>
              <w:t>25</w:t>
            </w:r>
            <w:r>
              <w:rPr>
                <w:noProof/>
                <w:webHidden/>
              </w:rPr>
              <w:fldChar w:fldCharType="end"/>
            </w:r>
          </w:hyperlink>
        </w:p>
        <w:p w14:paraId="13A558B5" w14:textId="0F6B7345" w:rsidR="0065641C" w:rsidRDefault="0065641C">
          <w:pPr>
            <w:pStyle w:val="TOC2"/>
            <w:tabs>
              <w:tab w:val="right" w:leader="dot" w:pos="9016"/>
            </w:tabs>
            <w:rPr>
              <w:rFonts w:asciiTheme="minorHAnsi" w:eastAsiaTheme="minorEastAsia" w:hAnsiTheme="minorHAnsi"/>
              <w:noProof/>
              <w:sz w:val="22"/>
              <w:lang w:eastAsia="ja-JP"/>
            </w:rPr>
          </w:pPr>
          <w:hyperlink w:anchor="_Toc39171199" w:history="1">
            <w:r w:rsidRPr="008C7D9E">
              <w:rPr>
                <w:rStyle w:val="Hyperlink"/>
                <w:noProof/>
              </w:rPr>
              <w:t>4.1 Wireframes</w:t>
            </w:r>
            <w:r>
              <w:rPr>
                <w:noProof/>
                <w:webHidden/>
              </w:rPr>
              <w:tab/>
            </w:r>
            <w:r>
              <w:rPr>
                <w:noProof/>
                <w:webHidden/>
              </w:rPr>
              <w:fldChar w:fldCharType="begin"/>
            </w:r>
            <w:r>
              <w:rPr>
                <w:noProof/>
                <w:webHidden/>
              </w:rPr>
              <w:instrText xml:space="preserve"> PAGEREF _Toc39171199 \h </w:instrText>
            </w:r>
            <w:r>
              <w:rPr>
                <w:noProof/>
                <w:webHidden/>
              </w:rPr>
            </w:r>
            <w:r>
              <w:rPr>
                <w:noProof/>
                <w:webHidden/>
              </w:rPr>
              <w:fldChar w:fldCharType="separate"/>
            </w:r>
            <w:r>
              <w:rPr>
                <w:noProof/>
                <w:webHidden/>
              </w:rPr>
              <w:t>26</w:t>
            </w:r>
            <w:r>
              <w:rPr>
                <w:noProof/>
                <w:webHidden/>
              </w:rPr>
              <w:fldChar w:fldCharType="end"/>
            </w:r>
          </w:hyperlink>
        </w:p>
        <w:p w14:paraId="4948C768" w14:textId="52ACA02E" w:rsidR="0065641C" w:rsidRDefault="0065641C">
          <w:pPr>
            <w:pStyle w:val="TOC1"/>
            <w:tabs>
              <w:tab w:val="right" w:leader="dot" w:pos="9016"/>
            </w:tabs>
            <w:rPr>
              <w:rFonts w:asciiTheme="minorHAnsi" w:eastAsiaTheme="minorEastAsia" w:hAnsiTheme="minorHAnsi"/>
              <w:noProof/>
              <w:sz w:val="22"/>
              <w:lang w:eastAsia="ja-JP"/>
            </w:rPr>
          </w:pPr>
          <w:hyperlink w:anchor="_Toc39171200" w:history="1">
            <w:r w:rsidRPr="008C7D9E">
              <w:rPr>
                <w:rStyle w:val="Hyperlink"/>
                <w:noProof/>
              </w:rPr>
              <w:t>5.0 Implementation</w:t>
            </w:r>
            <w:r>
              <w:rPr>
                <w:noProof/>
                <w:webHidden/>
              </w:rPr>
              <w:tab/>
            </w:r>
            <w:r>
              <w:rPr>
                <w:noProof/>
                <w:webHidden/>
              </w:rPr>
              <w:fldChar w:fldCharType="begin"/>
            </w:r>
            <w:r>
              <w:rPr>
                <w:noProof/>
                <w:webHidden/>
              </w:rPr>
              <w:instrText xml:space="preserve"> PAGEREF _Toc39171200 \h </w:instrText>
            </w:r>
            <w:r>
              <w:rPr>
                <w:noProof/>
                <w:webHidden/>
              </w:rPr>
            </w:r>
            <w:r>
              <w:rPr>
                <w:noProof/>
                <w:webHidden/>
              </w:rPr>
              <w:fldChar w:fldCharType="separate"/>
            </w:r>
            <w:r>
              <w:rPr>
                <w:noProof/>
                <w:webHidden/>
              </w:rPr>
              <w:t>27</w:t>
            </w:r>
            <w:r>
              <w:rPr>
                <w:noProof/>
                <w:webHidden/>
              </w:rPr>
              <w:fldChar w:fldCharType="end"/>
            </w:r>
          </w:hyperlink>
        </w:p>
        <w:p w14:paraId="0816CEB4" w14:textId="30A38A73" w:rsidR="0065641C" w:rsidRDefault="0065641C">
          <w:pPr>
            <w:pStyle w:val="TOC2"/>
            <w:tabs>
              <w:tab w:val="right" w:leader="dot" w:pos="9016"/>
            </w:tabs>
            <w:rPr>
              <w:rFonts w:asciiTheme="minorHAnsi" w:eastAsiaTheme="minorEastAsia" w:hAnsiTheme="minorHAnsi"/>
              <w:noProof/>
              <w:sz w:val="22"/>
              <w:lang w:eastAsia="ja-JP"/>
            </w:rPr>
          </w:pPr>
          <w:hyperlink w:anchor="_Toc39171201" w:history="1">
            <w:r w:rsidRPr="008C7D9E">
              <w:rPr>
                <w:rStyle w:val="Hyperlink"/>
                <w:noProof/>
              </w:rPr>
              <w:t>5.1 Wi-Fi Scanner</w:t>
            </w:r>
            <w:r>
              <w:rPr>
                <w:noProof/>
                <w:webHidden/>
              </w:rPr>
              <w:tab/>
            </w:r>
            <w:r>
              <w:rPr>
                <w:noProof/>
                <w:webHidden/>
              </w:rPr>
              <w:fldChar w:fldCharType="begin"/>
            </w:r>
            <w:r>
              <w:rPr>
                <w:noProof/>
                <w:webHidden/>
              </w:rPr>
              <w:instrText xml:space="preserve"> PAGEREF _Toc39171201 \h </w:instrText>
            </w:r>
            <w:r>
              <w:rPr>
                <w:noProof/>
                <w:webHidden/>
              </w:rPr>
            </w:r>
            <w:r>
              <w:rPr>
                <w:noProof/>
                <w:webHidden/>
              </w:rPr>
              <w:fldChar w:fldCharType="separate"/>
            </w:r>
            <w:r>
              <w:rPr>
                <w:noProof/>
                <w:webHidden/>
              </w:rPr>
              <w:t>27</w:t>
            </w:r>
            <w:r>
              <w:rPr>
                <w:noProof/>
                <w:webHidden/>
              </w:rPr>
              <w:fldChar w:fldCharType="end"/>
            </w:r>
          </w:hyperlink>
        </w:p>
        <w:p w14:paraId="6E0494C6" w14:textId="2CF63004" w:rsidR="0065641C" w:rsidRDefault="0065641C">
          <w:pPr>
            <w:pStyle w:val="TOC2"/>
            <w:tabs>
              <w:tab w:val="right" w:leader="dot" w:pos="9016"/>
            </w:tabs>
            <w:rPr>
              <w:rFonts w:asciiTheme="minorHAnsi" w:eastAsiaTheme="minorEastAsia" w:hAnsiTheme="minorHAnsi"/>
              <w:noProof/>
              <w:sz w:val="22"/>
              <w:lang w:eastAsia="ja-JP"/>
            </w:rPr>
          </w:pPr>
          <w:hyperlink w:anchor="_Toc39171202" w:history="1">
            <w:r w:rsidRPr="008C7D9E">
              <w:rPr>
                <w:rStyle w:val="Hyperlink"/>
                <w:noProof/>
              </w:rPr>
              <w:t>5.2 Distance Formula</w:t>
            </w:r>
            <w:r>
              <w:rPr>
                <w:noProof/>
                <w:webHidden/>
              </w:rPr>
              <w:tab/>
            </w:r>
            <w:r>
              <w:rPr>
                <w:noProof/>
                <w:webHidden/>
              </w:rPr>
              <w:fldChar w:fldCharType="begin"/>
            </w:r>
            <w:r>
              <w:rPr>
                <w:noProof/>
                <w:webHidden/>
              </w:rPr>
              <w:instrText xml:space="preserve"> PAGEREF _Toc39171202 \h </w:instrText>
            </w:r>
            <w:r>
              <w:rPr>
                <w:noProof/>
                <w:webHidden/>
              </w:rPr>
            </w:r>
            <w:r>
              <w:rPr>
                <w:noProof/>
                <w:webHidden/>
              </w:rPr>
              <w:fldChar w:fldCharType="separate"/>
            </w:r>
            <w:r>
              <w:rPr>
                <w:noProof/>
                <w:webHidden/>
              </w:rPr>
              <w:t>28</w:t>
            </w:r>
            <w:r>
              <w:rPr>
                <w:noProof/>
                <w:webHidden/>
              </w:rPr>
              <w:fldChar w:fldCharType="end"/>
            </w:r>
          </w:hyperlink>
        </w:p>
        <w:p w14:paraId="40CC5169" w14:textId="152838F4" w:rsidR="0065641C" w:rsidRDefault="0065641C">
          <w:pPr>
            <w:pStyle w:val="TOC2"/>
            <w:tabs>
              <w:tab w:val="right" w:leader="dot" w:pos="9016"/>
            </w:tabs>
            <w:rPr>
              <w:rFonts w:asciiTheme="minorHAnsi" w:eastAsiaTheme="minorEastAsia" w:hAnsiTheme="minorHAnsi"/>
              <w:noProof/>
              <w:sz w:val="22"/>
              <w:lang w:eastAsia="ja-JP"/>
            </w:rPr>
          </w:pPr>
          <w:hyperlink w:anchor="_Toc39171203" w:history="1">
            <w:r w:rsidRPr="008C7D9E">
              <w:rPr>
                <w:rStyle w:val="Hyperlink"/>
                <w:noProof/>
              </w:rPr>
              <w:t>5.3 Web API Call</w:t>
            </w:r>
            <w:r>
              <w:rPr>
                <w:noProof/>
                <w:webHidden/>
              </w:rPr>
              <w:tab/>
            </w:r>
            <w:r>
              <w:rPr>
                <w:noProof/>
                <w:webHidden/>
              </w:rPr>
              <w:fldChar w:fldCharType="begin"/>
            </w:r>
            <w:r>
              <w:rPr>
                <w:noProof/>
                <w:webHidden/>
              </w:rPr>
              <w:instrText xml:space="preserve"> PAGEREF _Toc39171203 \h </w:instrText>
            </w:r>
            <w:r>
              <w:rPr>
                <w:noProof/>
                <w:webHidden/>
              </w:rPr>
            </w:r>
            <w:r>
              <w:rPr>
                <w:noProof/>
                <w:webHidden/>
              </w:rPr>
              <w:fldChar w:fldCharType="separate"/>
            </w:r>
            <w:r>
              <w:rPr>
                <w:noProof/>
                <w:webHidden/>
              </w:rPr>
              <w:t>28</w:t>
            </w:r>
            <w:r>
              <w:rPr>
                <w:noProof/>
                <w:webHidden/>
              </w:rPr>
              <w:fldChar w:fldCharType="end"/>
            </w:r>
          </w:hyperlink>
        </w:p>
        <w:p w14:paraId="795C0F1E" w14:textId="1BEE3F21" w:rsidR="0065641C" w:rsidRDefault="0065641C">
          <w:pPr>
            <w:pStyle w:val="TOC2"/>
            <w:tabs>
              <w:tab w:val="right" w:leader="dot" w:pos="9016"/>
            </w:tabs>
            <w:rPr>
              <w:rFonts w:asciiTheme="minorHAnsi" w:eastAsiaTheme="minorEastAsia" w:hAnsiTheme="minorHAnsi"/>
              <w:noProof/>
              <w:sz w:val="22"/>
              <w:lang w:eastAsia="ja-JP"/>
            </w:rPr>
          </w:pPr>
          <w:hyperlink w:anchor="_Toc39171204" w:history="1">
            <w:r w:rsidRPr="008C7D9E">
              <w:rPr>
                <w:rStyle w:val="Hyperlink"/>
                <w:noProof/>
              </w:rPr>
              <w:t>5.4 Trilateration Algorithm</w:t>
            </w:r>
            <w:r>
              <w:rPr>
                <w:noProof/>
                <w:webHidden/>
              </w:rPr>
              <w:tab/>
            </w:r>
            <w:r>
              <w:rPr>
                <w:noProof/>
                <w:webHidden/>
              </w:rPr>
              <w:fldChar w:fldCharType="begin"/>
            </w:r>
            <w:r>
              <w:rPr>
                <w:noProof/>
                <w:webHidden/>
              </w:rPr>
              <w:instrText xml:space="preserve"> PAGEREF _Toc39171204 \h </w:instrText>
            </w:r>
            <w:r>
              <w:rPr>
                <w:noProof/>
                <w:webHidden/>
              </w:rPr>
            </w:r>
            <w:r>
              <w:rPr>
                <w:noProof/>
                <w:webHidden/>
              </w:rPr>
              <w:fldChar w:fldCharType="separate"/>
            </w:r>
            <w:r>
              <w:rPr>
                <w:noProof/>
                <w:webHidden/>
              </w:rPr>
              <w:t>29</w:t>
            </w:r>
            <w:r>
              <w:rPr>
                <w:noProof/>
                <w:webHidden/>
              </w:rPr>
              <w:fldChar w:fldCharType="end"/>
            </w:r>
          </w:hyperlink>
        </w:p>
        <w:p w14:paraId="5BBCFA44" w14:textId="3BBCAE08" w:rsidR="0065641C" w:rsidRDefault="0065641C">
          <w:pPr>
            <w:pStyle w:val="TOC2"/>
            <w:tabs>
              <w:tab w:val="right" w:leader="dot" w:pos="9016"/>
            </w:tabs>
            <w:rPr>
              <w:rFonts w:asciiTheme="minorHAnsi" w:eastAsiaTheme="minorEastAsia" w:hAnsiTheme="minorHAnsi"/>
              <w:noProof/>
              <w:sz w:val="22"/>
              <w:lang w:eastAsia="ja-JP"/>
            </w:rPr>
          </w:pPr>
          <w:hyperlink w:anchor="_Toc39171205" w:history="1">
            <w:r w:rsidRPr="008C7D9E">
              <w:rPr>
                <w:rStyle w:val="Hyperlink"/>
                <w:noProof/>
              </w:rPr>
              <w:t>5.5 Google Maps Display</w:t>
            </w:r>
            <w:r>
              <w:rPr>
                <w:noProof/>
                <w:webHidden/>
              </w:rPr>
              <w:tab/>
            </w:r>
            <w:r>
              <w:rPr>
                <w:noProof/>
                <w:webHidden/>
              </w:rPr>
              <w:fldChar w:fldCharType="begin"/>
            </w:r>
            <w:r>
              <w:rPr>
                <w:noProof/>
                <w:webHidden/>
              </w:rPr>
              <w:instrText xml:space="preserve"> PAGEREF _Toc39171205 \h </w:instrText>
            </w:r>
            <w:r>
              <w:rPr>
                <w:noProof/>
                <w:webHidden/>
              </w:rPr>
            </w:r>
            <w:r>
              <w:rPr>
                <w:noProof/>
                <w:webHidden/>
              </w:rPr>
              <w:fldChar w:fldCharType="separate"/>
            </w:r>
            <w:r>
              <w:rPr>
                <w:noProof/>
                <w:webHidden/>
              </w:rPr>
              <w:t>30</w:t>
            </w:r>
            <w:r>
              <w:rPr>
                <w:noProof/>
                <w:webHidden/>
              </w:rPr>
              <w:fldChar w:fldCharType="end"/>
            </w:r>
          </w:hyperlink>
        </w:p>
        <w:p w14:paraId="7BD9F304" w14:textId="6E612EBD" w:rsidR="0065641C" w:rsidRDefault="0065641C">
          <w:pPr>
            <w:pStyle w:val="TOC2"/>
            <w:tabs>
              <w:tab w:val="right" w:leader="dot" w:pos="9016"/>
            </w:tabs>
            <w:rPr>
              <w:rFonts w:asciiTheme="minorHAnsi" w:eastAsiaTheme="minorEastAsia" w:hAnsiTheme="minorHAnsi"/>
              <w:noProof/>
              <w:sz w:val="22"/>
              <w:lang w:eastAsia="ja-JP"/>
            </w:rPr>
          </w:pPr>
          <w:hyperlink w:anchor="_Toc39171206" w:history="1">
            <w:r w:rsidRPr="008C7D9E">
              <w:rPr>
                <w:rStyle w:val="Hyperlink"/>
                <w:noProof/>
              </w:rPr>
              <w:t>5.6 Additional implementation</w:t>
            </w:r>
            <w:r>
              <w:rPr>
                <w:noProof/>
                <w:webHidden/>
              </w:rPr>
              <w:tab/>
            </w:r>
            <w:r>
              <w:rPr>
                <w:noProof/>
                <w:webHidden/>
              </w:rPr>
              <w:fldChar w:fldCharType="begin"/>
            </w:r>
            <w:r>
              <w:rPr>
                <w:noProof/>
                <w:webHidden/>
              </w:rPr>
              <w:instrText xml:space="preserve"> PAGEREF _Toc39171206 \h </w:instrText>
            </w:r>
            <w:r>
              <w:rPr>
                <w:noProof/>
                <w:webHidden/>
              </w:rPr>
            </w:r>
            <w:r>
              <w:rPr>
                <w:noProof/>
                <w:webHidden/>
              </w:rPr>
              <w:fldChar w:fldCharType="separate"/>
            </w:r>
            <w:r>
              <w:rPr>
                <w:noProof/>
                <w:webHidden/>
              </w:rPr>
              <w:t>31</w:t>
            </w:r>
            <w:r>
              <w:rPr>
                <w:noProof/>
                <w:webHidden/>
              </w:rPr>
              <w:fldChar w:fldCharType="end"/>
            </w:r>
          </w:hyperlink>
        </w:p>
        <w:p w14:paraId="734CEB5E" w14:textId="440CE4EF" w:rsidR="0065641C" w:rsidRDefault="0065641C">
          <w:pPr>
            <w:pStyle w:val="TOC1"/>
            <w:tabs>
              <w:tab w:val="right" w:leader="dot" w:pos="9016"/>
            </w:tabs>
            <w:rPr>
              <w:rFonts w:asciiTheme="minorHAnsi" w:eastAsiaTheme="minorEastAsia" w:hAnsiTheme="minorHAnsi"/>
              <w:noProof/>
              <w:sz w:val="22"/>
              <w:lang w:eastAsia="ja-JP"/>
            </w:rPr>
          </w:pPr>
          <w:hyperlink w:anchor="_Toc39171207" w:history="1">
            <w:r w:rsidRPr="008C7D9E">
              <w:rPr>
                <w:rStyle w:val="Hyperlink"/>
                <w:noProof/>
              </w:rPr>
              <w:t>6.0 Evaluation</w:t>
            </w:r>
            <w:r>
              <w:rPr>
                <w:noProof/>
                <w:webHidden/>
              </w:rPr>
              <w:tab/>
            </w:r>
            <w:r>
              <w:rPr>
                <w:noProof/>
                <w:webHidden/>
              </w:rPr>
              <w:fldChar w:fldCharType="begin"/>
            </w:r>
            <w:r>
              <w:rPr>
                <w:noProof/>
                <w:webHidden/>
              </w:rPr>
              <w:instrText xml:space="preserve"> PAGEREF _Toc39171207 \h </w:instrText>
            </w:r>
            <w:r>
              <w:rPr>
                <w:noProof/>
                <w:webHidden/>
              </w:rPr>
            </w:r>
            <w:r>
              <w:rPr>
                <w:noProof/>
                <w:webHidden/>
              </w:rPr>
              <w:fldChar w:fldCharType="separate"/>
            </w:r>
            <w:r>
              <w:rPr>
                <w:noProof/>
                <w:webHidden/>
              </w:rPr>
              <w:t>32</w:t>
            </w:r>
            <w:r>
              <w:rPr>
                <w:noProof/>
                <w:webHidden/>
              </w:rPr>
              <w:fldChar w:fldCharType="end"/>
            </w:r>
          </w:hyperlink>
        </w:p>
        <w:p w14:paraId="68EE6C5B" w14:textId="141C8AEC" w:rsidR="0065641C" w:rsidRDefault="0065641C">
          <w:pPr>
            <w:pStyle w:val="TOC2"/>
            <w:tabs>
              <w:tab w:val="right" w:leader="dot" w:pos="9016"/>
            </w:tabs>
            <w:rPr>
              <w:rFonts w:asciiTheme="minorHAnsi" w:eastAsiaTheme="minorEastAsia" w:hAnsiTheme="minorHAnsi"/>
              <w:noProof/>
              <w:sz w:val="22"/>
              <w:lang w:eastAsia="ja-JP"/>
            </w:rPr>
          </w:pPr>
          <w:hyperlink w:anchor="_Toc39171208" w:history="1">
            <w:r w:rsidRPr="008C7D9E">
              <w:rPr>
                <w:rStyle w:val="Hyperlink"/>
                <w:noProof/>
              </w:rPr>
              <w:t>6.1 Testing Condolences and alternative</w:t>
            </w:r>
            <w:r>
              <w:rPr>
                <w:noProof/>
                <w:webHidden/>
              </w:rPr>
              <w:tab/>
            </w:r>
            <w:r>
              <w:rPr>
                <w:noProof/>
                <w:webHidden/>
              </w:rPr>
              <w:fldChar w:fldCharType="begin"/>
            </w:r>
            <w:r>
              <w:rPr>
                <w:noProof/>
                <w:webHidden/>
              </w:rPr>
              <w:instrText xml:space="preserve"> PAGEREF _Toc39171208 \h </w:instrText>
            </w:r>
            <w:r>
              <w:rPr>
                <w:noProof/>
                <w:webHidden/>
              </w:rPr>
            </w:r>
            <w:r>
              <w:rPr>
                <w:noProof/>
                <w:webHidden/>
              </w:rPr>
              <w:fldChar w:fldCharType="separate"/>
            </w:r>
            <w:r>
              <w:rPr>
                <w:noProof/>
                <w:webHidden/>
              </w:rPr>
              <w:t>32</w:t>
            </w:r>
            <w:r>
              <w:rPr>
                <w:noProof/>
                <w:webHidden/>
              </w:rPr>
              <w:fldChar w:fldCharType="end"/>
            </w:r>
          </w:hyperlink>
        </w:p>
        <w:p w14:paraId="1DBFDEF7" w14:textId="78E89B87" w:rsidR="0065641C" w:rsidRDefault="0065641C">
          <w:pPr>
            <w:pStyle w:val="TOC2"/>
            <w:tabs>
              <w:tab w:val="right" w:leader="dot" w:pos="9016"/>
            </w:tabs>
            <w:rPr>
              <w:rFonts w:asciiTheme="minorHAnsi" w:eastAsiaTheme="minorEastAsia" w:hAnsiTheme="minorHAnsi"/>
              <w:noProof/>
              <w:sz w:val="22"/>
              <w:lang w:eastAsia="ja-JP"/>
            </w:rPr>
          </w:pPr>
          <w:hyperlink w:anchor="_Toc39171209" w:history="1">
            <w:r w:rsidRPr="008C7D9E">
              <w:rPr>
                <w:rStyle w:val="Hyperlink"/>
                <w:noProof/>
              </w:rPr>
              <w:t>6.2 Conclusion</w:t>
            </w:r>
            <w:r>
              <w:rPr>
                <w:noProof/>
                <w:webHidden/>
              </w:rPr>
              <w:tab/>
            </w:r>
            <w:r>
              <w:rPr>
                <w:noProof/>
                <w:webHidden/>
              </w:rPr>
              <w:fldChar w:fldCharType="begin"/>
            </w:r>
            <w:r>
              <w:rPr>
                <w:noProof/>
                <w:webHidden/>
              </w:rPr>
              <w:instrText xml:space="preserve"> PAGEREF _Toc39171209 \h </w:instrText>
            </w:r>
            <w:r>
              <w:rPr>
                <w:noProof/>
                <w:webHidden/>
              </w:rPr>
            </w:r>
            <w:r>
              <w:rPr>
                <w:noProof/>
                <w:webHidden/>
              </w:rPr>
              <w:fldChar w:fldCharType="separate"/>
            </w:r>
            <w:r>
              <w:rPr>
                <w:noProof/>
                <w:webHidden/>
              </w:rPr>
              <w:t>33</w:t>
            </w:r>
            <w:r>
              <w:rPr>
                <w:noProof/>
                <w:webHidden/>
              </w:rPr>
              <w:fldChar w:fldCharType="end"/>
            </w:r>
          </w:hyperlink>
        </w:p>
        <w:p w14:paraId="64D95F87" w14:textId="05D648F3" w:rsidR="0065641C" w:rsidRDefault="0065641C">
          <w:pPr>
            <w:pStyle w:val="TOC1"/>
            <w:tabs>
              <w:tab w:val="right" w:leader="dot" w:pos="9016"/>
            </w:tabs>
            <w:rPr>
              <w:rFonts w:asciiTheme="minorHAnsi" w:eastAsiaTheme="minorEastAsia" w:hAnsiTheme="minorHAnsi"/>
              <w:noProof/>
              <w:sz w:val="22"/>
              <w:lang w:eastAsia="ja-JP"/>
            </w:rPr>
          </w:pPr>
          <w:hyperlink w:anchor="_Toc39171210" w:history="1">
            <w:r w:rsidRPr="008C7D9E">
              <w:rPr>
                <w:rStyle w:val="Hyperlink"/>
                <w:noProof/>
              </w:rPr>
              <w:t>7.0 Discussion and Conclusions</w:t>
            </w:r>
            <w:r>
              <w:rPr>
                <w:noProof/>
                <w:webHidden/>
              </w:rPr>
              <w:tab/>
            </w:r>
            <w:r>
              <w:rPr>
                <w:noProof/>
                <w:webHidden/>
              </w:rPr>
              <w:fldChar w:fldCharType="begin"/>
            </w:r>
            <w:r>
              <w:rPr>
                <w:noProof/>
                <w:webHidden/>
              </w:rPr>
              <w:instrText xml:space="preserve"> PAGEREF _Toc39171210 \h </w:instrText>
            </w:r>
            <w:r>
              <w:rPr>
                <w:noProof/>
                <w:webHidden/>
              </w:rPr>
            </w:r>
            <w:r>
              <w:rPr>
                <w:noProof/>
                <w:webHidden/>
              </w:rPr>
              <w:fldChar w:fldCharType="separate"/>
            </w:r>
            <w:r>
              <w:rPr>
                <w:noProof/>
                <w:webHidden/>
              </w:rPr>
              <w:t>34</w:t>
            </w:r>
            <w:r>
              <w:rPr>
                <w:noProof/>
                <w:webHidden/>
              </w:rPr>
              <w:fldChar w:fldCharType="end"/>
            </w:r>
          </w:hyperlink>
        </w:p>
        <w:p w14:paraId="0232A7EC" w14:textId="21DD874B" w:rsidR="0065641C" w:rsidRDefault="0065641C">
          <w:pPr>
            <w:pStyle w:val="TOC2"/>
            <w:tabs>
              <w:tab w:val="right" w:leader="dot" w:pos="9016"/>
            </w:tabs>
            <w:rPr>
              <w:rFonts w:asciiTheme="minorHAnsi" w:eastAsiaTheme="minorEastAsia" w:hAnsiTheme="minorHAnsi"/>
              <w:noProof/>
              <w:sz w:val="22"/>
              <w:lang w:eastAsia="ja-JP"/>
            </w:rPr>
          </w:pPr>
          <w:hyperlink w:anchor="_Toc39171211" w:history="1">
            <w:r w:rsidRPr="008C7D9E">
              <w:rPr>
                <w:rStyle w:val="Hyperlink"/>
                <w:noProof/>
              </w:rPr>
              <w:t>7.1 Project Resume</w:t>
            </w:r>
            <w:r>
              <w:rPr>
                <w:noProof/>
                <w:webHidden/>
              </w:rPr>
              <w:tab/>
            </w:r>
            <w:r>
              <w:rPr>
                <w:noProof/>
                <w:webHidden/>
              </w:rPr>
              <w:fldChar w:fldCharType="begin"/>
            </w:r>
            <w:r>
              <w:rPr>
                <w:noProof/>
                <w:webHidden/>
              </w:rPr>
              <w:instrText xml:space="preserve"> PAGEREF _Toc39171211 \h </w:instrText>
            </w:r>
            <w:r>
              <w:rPr>
                <w:noProof/>
                <w:webHidden/>
              </w:rPr>
            </w:r>
            <w:r>
              <w:rPr>
                <w:noProof/>
                <w:webHidden/>
              </w:rPr>
              <w:fldChar w:fldCharType="separate"/>
            </w:r>
            <w:r>
              <w:rPr>
                <w:noProof/>
                <w:webHidden/>
              </w:rPr>
              <w:t>34</w:t>
            </w:r>
            <w:r>
              <w:rPr>
                <w:noProof/>
                <w:webHidden/>
              </w:rPr>
              <w:fldChar w:fldCharType="end"/>
            </w:r>
          </w:hyperlink>
        </w:p>
        <w:p w14:paraId="6C60AF18" w14:textId="7B1A9AF2" w:rsidR="0065641C" w:rsidRDefault="0065641C">
          <w:pPr>
            <w:pStyle w:val="TOC2"/>
            <w:tabs>
              <w:tab w:val="right" w:leader="dot" w:pos="9016"/>
            </w:tabs>
            <w:rPr>
              <w:rFonts w:asciiTheme="minorHAnsi" w:eastAsiaTheme="minorEastAsia" w:hAnsiTheme="minorHAnsi"/>
              <w:noProof/>
              <w:sz w:val="22"/>
              <w:lang w:eastAsia="ja-JP"/>
            </w:rPr>
          </w:pPr>
          <w:hyperlink w:anchor="_Toc39171212" w:history="1">
            <w:r w:rsidRPr="008C7D9E">
              <w:rPr>
                <w:rStyle w:val="Hyperlink"/>
                <w:noProof/>
              </w:rPr>
              <w:t>7.2 Discussion of Results</w:t>
            </w:r>
            <w:r>
              <w:rPr>
                <w:noProof/>
                <w:webHidden/>
              </w:rPr>
              <w:tab/>
            </w:r>
            <w:r>
              <w:rPr>
                <w:noProof/>
                <w:webHidden/>
              </w:rPr>
              <w:fldChar w:fldCharType="begin"/>
            </w:r>
            <w:r>
              <w:rPr>
                <w:noProof/>
                <w:webHidden/>
              </w:rPr>
              <w:instrText xml:space="preserve"> PAGEREF _Toc39171212 \h </w:instrText>
            </w:r>
            <w:r>
              <w:rPr>
                <w:noProof/>
                <w:webHidden/>
              </w:rPr>
            </w:r>
            <w:r>
              <w:rPr>
                <w:noProof/>
                <w:webHidden/>
              </w:rPr>
              <w:fldChar w:fldCharType="separate"/>
            </w:r>
            <w:r>
              <w:rPr>
                <w:noProof/>
                <w:webHidden/>
              </w:rPr>
              <w:t>35</w:t>
            </w:r>
            <w:r>
              <w:rPr>
                <w:noProof/>
                <w:webHidden/>
              </w:rPr>
              <w:fldChar w:fldCharType="end"/>
            </w:r>
          </w:hyperlink>
        </w:p>
        <w:p w14:paraId="542A2BEC" w14:textId="0B7212C0" w:rsidR="0065641C" w:rsidRDefault="0065641C">
          <w:pPr>
            <w:pStyle w:val="TOC2"/>
            <w:tabs>
              <w:tab w:val="right" w:leader="dot" w:pos="9016"/>
            </w:tabs>
            <w:rPr>
              <w:rFonts w:asciiTheme="minorHAnsi" w:eastAsiaTheme="minorEastAsia" w:hAnsiTheme="minorHAnsi"/>
              <w:noProof/>
              <w:sz w:val="22"/>
              <w:lang w:eastAsia="ja-JP"/>
            </w:rPr>
          </w:pPr>
          <w:hyperlink w:anchor="_Toc39171213" w:history="1">
            <w:r w:rsidRPr="008C7D9E">
              <w:rPr>
                <w:rStyle w:val="Hyperlink"/>
                <w:noProof/>
              </w:rPr>
              <w:t>7.3 Project Limitations and Future Works</w:t>
            </w:r>
            <w:r>
              <w:rPr>
                <w:noProof/>
                <w:webHidden/>
              </w:rPr>
              <w:tab/>
            </w:r>
            <w:r>
              <w:rPr>
                <w:noProof/>
                <w:webHidden/>
              </w:rPr>
              <w:fldChar w:fldCharType="begin"/>
            </w:r>
            <w:r>
              <w:rPr>
                <w:noProof/>
                <w:webHidden/>
              </w:rPr>
              <w:instrText xml:space="preserve"> PAGEREF _Toc39171213 \h </w:instrText>
            </w:r>
            <w:r>
              <w:rPr>
                <w:noProof/>
                <w:webHidden/>
              </w:rPr>
            </w:r>
            <w:r>
              <w:rPr>
                <w:noProof/>
                <w:webHidden/>
              </w:rPr>
              <w:fldChar w:fldCharType="separate"/>
            </w:r>
            <w:r>
              <w:rPr>
                <w:noProof/>
                <w:webHidden/>
              </w:rPr>
              <w:t>35</w:t>
            </w:r>
            <w:r>
              <w:rPr>
                <w:noProof/>
                <w:webHidden/>
              </w:rPr>
              <w:fldChar w:fldCharType="end"/>
            </w:r>
          </w:hyperlink>
        </w:p>
        <w:p w14:paraId="70E3E568" w14:textId="2262A42F" w:rsidR="0065641C" w:rsidRDefault="0065641C">
          <w:pPr>
            <w:pStyle w:val="TOC2"/>
            <w:tabs>
              <w:tab w:val="right" w:leader="dot" w:pos="9016"/>
            </w:tabs>
            <w:rPr>
              <w:rFonts w:asciiTheme="minorHAnsi" w:eastAsiaTheme="minorEastAsia" w:hAnsiTheme="minorHAnsi"/>
              <w:noProof/>
              <w:sz w:val="22"/>
              <w:lang w:eastAsia="ja-JP"/>
            </w:rPr>
          </w:pPr>
          <w:hyperlink w:anchor="_Toc39171214" w:history="1">
            <w:r w:rsidRPr="008C7D9E">
              <w:rPr>
                <w:rStyle w:val="Hyperlink"/>
                <w:noProof/>
              </w:rPr>
              <w:t>7.4 Conclusion</w:t>
            </w:r>
            <w:r>
              <w:rPr>
                <w:noProof/>
                <w:webHidden/>
              </w:rPr>
              <w:tab/>
            </w:r>
            <w:r>
              <w:rPr>
                <w:noProof/>
                <w:webHidden/>
              </w:rPr>
              <w:fldChar w:fldCharType="begin"/>
            </w:r>
            <w:r>
              <w:rPr>
                <w:noProof/>
                <w:webHidden/>
              </w:rPr>
              <w:instrText xml:space="preserve"> PAGEREF _Toc39171214 \h </w:instrText>
            </w:r>
            <w:r>
              <w:rPr>
                <w:noProof/>
                <w:webHidden/>
              </w:rPr>
            </w:r>
            <w:r>
              <w:rPr>
                <w:noProof/>
                <w:webHidden/>
              </w:rPr>
              <w:fldChar w:fldCharType="separate"/>
            </w:r>
            <w:r>
              <w:rPr>
                <w:noProof/>
                <w:webHidden/>
              </w:rPr>
              <w:t>36</w:t>
            </w:r>
            <w:r>
              <w:rPr>
                <w:noProof/>
                <w:webHidden/>
              </w:rPr>
              <w:fldChar w:fldCharType="end"/>
            </w:r>
          </w:hyperlink>
        </w:p>
        <w:p w14:paraId="71E4BD77" w14:textId="3F436BCF" w:rsidR="0065641C" w:rsidRDefault="0065641C">
          <w:pPr>
            <w:pStyle w:val="TOC1"/>
            <w:tabs>
              <w:tab w:val="right" w:leader="dot" w:pos="9016"/>
            </w:tabs>
            <w:rPr>
              <w:rFonts w:asciiTheme="minorHAnsi" w:eastAsiaTheme="minorEastAsia" w:hAnsiTheme="minorHAnsi"/>
              <w:noProof/>
              <w:sz w:val="22"/>
              <w:lang w:eastAsia="ja-JP"/>
            </w:rPr>
          </w:pPr>
          <w:hyperlink w:anchor="_Toc39171215" w:history="1">
            <w:r w:rsidRPr="008C7D9E">
              <w:rPr>
                <w:rStyle w:val="Hyperlink"/>
                <w:noProof/>
              </w:rPr>
              <w:t>8.0 References</w:t>
            </w:r>
            <w:r>
              <w:rPr>
                <w:noProof/>
                <w:webHidden/>
              </w:rPr>
              <w:tab/>
            </w:r>
            <w:r>
              <w:rPr>
                <w:noProof/>
                <w:webHidden/>
              </w:rPr>
              <w:fldChar w:fldCharType="begin"/>
            </w:r>
            <w:r>
              <w:rPr>
                <w:noProof/>
                <w:webHidden/>
              </w:rPr>
              <w:instrText xml:space="preserve"> PAGEREF _Toc39171215 \h </w:instrText>
            </w:r>
            <w:r>
              <w:rPr>
                <w:noProof/>
                <w:webHidden/>
              </w:rPr>
            </w:r>
            <w:r>
              <w:rPr>
                <w:noProof/>
                <w:webHidden/>
              </w:rPr>
              <w:fldChar w:fldCharType="separate"/>
            </w:r>
            <w:r>
              <w:rPr>
                <w:noProof/>
                <w:webHidden/>
              </w:rPr>
              <w:t>37</w:t>
            </w:r>
            <w:r>
              <w:rPr>
                <w:noProof/>
                <w:webHidden/>
              </w:rPr>
              <w:fldChar w:fldCharType="end"/>
            </w:r>
          </w:hyperlink>
        </w:p>
        <w:p w14:paraId="6F4573A4" w14:textId="3083D05C" w:rsidR="0065641C" w:rsidRDefault="0065641C">
          <w:pPr>
            <w:pStyle w:val="TOC1"/>
            <w:tabs>
              <w:tab w:val="right" w:leader="dot" w:pos="9016"/>
            </w:tabs>
            <w:rPr>
              <w:rFonts w:asciiTheme="minorHAnsi" w:eastAsiaTheme="minorEastAsia" w:hAnsiTheme="minorHAnsi"/>
              <w:noProof/>
              <w:sz w:val="22"/>
              <w:lang w:eastAsia="ja-JP"/>
            </w:rPr>
          </w:pPr>
          <w:hyperlink w:anchor="_Toc39171216" w:history="1">
            <w:r w:rsidRPr="008C7D9E">
              <w:rPr>
                <w:rStyle w:val="Hyperlink"/>
                <w:noProof/>
              </w:rPr>
              <w:t>9.0 Bibliography</w:t>
            </w:r>
            <w:r>
              <w:rPr>
                <w:noProof/>
                <w:webHidden/>
              </w:rPr>
              <w:tab/>
            </w:r>
            <w:r>
              <w:rPr>
                <w:noProof/>
                <w:webHidden/>
              </w:rPr>
              <w:fldChar w:fldCharType="begin"/>
            </w:r>
            <w:r>
              <w:rPr>
                <w:noProof/>
                <w:webHidden/>
              </w:rPr>
              <w:instrText xml:space="preserve"> PAGEREF _Toc39171216 \h </w:instrText>
            </w:r>
            <w:r>
              <w:rPr>
                <w:noProof/>
                <w:webHidden/>
              </w:rPr>
            </w:r>
            <w:r>
              <w:rPr>
                <w:noProof/>
                <w:webHidden/>
              </w:rPr>
              <w:fldChar w:fldCharType="separate"/>
            </w:r>
            <w:r>
              <w:rPr>
                <w:noProof/>
                <w:webHidden/>
              </w:rPr>
              <w:t>40</w:t>
            </w:r>
            <w:r>
              <w:rPr>
                <w:noProof/>
                <w:webHidden/>
              </w:rPr>
              <w:fldChar w:fldCharType="end"/>
            </w:r>
          </w:hyperlink>
        </w:p>
        <w:p w14:paraId="56724CB1" w14:textId="712DA723" w:rsidR="0065641C" w:rsidRDefault="0065641C">
          <w:pPr>
            <w:pStyle w:val="TOC1"/>
            <w:tabs>
              <w:tab w:val="right" w:leader="dot" w:pos="9016"/>
            </w:tabs>
            <w:rPr>
              <w:rFonts w:asciiTheme="minorHAnsi" w:eastAsiaTheme="minorEastAsia" w:hAnsiTheme="minorHAnsi"/>
              <w:noProof/>
              <w:sz w:val="22"/>
              <w:lang w:eastAsia="ja-JP"/>
            </w:rPr>
          </w:pPr>
          <w:hyperlink w:anchor="_Toc39171217" w:history="1">
            <w:r w:rsidRPr="008C7D9E">
              <w:rPr>
                <w:rStyle w:val="Hyperlink"/>
                <w:noProof/>
              </w:rPr>
              <w:t>10.0 Appendices</w:t>
            </w:r>
            <w:r>
              <w:rPr>
                <w:noProof/>
                <w:webHidden/>
              </w:rPr>
              <w:tab/>
            </w:r>
            <w:r>
              <w:rPr>
                <w:noProof/>
                <w:webHidden/>
              </w:rPr>
              <w:fldChar w:fldCharType="begin"/>
            </w:r>
            <w:r>
              <w:rPr>
                <w:noProof/>
                <w:webHidden/>
              </w:rPr>
              <w:instrText xml:space="preserve"> PAGEREF _Toc39171217 \h </w:instrText>
            </w:r>
            <w:r>
              <w:rPr>
                <w:noProof/>
                <w:webHidden/>
              </w:rPr>
            </w:r>
            <w:r>
              <w:rPr>
                <w:noProof/>
                <w:webHidden/>
              </w:rPr>
              <w:fldChar w:fldCharType="separate"/>
            </w:r>
            <w:r>
              <w:rPr>
                <w:noProof/>
                <w:webHidden/>
              </w:rPr>
              <w:t>45</w:t>
            </w:r>
            <w:r>
              <w:rPr>
                <w:noProof/>
                <w:webHidden/>
              </w:rPr>
              <w:fldChar w:fldCharType="end"/>
            </w:r>
          </w:hyperlink>
        </w:p>
        <w:p w14:paraId="79F514B7" w14:textId="29AE70AE" w:rsidR="0065641C" w:rsidRDefault="0065641C">
          <w:pPr>
            <w:pStyle w:val="TOC2"/>
            <w:tabs>
              <w:tab w:val="right" w:leader="dot" w:pos="9016"/>
            </w:tabs>
            <w:rPr>
              <w:rFonts w:asciiTheme="minorHAnsi" w:eastAsiaTheme="minorEastAsia" w:hAnsiTheme="minorHAnsi"/>
              <w:noProof/>
              <w:sz w:val="22"/>
              <w:lang w:eastAsia="ja-JP"/>
            </w:rPr>
          </w:pPr>
          <w:hyperlink w:anchor="_Toc39171218" w:history="1">
            <w:r w:rsidRPr="008C7D9E">
              <w:rPr>
                <w:rStyle w:val="Hyperlink"/>
                <w:noProof/>
              </w:rPr>
              <w:t>Appendix A: Questionnaire</w:t>
            </w:r>
            <w:r>
              <w:rPr>
                <w:noProof/>
                <w:webHidden/>
              </w:rPr>
              <w:tab/>
            </w:r>
            <w:r>
              <w:rPr>
                <w:noProof/>
                <w:webHidden/>
              </w:rPr>
              <w:fldChar w:fldCharType="begin"/>
            </w:r>
            <w:r>
              <w:rPr>
                <w:noProof/>
                <w:webHidden/>
              </w:rPr>
              <w:instrText xml:space="preserve"> PAGEREF _Toc39171218 \h </w:instrText>
            </w:r>
            <w:r>
              <w:rPr>
                <w:noProof/>
                <w:webHidden/>
              </w:rPr>
            </w:r>
            <w:r>
              <w:rPr>
                <w:noProof/>
                <w:webHidden/>
              </w:rPr>
              <w:fldChar w:fldCharType="separate"/>
            </w:r>
            <w:r>
              <w:rPr>
                <w:noProof/>
                <w:webHidden/>
              </w:rPr>
              <w:t>45</w:t>
            </w:r>
            <w:r>
              <w:rPr>
                <w:noProof/>
                <w:webHidden/>
              </w:rPr>
              <w:fldChar w:fldCharType="end"/>
            </w:r>
          </w:hyperlink>
        </w:p>
        <w:p w14:paraId="4A289855" w14:textId="7AEFF0D5" w:rsidR="0065641C" w:rsidRDefault="0065641C">
          <w:pPr>
            <w:pStyle w:val="TOC2"/>
            <w:tabs>
              <w:tab w:val="right" w:leader="dot" w:pos="9016"/>
            </w:tabs>
            <w:rPr>
              <w:rFonts w:asciiTheme="minorHAnsi" w:eastAsiaTheme="minorEastAsia" w:hAnsiTheme="minorHAnsi"/>
              <w:noProof/>
              <w:sz w:val="22"/>
              <w:lang w:eastAsia="ja-JP"/>
            </w:rPr>
          </w:pPr>
          <w:hyperlink w:anchor="_Toc39171219" w:history="1">
            <w:r w:rsidRPr="008C7D9E">
              <w:rPr>
                <w:rStyle w:val="Hyperlink"/>
                <w:noProof/>
              </w:rPr>
              <w:t>Appendix B: Lifecycle diagram</w:t>
            </w:r>
            <w:r>
              <w:rPr>
                <w:noProof/>
                <w:webHidden/>
              </w:rPr>
              <w:tab/>
            </w:r>
            <w:r>
              <w:rPr>
                <w:noProof/>
                <w:webHidden/>
              </w:rPr>
              <w:fldChar w:fldCharType="begin"/>
            </w:r>
            <w:r>
              <w:rPr>
                <w:noProof/>
                <w:webHidden/>
              </w:rPr>
              <w:instrText xml:space="preserve"> PAGEREF _Toc39171219 \h </w:instrText>
            </w:r>
            <w:r>
              <w:rPr>
                <w:noProof/>
                <w:webHidden/>
              </w:rPr>
            </w:r>
            <w:r>
              <w:rPr>
                <w:noProof/>
                <w:webHidden/>
              </w:rPr>
              <w:fldChar w:fldCharType="separate"/>
            </w:r>
            <w:r>
              <w:rPr>
                <w:noProof/>
                <w:webHidden/>
              </w:rPr>
              <w:t>46</w:t>
            </w:r>
            <w:r>
              <w:rPr>
                <w:noProof/>
                <w:webHidden/>
              </w:rPr>
              <w:fldChar w:fldCharType="end"/>
            </w:r>
          </w:hyperlink>
        </w:p>
        <w:p w14:paraId="1268C56E" w14:textId="1CD3A91E" w:rsidR="0065641C" w:rsidRDefault="0065641C">
          <w:pPr>
            <w:pStyle w:val="TOC2"/>
            <w:tabs>
              <w:tab w:val="right" w:leader="dot" w:pos="9016"/>
            </w:tabs>
            <w:rPr>
              <w:rFonts w:asciiTheme="minorHAnsi" w:eastAsiaTheme="minorEastAsia" w:hAnsiTheme="minorHAnsi"/>
              <w:noProof/>
              <w:sz w:val="22"/>
              <w:lang w:eastAsia="ja-JP"/>
            </w:rPr>
          </w:pPr>
          <w:hyperlink w:anchor="_Toc39171220" w:history="1">
            <w:r w:rsidRPr="008C7D9E">
              <w:rPr>
                <w:rStyle w:val="Hyperlink"/>
                <w:noProof/>
              </w:rPr>
              <w:t>Appendix C: Research Outline</w:t>
            </w:r>
            <w:r>
              <w:rPr>
                <w:noProof/>
                <w:webHidden/>
              </w:rPr>
              <w:tab/>
            </w:r>
            <w:r>
              <w:rPr>
                <w:noProof/>
                <w:webHidden/>
              </w:rPr>
              <w:fldChar w:fldCharType="begin"/>
            </w:r>
            <w:r>
              <w:rPr>
                <w:noProof/>
                <w:webHidden/>
              </w:rPr>
              <w:instrText xml:space="preserve"> PAGEREF _Toc39171220 \h </w:instrText>
            </w:r>
            <w:r>
              <w:rPr>
                <w:noProof/>
                <w:webHidden/>
              </w:rPr>
            </w:r>
            <w:r>
              <w:rPr>
                <w:noProof/>
                <w:webHidden/>
              </w:rPr>
              <w:fldChar w:fldCharType="separate"/>
            </w:r>
            <w:r>
              <w:rPr>
                <w:noProof/>
                <w:webHidden/>
              </w:rPr>
              <w:t>47</w:t>
            </w:r>
            <w:r>
              <w:rPr>
                <w:noProof/>
                <w:webHidden/>
              </w:rPr>
              <w:fldChar w:fldCharType="end"/>
            </w:r>
          </w:hyperlink>
        </w:p>
        <w:p w14:paraId="586ACA8D" w14:textId="530C601C" w:rsidR="0065641C" w:rsidRDefault="0065641C">
          <w:pPr>
            <w:pStyle w:val="TOC2"/>
            <w:tabs>
              <w:tab w:val="right" w:leader="dot" w:pos="9016"/>
            </w:tabs>
            <w:rPr>
              <w:rFonts w:asciiTheme="minorHAnsi" w:eastAsiaTheme="minorEastAsia" w:hAnsiTheme="minorHAnsi"/>
              <w:noProof/>
              <w:sz w:val="22"/>
              <w:lang w:eastAsia="ja-JP"/>
            </w:rPr>
          </w:pPr>
          <w:hyperlink w:anchor="_Toc39171221" w:history="1">
            <w:r w:rsidRPr="008C7D9E">
              <w:rPr>
                <w:rStyle w:val="Hyperlink"/>
                <w:noProof/>
              </w:rPr>
              <w:t>Appendix D: Class Diagram</w:t>
            </w:r>
            <w:r>
              <w:rPr>
                <w:noProof/>
                <w:webHidden/>
              </w:rPr>
              <w:tab/>
            </w:r>
            <w:r>
              <w:rPr>
                <w:noProof/>
                <w:webHidden/>
              </w:rPr>
              <w:fldChar w:fldCharType="begin"/>
            </w:r>
            <w:r>
              <w:rPr>
                <w:noProof/>
                <w:webHidden/>
              </w:rPr>
              <w:instrText xml:space="preserve"> PAGEREF _Toc39171221 \h </w:instrText>
            </w:r>
            <w:r>
              <w:rPr>
                <w:noProof/>
                <w:webHidden/>
              </w:rPr>
            </w:r>
            <w:r>
              <w:rPr>
                <w:noProof/>
                <w:webHidden/>
              </w:rPr>
              <w:fldChar w:fldCharType="separate"/>
            </w:r>
            <w:r>
              <w:rPr>
                <w:noProof/>
                <w:webHidden/>
              </w:rPr>
              <w:t>48</w:t>
            </w:r>
            <w:r>
              <w:rPr>
                <w:noProof/>
                <w:webHidden/>
              </w:rPr>
              <w:fldChar w:fldCharType="end"/>
            </w:r>
          </w:hyperlink>
        </w:p>
        <w:p w14:paraId="13E968E7" w14:textId="1C0C1A00" w:rsidR="0065641C" w:rsidRDefault="0065641C">
          <w:pPr>
            <w:pStyle w:val="TOC2"/>
            <w:tabs>
              <w:tab w:val="right" w:leader="dot" w:pos="9016"/>
            </w:tabs>
            <w:rPr>
              <w:rFonts w:asciiTheme="minorHAnsi" w:eastAsiaTheme="minorEastAsia" w:hAnsiTheme="minorHAnsi"/>
              <w:noProof/>
              <w:sz w:val="22"/>
              <w:lang w:eastAsia="ja-JP"/>
            </w:rPr>
          </w:pPr>
          <w:hyperlink w:anchor="_Toc39171222" w:history="1">
            <w:r w:rsidRPr="008C7D9E">
              <w:rPr>
                <w:rStyle w:val="Hyperlink"/>
                <w:noProof/>
              </w:rPr>
              <w:t>Appendix E: Wireframes</w:t>
            </w:r>
            <w:r>
              <w:rPr>
                <w:noProof/>
                <w:webHidden/>
              </w:rPr>
              <w:tab/>
            </w:r>
            <w:r>
              <w:rPr>
                <w:noProof/>
                <w:webHidden/>
              </w:rPr>
              <w:fldChar w:fldCharType="begin"/>
            </w:r>
            <w:r>
              <w:rPr>
                <w:noProof/>
                <w:webHidden/>
              </w:rPr>
              <w:instrText xml:space="preserve"> PAGEREF _Toc39171222 \h </w:instrText>
            </w:r>
            <w:r>
              <w:rPr>
                <w:noProof/>
                <w:webHidden/>
              </w:rPr>
            </w:r>
            <w:r>
              <w:rPr>
                <w:noProof/>
                <w:webHidden/>
              </w:rPr>
              <w:fldChar w:fldCharType="separate"/>
            </w:r>
            <w:r>
              <w:rPr>
                <w:noProof/>
                <w:webHidden/>
              </w:rPr>
              <w:t>49</w:t>
            </w:r>
            <w:r>
              <w:rPr>
                <w:noProof/>
                <w:webHidden/>
              </w:rPr>
              <w:fldChar w:fldCharType="end"/>
            </w:r>
          </w:hyperlink>
        </w:p>
        <w:p w14:paraId="7C6A2C0C" w14:textId="2D9BC03B" w:rsidR="0065641C" w:rsidRDefault="0065641C">
          <w:pPr>
            <w:pStyle w:val="TOC2"/>
            <w:tabs>
              <w:tab w:val="right" w:leader="dot" w:pos="9016"/>
            </w:tabs>
            <w:rPr>
              <w:rFonts w:asciiTheme="minorHAnsi" w:eastAsiaTheme="minorEastAsia" w:hAnsiTheme="minorHAnsi"/>
              <w:noProof/>
              <w:sz w:val="22"/>
              <w:lang w:eastAsia="ja-JP"/>
            </w:rPr>
          </w:pPr>
          <w:hyperlink w:anchor="_Toc39171223" w:history="1">
            <w:r w:rsidRPr="008C7D9E">
              <w:rPr>
                <w:rStyle w:val="Hyperlink"/>
                <w:noProof/>
              </w:rPr>
              <w:t>Appendix F: Code Listings</w:t>
            </w:r>
            <w:r>
              <w:rPr>
                <w:noProof/>
                <w:webHidden/>
              </w:rPr>
              <w:tab/>
            </w:r>
            <w:r>
              <w:rPr>
                <w:noProof/>
                <w:webHidden/>
              </w:rPr>
              <w:fldChar w:fldCharType="begin"/>
            </w:r>
            <w:r>
              <w:rPr>
                <w:noProof/>
                <w:webHidden/>
              </w:rPr>
              <w:instrText xml:space="preserve"> PAGEREF _Toc39171223 \h </w:instrText>
            </w:r>
            <w:r>
              <w:rPr>
                <w:noProof/>
                <w:webHidden/>
              </w:rPr>
            </w:r>
            <w:r>
              <w:rPr>
                <w:noProof/>
                <w:webHidden/>
              </w:rPr>
              <w:fldChar w:fldCharType="separate"/>
            </w:r>
            <w:r>
              <w:rPr>
                <w:noProof/>
                <w:webHidden/>
              </w:rPr>
              <w:t>50</w:t>
            </w:r>
            <w:r>
              <w:rPr>
                <w:noProof/>
                <w:webHidden/>
              </w:rPr>
              <w:fldChar w:fldCharType="end"/>
            </w:r>
          </w:hyperlink>
        </w:p>
        <w:p w14:paraId="1028C92A" w14:textId="23831AFC" w:rsidR="0065641C" w:rsidRDefault="0065641C">
          <w:pPr>
            <w:pStyle w:val="TOC2"/>
            <w:tabs>
              <w:tab w:val="right" w:leader="dot" w:pos="9016"/>
            </w:tabs>
            <w:rPr>
              <w:rFonts w:asciiTheme="minorHAnsi" w:eastAsiaTheme="minorEastAsia" w:hAnsiTheme="minorHAnsi"/>
              <w:noProof/>
              <w:sz w:val="22"/>
              <w:lang w:eastAsia="ja-JP"/>
            </w:rPr>
          </w:pPr>
          <w:hyperlink w:anchor="_Toc39171224" w:history="1">
            <w:r w:rsidRPr="008C7D9E">
              <w:rPr>
                <w:rStyle w:val="Hyperlink"/>
                <w:noProof/>
              </w:rPr>
              <w:t>Appendix G: Indoor Location App</w:t>
            </w:r>
            <w:r>
              <w:rPr>
                <w:noProof/>
                <w:webHidden/>
              </w:rPr>
              <w:tab/>
            </w:r>
            <w:r>
              <w:rPr>
                <w:noProof/>
                <w:webHidden/>
              </w:rPr>
              <w:fldChar w:fldCharType="begin"/>
            </w:r>
            <w:r>
              <w:rPr>
                <w:noProof/>
                <w:webHidden/>
              </w:rPr>
              <w:instrText xml:space="preserve"> PAGEREF _Toc39171224 \h </w:instrText>
            </w:r>
            <w:r>
              <w:rPr>
                <w:noProof/>
                <w:webHidden/>
              </w:rPr>
            </w:r>
            <w:r>
              <w:rPr>
                <w:noProof/>
                <w:webHidden/>
              </w:rPr>
              <w:fldChar w:fldCharType="separate"/>
            </w:r>
            <w:r>
              <w:rPr>
                <w:noProof/>
                <w:webHidden/>
              </w:rPr>
              <w:t>50</w:t>
            </w:r>
            <w:r>
              <w:rPr>
                <w:noProof/>
                <w:webHidden/>
              </w:rPr>
              <w:fldChar w:fldCharType="end"/>
            </w:r>
          </w:hyperlink>
        </w:p>
        <w:p w14:paraId="67AC7AA9" w14:textId="07BA0D07" w:rsidR="007B0BC1" w:rsidRDefault="007B0BC1">
          <w:r>
            <w:rPr>
              <w:b/>
              <w:bCs/>
              <w:noProof/>
            </w:rPr>
            <w:fldChar w:fldCharType="end"/>
          </w:r>
        </w:p>
      </w:sdtContent>
    </w:sdt>
    <w:p w14:paraId="00FCDC82" w14:textId="1759E274" w:rsidR="00D03DA7" w:rsidRPr="00AE44D5" w:rsidRDefault="00CC5B0B" w:rsidP="00AE44D5">
      <w:pPr>
        <w:rPr>
          <w:rFonts w:ascii="Calibri Light" w:hAnsi="Calibri Light"/>
          <w:b/>
          <w:bCs/>
          <w:sz w:val="32"/>
          <w:szCs w:val="32"/>
        </w:rPr>
      </w:pPr>
      <w:r w:rsidRPr="00AE44D5">
        <w:rPr>
          <w:b/>
          <w:bCs/>
          <w:sz w:val="32"/>
          <w:szCs w:val="32"/>
        </w:rPr>
        <w:t>Table of Figures</w:t>
      </w:r>
    </w:p>
    <w:p w14:paraId="32279002" w14:textId="1D56B215" w:rsidR="0065641C" w:rsidRDefault="00C50D1D">
      <w:pPr>
        <w:pStyle w:val="TableofFigures"/>
        <w:tabs>
          <w:tab w:val="right" w:leader="dot" w:pos="9016"/>
        </w:tabs>
        <w:rPr>
          <w:rFonts w:asciiTheme="minorHAnsi" w:eastAsiaTheme="minorEastAsia" w:hAnsiTheme="minorHAnsi"/>
          <w:noProof/>
          <w:sz w:val="22"/>
          <w:lang w:eastAsia="ja-JP"/>
        </w:rPr>
      </w:pPr>
      <w:r>
        <w:rPr>
          <w:rFonts w:ascii="Calibri" w:hAnsi="Calibri"/>
        </w:rPr>
        <w:fldChar w:fldCharType="begin"/>
      </w:r>
      <w:r>
        <w:rPr>
          <w:rFonts w:ascii="Calibri" w:hAnsi="Calibri"/>
        </w:rPr>
        <w:instrText xml:space="preserve"> TOC \h \z \c "Figure" </w:instrText>
      </w:r>
      <w:r>
        <w:rPr>
          <w:rFonts w:ascii="Calibri" w:hAnsi="Calibri"/>
        </w:rPr>
        <w:fldChar w:fldCharType="separate"/>
      </w:r>
      <w:hyperlink w:anchor="_Toc39171225" w:history="1">
        <w:r w:rsidR="0065641C" w:rsidRPr="00B30996">
          <w:rPr>
            <w:rStyle w:val="Hyperlink"/>
            <w:noProof/>
          </w:rPr>
          <w:t>Figure 1 :  Google Map with GPS device screenshot</w:t>
        </w:r>
        <w:r w:rsidR="0065641C">
          <w:rPr>
            <w:noProof/>
            <w:webHidden/>
          </w:rPr>
          <w:tab/>
        </w:r>
        <w:r w:rsidR="0065641C">
          <w:rPr>
            <w:noProof/>
            <w:webHidden/>
          </w:rPr>
          <w:fldChar w:fldCharType="begin"/>
        </w:r>
        <w:r w:rsidR="0065641C">
          <w:rPr>
            <w:noProof/>
            <w:webHidden/>
          </w:rPr>
          <w:instrText xml:space="preserve"> PAGEREF _Toc39171225 \h </w:instrText>
        </w:r>
        <w:r w:rsidR="0065641C">
          <w:rPr>
            <w:noProof/>
            <w:webHidden/>
          </w:rPr>
        </w:r>
        <w:r w:rsidR="0065641C">
          <w:rPr>
            <w:noProof/>
            <w:webHidden/>
          </w:rPr>
          <w:fldChar w:fldCharType="separate"/>
        </w:r>
        <w:r w:rsidR="0065641C">
          <w:rPr>
            <w:noProof/>
            <w:webHidden/>
          </w:rPr>
          <w:t>12</w:t>
        </w:r>
        <w:r w:rsidR="0065641C">
          <w:rPr>
            <w:noProof/>
            <w:webHidden/>
          </w:rPr>
          <w:fldChar w:fldCharType="end"/>
        </w:r>
      </w:hyperlink>
    </w:p>
    <w:p w14:paraId="32CC66C2" w14:textId="667A7035" w:rsidR="0065641C" w:rsidRDefault="0065641C">
      <w:pPr>
        <w:pStyle w:val="TableofFigures"/>
        <w:tabs>
          <w:tab w:val="right" w:leader="dot" w:pos="9016"/>
        </w:tabs>
        <w:rPr>
          <w:rFonts w:asciiTheme="minorHAnsi" w:eastAsiaTheme="minorEastAsia" w:hAnsiTheme="minorHAnsi"/>
          <w:noProof/>
          <w:sz w:val="22"/>
          <w:lang w:eastAsia="ja-JP"/>
        </w:rPr>
      </w:pPr>
      <w:hyperlink w:anchor="_Toc39171226" w:history="1">
        <w:r w:rsidRPr="00B30996">
          <w:rPr>
            <w:rStyle w:val="Hyperlink"/>
            <w:noProof/>
          </w:rPr>
          <w:t>Figure 2 : Free-space path loss formula</w:t>
        </w:r>
        <w:r>
          <w:rPr>
            <w:noProof/>
            <w:webHidden/>
          </w:rPr>
          <w:tab/>
        </w:r>
        <w:r>
          <w:rPr>
            <w:noProof/>
            <w:webHidden/>
          </w:rPr>
          <w:fldChar w:fldCharType="begin"/>
        </w:r>
        <w:r>
          <w:rPr>
            <w:noProof/>
            <w:webHidden/>
          </w:rPr>
          <w:instrText xml:space="preserve"> PAGEREF _Toc39171226 \h </w:instrText>
        </w:r>
        <w:r>
          <w:rPr>
            <w:noProof/>
            <w:webHidden/>
          </w:rPr>
        </w:r>
        <w:r>
          <w:rPr>
            <w:noProof/>
            <w:webHidden/>
          </w:rPr>
          <w:fldChar w:fldCharType="separate"/>
        </w:r>
        <w:r>
          <w:rPr>
            <w:noProof/>
            <w:webHidden/>
          </w:rPr>
          <w:t>13</w:t>
        </w:r>
        <w:r>
          <w:rPr>
            <w:noProof/>
            <w:webHidden/>
          </w:rPr>
          <w:fldChar w:fldCharType="end"/>
        </w:r>
      </w:hyperlink>
    </w:p>
    <w:p w14:paraId="668EE5A2" w14:textId="05510F82" w:rsidR="0065641C" w:rsidRDefault="0065641C">
      <w:pPr>
        <w:pStyle w:val="TableofFigures"/>
        <w:tabs>
          <w:tab w:val="right" w:leader="dot" w:pos="9016"/>
        </w:tabs>
        <w:rPr>
          <w:rFonts w:asciiTheme="minorHAnsi" w:eastAsiaTheme="minorEastAsia" w:hAnsiTheme="minorHAnsi"/>
          <w:noProof/>
          <w:sz w:val="22"/>
          <w:lang w:eastAsia="ja-JP"/>
        </w:rPr>
      </w:pPr>
      <w:hyperlink w:anchor="_Toc39171227" w:history="1">
        <w:r w:rsidRPr="00B30996">
          <w:rPr>
            <w:rStyle w:val="Hyperlink"/>
            <w:noProof/>
          </w:rPr>
          <w:t>Figure 3 : Cartesian Trilateration algorithm</w:t>
        </w:r>
        <w:r>
          <w:rPr>
            <w:noProof/>
            <w:webHidden/>
          </w:rPr>
          <w:tab/>
        </w:r>
        <w:r>
          <w:rPr>
            <w:noProof/>
            <w:webHidden/>
          </w:rPr>
          <w:fldChar w:fldCharType="begin"/>
        </w:r>
        <w:r>
          <w:rPr>
            <w:noProof/>
            <w:webHidden/>
          </w:rPr>
          <w:instrText xml:space="preserve"> PAGEREF _Toc39171227 \h </w:instrText>
        </w:r>
        <w:r>
          <w:rPr>
            <w:noProof/>
            <w:webHidden/>
          </w:rPr>
        </w:r>
        <w:r>
          <w:rPr>
            <w:noProof/>
            <w:webHidden/>
          </w:rPr>
          <w:fldChar w:fldCharType="separate"/>
        </w:r>
        <w:r>
          <w:rPr>
            <w:noProof/>
            <w:webHidden/>
          </w:rPr>
          <w:t>14</w:t>
        </w:r>
        <w:r>
          <w:rPr>
            <w:noProof/>
            <w:webHidden/>
          </w:rPr>
          <w:fldChar w:fldCharType="end"/>
        </w:r>
      </w:hyperlink>
    </w:p>
    <w:p w14:paraId="130C6ACB" w14:textId="5D767E9C" w:rsidR="0065641C" w:rsidRDefault="0065641C">
      <w:pPr>
        <w:pStyle w:val="TableofFigures"/>
        <w:tabs>
          <w:tab w:val="right" w:leader="dot" w:pos="9016"/>
        </w:tabs>
        <w:rPr>
          <w:rFonts w:asciiTheme="minorHAnsi" w:eastAsiaTheme="minorEastAsia" w:hAnsiTheme="minorHAnsi"/>
          <w:noProof/>
          <w:sz w:val="22"/>
          <w:lang w:eastAsia="ja-JP"/>
        </w:rPr>
      </w:pPr>
      <w:hyperlink w:anchor="_Toc39171228" w:history="1">
        <w:r w:rsidRPr="00B30996">
          <w:rPr>
            <w:rStyle w:val="Hyperlink"/>
            <w:noProof/>
          </w:rPr>
          <w:t>Figure 4 : Agile Methodologies (hackernoon.com, 2020)</w:t>
        </w:r>
        <w:r>
          <w:rPr>
            <w:noProof/>
            <w:webHidden/>
          </w:rPr>
          <w:tab/>
        </w:r>
        <w:r>
          <w:rPr>
            <w:noProof/>
            <w:webHidden/>
          </w:rPr>
          <w:fldChar w:fldCharType="begin"/>
        </w:r>
        <w:r>
          <w:rPr>
            <w:noProof/>
            <w:webHidden/>
          </w:rPr>
          <w:instrText xml:space="preserve"> PAGEREF _Toc39171228 \h </w:instrText>
        </w:r>
        <w:r>
          <w:rPr>
            <w:noProof/>
            <w:webHidden/>
          </w:rPr>
        </w:r>
        <w:r>
          <w:rPr>
            <w:noProof/>
            <w:webHidden/>
          </w:rPr>
          <w:fldChar w:fldCharType="separate"/>
        </w:r>
        <w:r>
          <w:rPr>
            <w:noProof/>
            <w:webHidden/>
          </w:rPr>
          <w:t>20</w:t>
        </w:r>
        <w:r>
          <w:rPr>
            <w:noProof/>
            <w:webHidden/>
          </w:rPr>
          <w:fldChar w:fldCharType="end"/>
        </w:r>
      </w:hyperlink>
    </w:p>
    <w:p w14:paraId="5E69B9A6" w14:textId="725E51FB" w:rsidR="0065641C" w:rsidRDefault="0065641C">
      <w:pPr>
        <w:pStyle w:val="TableofFigures"/>
        <w:tabs>
          <w:tab w:val="right" w:leader="dot" w:pos="9016"/>
        </w:tabs>
        <w:rPr>
          <w:rFonts w:asciiTheme="minorHAnsi" w:eastAsiaTheme="minorEastAsia" w:hAnsiTheme="minorHAnsi"/>
          <w:noProof/>
          <w:sz w:val="22"/>
          <w:lang w:eastAsia="ja-JP"/>
        </w:rPr>
      </w:pPr>
      <w:hyperlink w:anchor="_Toc39171229" w:history="1">
        <w:r w:rsidRPr="00B30996">
          <w:rPr>
            <w:rStyle w:val="Hyperlink"/>
            <w:noProof/>
          </w:rPr>
          <w:t>Figure 5 : Planned Lifecyle</w:t>
        </w:r>
        <w:r>
          <w:rPr>
            <w:noProof/>
            <w:webHidden/>
          </w:rPr>
          <w:tab/>
        </w:r>
        <w:r>
          <w:rPr>
            <w:noProof/>
            <w:webHidden/>
          </w:rPr>
          <w:fldChar w:fldCharType="begin"/>
        </w:r>
        <w:r>
          <w:rPr>
            <w:noProof/>
            <w:webHidden/>
          </w:rPr>
          <w:instrText xml:space="preserve"> PAGEREF _Toc39171229 \h </w:instrText>
        </w:r>
        <w:r>
          <w:rPr>
            <w:noProof/>
            <w:webHidden/>
          </w:rPr>
        </w:r>
        <w:r>
          <w:rPr>
            <w:noProof/>
            <w:webHidden/>
          </w:rPr>
          <w:fldChar w:fldCharType="separate"/>
        </w:r>
        <w:r>
          <w:rPr>
            <w:noProof/>
            <w:webHidden/>
          </w:rPr>
          <w:t>21</w:t>
        </w:r>
        <w:r>
          <w:rPr>
            <w:noProof/>
            <w:webHidden/>
          </w:rPr>
          <w:fldChar w:fldCharType="end"/>
        </w:r>
      </w:hyperlink>
    </w:p>
    <w:p w14:paraId="1903EF39" w14:textId="5025426C" w:rsidR="0065641C" w:rsidRDefault="0065641C">
      <w:pPr>
        <w:pStyle w:val="TableofFigures"/>
        <w:tabs>
          <w:tab w:val="right" w:leader="dot" w:pos="9016"/>
        </w:tabs>
        <w:rPr>
          <w:rFonts w:asciiTheme="minorHAnsi" w:eastAsiaTheme="minorEastAsia" w:hAnsiTheme="minorHAnsi"/>
          <w:noProof/>
          <w:sz w:val="22"/>
          <w:lang w:eastAsia="ja-JP"/>
        </w:rPr>
      </w:pPr>
      <w:hyperlink w:anchor="_Toc39171230" w:history="1">
        <w:r w:rsidRPr="00B30996">
          <w:rPr>
            <w:rStyle w:val="Hyperlink"/>
            <w:noProof/>
          </w:rPr>
          <w:t>Figure 6 : Lifecycle Gantt Chart</w:t>
        </w:r>
        <w:r>
          <w:rPr>
            <w:noProof/>
            <w:webHidden/>
          </w:rPr>
          <w:tab/>
        </w:r>
        <w:r>
          <w:rPr>
            <w:noProof/>
            <w:webHidden/>
          </w:rPr>
          <w:fldChar w:fldCharType="begin"/>
        </w:r>
        <w:r>
          <w:rPr>
            <w:noProof/>
            <w:webHidden/>
          </w:rPr>
          <w:instrText xml:space="preserve"> PAGEREF _Toc39171230 \h </w:instrText>
        </w:r>
        <w:r>
          <w:rPr>
            <w:noProof/>
            <w:webHidden/>
          </w:rPr>
        </w:r>
        <w:r>
          <w:rPr>
            <w:noProof/>
            <w:webHidden/>
          </w:rPr>
          <w:fldChar w:fldCharType="separate"/>
        </w:r>
        <w:r>
          <w:rPr>
            <w:noProof/>
            <w:webHidden/>
          </w:rPr>
          <w:t>21</w:t>
        </w:r>
        <w:r>
          <w:rPr>
            <w:noProof/>
            <w:webHidden/>
          </w:rPr>
          <w:fldChar w:fldCharType="end"/>
        </w:r>
      </w:hyperlink>
    </w:p>
    <w:p w14:paraId="46FD0FFC" w14:textId="4499098C" w:rsidR="0065641C" w:rsidRDefault="0065641C">
      <w:pPr>
        <w:pStyle w:val="TableofFigures"/>
        <w:tabs>
          <w:tab w:val="right" w:leader="dot" w:pos="9016"/>
        </w:tabs>
        <w:rPr>
          <w:rFonts w:asciiTheme="minorHAnsi" w:eastAsiaTheme="minorEastAsia" w:hAnsiTheme="minorHAnsi"/>
          <w:noProof/>
          <w:sz w:val="22"/>
          <w:lang w:eastAsia="ja-JP"/>
        </w:rPr>
      </w:pPr>
      <w:hyperlink w:anchor="_Toc39171231" w:history="1">
        <w:r w:rsidRPr="00B30996">
          <w:rPr>
            <w:rStyle w:val="Hyperlink"/>
            <w:noProof/>
          </w:rPr>
          <w:t>Figure 7 : Requirement Outline Flow - Indoor Location</w:t>
        </w:r>
        <w:r>
          <w:rPr>
            <w:noProof/>
            <w:webHidden/>
          </w:rPr>
          <w:tab/>
        </w:r>
        <w:r>
          <w:rPr>
            <w:noProof/>
            <w:webHidden/>
          </w:rPr>
          <w:fldChar w:fldCharType="begin"/>
        </w:r>
        <w:r>
          <w:rPr>
            <w:noProof/>
            <w:webHidden/>
          </w:rPr>
          <w:instrText xml:space="preserve"> PAGEREF _Toc39171231 \h </w:instrText>
        </w:r>
        <w:r>
          <w:rPr>
            <w:noProof/>
            <w:webHidden/>
          </w:rPr>
        </w:r>
        <w:r>
          <w:rPr>
            <w:noProof/>
            <w:webHidden/>
          </w:rPr>
          <w:fldChar w:fldCharType="separate"/>
        </w:r>
        <w:r>
          <w:rPr>
            <w:noProof/>
            <w:webHidden/>
          </w:rPr>
          <w:t>22</w:t>
        </w:r>
        <w:r>
          <w:rPr>
            <w:noProof/>
            <w:webHidden/>
          </w:rPr>
          <w:fldChar w:fldCharType="end"/>
        </w:r>
      </w:hyperlink>
    </w:p>
    <w:p w14:paraId="755B0BD0" w14:textId="15703EE2" w:rsidR="0065641C" w:rsidRDefault="0065641C">
      <w:pPr>
        <w:pStyle w:val="TableofFigures"/>
        <w:tabs>
          <w:tab w:val="right" w:leader="dot" w:pos="9016"/>
        </w:tabs>
        <w:rPr>
          <w:rFonts w:asciiTheme="minorHAnsi" w:eastAsiaTheme="minorEastAsia" w:hAnsiTheme="minorHAnsi"/>
          <w:noProof/>
          <w:sz w:val="22"/>
          <w:lang w:eastAsia="ja-JP"/>
        </w:rPr>
      </w:pPr>
      <w:hyperlink w:anchor="_Toc39171232" w:history="1">
        <w:r w:rsidRPr="00B30996">
          <w:rPr>
            <w:rStyle w:val="Hyperlink"/>
            <w:noProof/>
          </w:rPr>
          <w:t>Figure 8 : Class Diagram - Indoor Location</w:t>
        </w:r>
        <w:r>
          <w:rPr>
            <w:noProof/>
            <w:webHidden/>
          </w:rPr>
          <w:tab/>
        </w:r>
        <w:r>
          <w:rPr>
            <w:noProof/>
            <w:webHidden/>
          </w:rPr>
          <w:fldChar w:fldCharType="begin"/>
        </w:r>
        <w:r>
          <w:rPr>
            <w:noProof/>
            <w:webHidden/>
          </w:rPr>
          <w:instrText xml:space="preserve"> PAGEREF _Toc39171232 \h </w:instrText>
        </w:r>
        <w:r>
          <w:rPr>
            <w:noProof/>
            <w:webHidden/>
          </w:rPr>
        </w:r>
        <w:r>
          <w:rPr>
            <w:noProof/>
            <w:webHidden/>
          </w:rPr>
          <w:fldChar w:fldCharType="separate"/>
        </w:r>
        <w:r>
          <w:rPr>
            <w:noProof/>
            <w:webHidden/>
          </w:rPr>
          <w:t>25</w:t>
        </w:r>
        <w:r>
          <w:rPr>
            <w:noProof/>
            <w:webHidden/>
          </w:rPr>
          <w:fldChar w:fldCharType="end"/>
        </w:r>
      </w:hyperlink>
    </w:p>
    <w:p w14:paraId="40E11F87" w14:textId="6C6EDD35" w:rsidR="0065641C" w:rsidRDefault="0065641C">
      <w:pPr>
        <w:pStyle w:val="TableofFigures"/>
        <w:tabs>
          <w:tab w:val="right" w:leader="dot" w:pos="9016"/>
        </w:tabs>
        <w:rPr>
          <w:rFonts w:asciiTheme="minorHAnsi" w:eastAsiaTheme="minorEastAsia" w:hAnsiTheme="minorHAnsi"/>
          <w:noProof/>
          <w:sz w:val="22"/>
          <w:lang w:eastAsia="ja-JP"/>
        </w:rPr>
      </w:pPr>
      <w:hyperlink w:anchor="_Toc39171233" w:history="1">
        <w:r w:rsidRPr="00B30996">
          <w:rPr>
            <w:rStyle w:val="Hyperlink"/>
            <w:noProof/>
          </w:rPr>
          <w:t>Figure 9 : Wireframes – Indoor Location Application</w:t>
        </w:r>
        <w:r>
          <w:rPr>
            <w:noProof/>
            <w:webHidden/>
          </w:rPr>
          <w:tab/>
        </w:r>
        <w:r>
          <w:rPr>
            <w:noProof/>
            <w:webHidden/>
          </w:rPr>
          <w:fldChar w:fldCharType="begin"/>
        </w:r>
        <w:r>
          <w:rPr>
            <w:noProof/>
            <w:webHidden/>
          </w:rPr>
          <w:instrText xml:space="preserve"> PAGEREF _Toc39171233 \h </w:instrText>
        </w:r>
        <w:r>
          <w:rPr>
            <w:noProof/>
            <w:webHidden/>
          </w:rPr>
        </w:r>
        <w:r>
          <w:rPr>
            <w:noProof/>
            <w:webHidden/>
          </w:rPr>
          <w:fldChar w:fldCharType="separate"/>
        </w:r>
        <w:r>
          <w:rPr>
            <w:noProof/>
            <w:webHidden/>
          </w:rPr>
          <w:t>26</w:t>
        </w:r>
        <w:r>
          <w:rPr>
            <w:noProof/>
            <w:webHidden/>
          </w:rPr>
          <w:fldChar w:fldCharType="end"/>
        </w:r>
      </w:hyperlink>
    </w:p>
    <w:p w14:paraId="1783465A" w14:textId="0F4429D3" w:rsidR="0065641C" w:rsidRDefault="0065641C">
      <w:pPr>
        <w:pStyle w:val="TableofFigures"/>
        <w:tabs>
          <w:tab w:val="right" w:leader="dot" w:pos="9016"/>
        </w:tabs>
        <w:rPr>
          <w:rFonts w:asciiTheme="minorHAnsi" w:eastAsiaTheme="minorEastAsia" w:hAnsiTheme="minorHAnsi"/>
          <w:noProof/>
          <w:sz w:val="22"/>
          <w:lang w:eastAsia="ja-JP"/>
        </w:rPr>
      </w:pPr>
      <w:hyperlink w:anchor="_Toc39171234" w:history="1">
        <w:r w:rsidRPr="00B30996">
          <w:rPr>
            <w:rStyle w:val="Hyperlink"/>
            <w:noProof/>
          </w:rPr>
          <w:t>Figure 10 : Wi-Fi Scan Screenshot</w:t>
        </w:r>
        <w:r>
          <w:rPr>
            <w:noProof/>
            <w:webHidden/>
          </w:rPr>
          <w:tab/>
        </w:r>
        <w:r>
          <w:rPr>
            <w:noProof/>
            <w:webHidden/>
          </w:rPr>
          <w:fldChar w:fldCharType="begin"/>
        </w:r>
        <w:r>
          <w:rPr>
            <w:noProof/>
            <w:webHidden/>
          </w:rPr>
          <w:instrText xml:space="preserve"> PAGEREF _Toc39171234 \h </w:instrText>
        </w:r>
        <w:r>
          <w:rPr>
            <w:noProof/>
            <w:webHidden/>
          </w:rPr>
        </w:r>
        <w:r>
          <w:rPr>
            <w:noProof/>
            <w:webHidden/>
          </w:rPr>
          <w:fldChar w:fldCharType="separate"/>
        </w:r>
        <w:r>
          <w:rPr>
            <w:noProof/>
            <w:webHidden/>
          </w:rPr>
          <w:t>28</w:t>
        </w:r>
        <w:r>
          <w:rPr>
            <w:noProof/>
            <w:webHidden/>
          </w:rPr>
          <w:fldChar w:fldCharType="end"/>
        </w:r>
      </w:hyperlink>
    </w:p>
    <w:p w14:paraId="222EA90A" w14:textId="41DB2EB1" w:rsidR="0065641C" w:rsidRDefault="0065641C">
      <w:pPr>
        <w:pStyle w:val="TableofFigures"/>
        <w:tabs>
          <w:tab w:val="right" w:leader="dot" w:pos="9016"/>
        </w:tabs>
        <w:rPr>
          <w:rFonts w:asciiTheme="minorHAnsi" w:eastAsiaTheme="minorEastAsia" w:hAnsiTheme="minorHAnsi"/>
          <w:noProof/>
          <w:sz w:val="22"/>
          <w:lang w:eastAsia="ja-JP"/>
        </w:rPr>
      </w:pPr>
      <w:hyperlink w:anchor="_Toc39171235" w:history="1">
        <w:r w:rsidRPr="00B30996">
          <w:rPr>
            <w:rStyle w:val="Hyperlink"/>
            <w:noProof/>
          </w:rPr>
          <w:t>Figure 11 : Web API Call Screenshot</w:t>
        </w:r>
        <w:r>
          <w:rPr>
            <w:noProof/>
            <w:webHidden/>
          </w:rPr>
          <w:tab/>
        </w:r>
        <w:r>
          <w:rPr>
            <w:noProof/>
            <w:webHidden/>
          </w:rPr>
          <w:fldChar w:fldCharType="begin"/>
        </w:r>
        <w:r>
          <w:rPr>
            <w:noProof/>
            <w:webHidden/>
          </w:rPr>
          <w:instrText xml:space="preserve"> PAGEREF _Toc39171235 \h </w:instrText>
        </w:r>
        <w:r>
          <w:rPr>
            <w:noProof/>
            <w:webHidden/>
          </w:rPr>
        </w:r>
        <w:r>
          <w:rPr>
            <w:noProof/>
            <w:webHidden/>
          </w:rPr>
          <w:fldChar w:fldCharType="separate"/>
        </w:r>
        <w:r>
          <w:rPr>
            <w:noProof/>
            <w:webHidden/>
          </w:rPr>
          <w:t>29</w:t>
        </w:r>
        <w:r>
          <w:rPr>
            <w:noProof/>
            <w:webHidden/>
          </w:rPr>
          <w:fldChar w:fldCharType="end"/>
        </w:r>
      </w:hyperlink>
    </w:p>
    <w:p w14:paraId="73179CE7" w14:textId="1D40D10A" w:rsidR="0065641C" w:rsidRDefault="0065641C">
      <w:pPr>
        <w:pStyle w:val="TableofFigures"/>
        <w:tabs>
          <w:tab w:val="right" w:leader="dot" w:pos="9016"/>
        </w:tabs>
        <w:rPr>
          <w:rFonts w:asciiTheme="minorHAnsi" w:eastAsiaTheme="minorEastAsia" w:hAnsiTheme="minorHAnsi"/>
          <w:noProof/>
          <w:sz w:val="22"/>
          <w:lang w:eastAsia="ja-JP"/>
        </w:rPr>
      </w:pPr>
      <w:hyperlink w:anchor="_Toc39171236" w:history="1">
        <w:r w:rsidRPr="00B30996">
          <w:rPr>
            <w:rStyle w:val="Hyperlink"/>
            <w:noProof/>
          </w:rPr>
          <w:t>Figure 12 : Trilateration Screenshot</w:t>
        </w:r>
        <w:r>
          <w:rPr>
            <w:noProof/>
            <w:webHidden/>
          </w:rPr>
          <w:tab/>
        </w:r>
        <w:r>
          <w:rPr>
            <w:noProof/>
            <w:webHidden/>
          </w:rPr>
          <w:fldChar w:fldCharType="begin"/>
        </w:r>
        <w:r>
          <w:rPr>
            <w:noProof/>
            <w:webHidden/>
          </w:rPr>
          <w:instrText xml:space="preserve"> PAGEREF _Toc39171236 \h </w:instrText>
        </w:r>
        <w:r>
          <w:rPr>
            <w:noProof/>
            <w:webHidden/>
          </w:rPr>
        </w:r>
        <w:r>
          <w:rPr>
            <w:noProof/>
            <w:webHidden/>
          </w:rPr>
          <w:fldChar w:fldCharType="separate"/>
        </w:r>
        <w:r>
          <w:rPr>
            <w:noProof/>
            <w:webHidden/>
          </w:rPr>
          <w:t>30</w:t>
        </w:r>
        <w:r>
          <w:rPr>
            <w:noProof/>
            <w:webHidden/>
          </w:rPr>
          <w:fldChar w:fldCharType="end"/>
        </w:r>
      </w:hyperlink>
    </w:p>
    <w:p w14:paraId="6BEB3391" w14:textId="6572CEC7" w:rsidR="0065641C" w:rsidRDefault="0065641C">
      <w:pPr>
        <w:pStyle w:val="TableofFigures"/>
        <w:tabs>
          <w:tab w:val="right" w:leader="dot" w:pos="9016"/>
        </w:tabs>
        <w:rPr>
          <w:rFonts w:asciiTheme="minorHAnsi" w:eastAsiaTheme="minorEastAsia" w:hAnsiTheme="minorHAnsi"/>
          <w:noProof/>
          <w:sz w:val="22"/>
          <w:lang w:eastAsia="ja-JP"/>
        </w:rPr>
      </w:pPr>
      <w:hyperlink w:anchor="_Toc39171237" w:history="1">
        <w:r w:rsidRPr="00B30996">
          <w:rPr>
            <w:rStyle w:val="Hyperlink"/>
            <w:noProof/>
          </w:rPr>
          <w:t>Figure 13 : Google Maps Screenshots</w:t>
        </w:r>
        <w:r>
          <w:rPr>
            <w:noProof/>
            <w:webHidden/>
          </w:rPr>
          <w:tab/>
        </w:r>
        <w:r>
          <w:rPr>
            <w:noProof/>
            <w:webHidden/>
          </w:rPr>
          <w:fldChar w:fldCharType="begin"/>
        </w:r>
        <w:r>
          <w:rPr>
            <w:noProof/>
            <w:webHidden/>
          </w:rPr>
          <w:instrText xml:space="preserve"> PAGEREF _Toc39171237 \h </w:instrText>
        </w:r>
        <w:r>
          <w:rPr>
            <w:noProof/>
            <w:webHidden/>
          </w:rPr>
        </w:r>
        <w:r>
          <w:rPr>
            <w:noProof/>
            <w:webHidden/>
          </w:rPr>
          <w:fldChar w:fldCharType="separate"/>
        </w:r>
        <w:r>
          <w:rPr>
            <w:noProof/>
            <w:webHidden/>
          </w:rPr>
          <w:t>31</w:t>
        </w:r>
        <w:r>
          <w:rPr>
            <w:noProof/>
            <w:webHidden/>
          </w:rPr>
          <w:fldChar w:fldCharType="end"/>
        </w:r>
      </w:hyperlink>
    </w:p>
    <w:p w14:paraId="39262003" w14:textId="2B71BB28" w:rsidR="0065641C" w:rsidRDefault="0065641C">
      <w:pPr>
        <w:pStyle w:val="TableofFigures"/>
        <w:tabs>
          <w:tab w:val="right" w:leader="dot" w:pos="9016"/>
        </w:tabs>
        <w:rPr>
          <w:rFonts w:asciiTheme="minorHAnsi" w:eastAsiaTheme="minorEastAsia" w:hAnsiTheme="minorHAnsi"/>
          <w:noProof/>
          <w:sz w:val="22"/>
          <w:lang w:eastAsia="ja-JP"/>
        </w:rPr>
      </w:pPr>
      <w:hyperlink w:anchor="_Toc39171238" w:history="1">
        <w:r w:rsidRPr="00B30996">
          <w:rPr>
            <w:rStyle w:val="Hyperlink"/>
            <w:noProof/>
          </w:rPr>
          <w:t>Figure 14 : Discrepancies Screenshots</w:t>
        </w:r>
        <w:r>
          <w:rPr>
            <w:noProof/>
            <w:webHidden/>
          </w:rPr>
          <w:tab/>
        </w:r>
        <w:r>
          <w:rPr>
            <w:noProof/>
            <w:webHidden/>
          </w:rPr>
          <w:fldChar w:fldCharType="begin"/>
        </w:r>
        <w:r>
          <w:rPr>
            <w:noProof/>
            <w:webHidden/>
          </w:rPr>
          <w:instrText xml:space="preserve"> PAGEREF _Toc39171238 \h </w:instrText>
        </w:r>
        <w:r>
          <w:rPr>
            <w:noProof/>
            <w:webHidden/>
          </w:rPr>
        </w:r>
        <w:r>
          <w:rPr>
            <w:noProof/>
            <w:webHidden/>
          </w:rPr>
          <w:fldChar w:fldCharType="separate"/>
        </w:r>
        <w:r>
          <w:rPr>
            <w:noProof/>
            <w:webHidden/>
          </w:rPr>
          <w:t>33</w:t>
        </w:r>
        <w:r>
          <w:rPr>
            <w:noProof/>
            <w:webHidden/>
          </w:rPr>
          <w:fldChar w:fldCharType="end"/>
        </w:r>
      </w:hyperlink>
    </w:p>
    <w:p w14:paraId="143CCC94" w14:textId="06A6E0F2" w:rsidR="007B0BC1" w:rsidRDefault="00C50D1D">
      <w:pPr>
        <w:spacing w:after="0" w:line="240" w:lineRule="auto"/>
        <w:rPr>
          <w:rFonts w:ascii="Calibri" w:hAnsi="Calibri"/>
        </w:rPr>
      </w:pPr>
      <w:r>
        <w:rPr>
          <w:rFonts w:ascii="Calibri" w:hAnsi="Calibri"/>
        </w:rPr>
        <w:fldChar w:fldCharType="end"/>
      </w:r>
      <w:r w:rsidR="007B0BC1">
        <w:rPr>
          <w:rFonts w:ascii="Calibri" w:hAnsi="Calibri"/>
        </w:rPr>
        <w:br w:type="page"/>
      </w:r>
    </w:p>
    <w:p w14:paraId="3B126B2F" w14:textId="770BE3CC" w:rsidR="0081553A" w:rsidRPr="0081553A" w:rsidRDefault="007B0BC1" w:rsidP="0081553A">
      <w:pPr>
        <w:pStyle w:val="Heading1"/>
        <w:numPr>
          <w:ilvl w:val="0"/>
          <w:numId w:val="8"/>
        </w:numPr>
        <w:jc w:val="left"/>
      </w:pPr>
      <w:bookmarkStart w:id="1" w:name="_Toc39171174"/>
      <w:r>
        <w:lastRenderedPageBreak/>
        <w:t>Introduction</w:t>
      </w:r>
      <w:bookmarkEnd w:id="1"/>
    </w:p>
    <w:p w14:paraId="00A6AD3E" w14:textId="486821F1" w:rsidR="007A7E98" w:rsidRPr="00CD0616" w:rsidRDefault="00CC7ADE" w:rsidP="007A7E98">
      <w:r>
        <w:t xml:space="preserve">This section </w:t>
      </w:r>
      <w:r w:rsidR="0016505B">
        <w:t xml:space="preserve">informs the reader of the different technologies </w:t>
      </w:r>
      <w:r w:rsidR="00956609">
        <w:t>associated with</w:t>
      </w:r>
      <w:r w:rsidR="0016505B">
        <w:t xml:space="preserve"> Location </w:t>
      </w:r>
      <w:r w:rsidR="00E64EEF">
        <w:t>Awareness (</w:t>
      </w:r>
      <w:r w:rsidR="0016505B">
        <w:t>LA)</w:t>
      </w:r>
      <w:r w:rsidR="00EE3596">
        <w:t xml:space="preserve"> over the years</w:t>
      </w:r>
      <w:r w:rsidR="0016505B">
        <w:t xml:space="preserve">, describing what LA is, what practical uses it has in society and which industries are utilising this technology for commercial gain. </w:t>
      </w:r>
      <w:r w:rsidR="00DE1A58">
        <w:t xml:space="preserve">It will also discuss how Wi-Fi will be used to further develop </w:t>
      </w:r>
      <w:r w:rsidR="00A37EF0">
        <w:t xml:space="preserve">indoor </w:t>
      </w:r>
      <w:r w:rsidR="00DE1A58">
        <w:t>LA in this current technological era where Wi-Fi is</w:t>
      </w:r>
      <w:r w:rsidR="00122046">
        <w:t xml:space="preserve"> becoming </w:t>
      </w:r>
      <w:r w:rsidR="000C3BCF">
        <w:t>increasingly</w:t>
      </w:r>
      <w:r w:rsidR="00122046">
        <w:t xml:space="preserve"> available</w:t>
      </w:r>
      <w:r w:rsidR="00DE1A58">
        <w:t>.</w:t>
      </w:r>
      <w:r w:rsidR="00BA79D5">
        <w:t xml:space="preserve"> Furthermore, there will be a </w:t>
      </w:r>
      <w:r w:rsidR="000C3BCF">
        <w:t>short</w:t>
      </w:r>
      <w:r w:rsidR="00BA79D5">
        <w:t xml:space="preserve"> </w:t>
      </w:r>
      <w:r w:rsidR="000C3BCF">
        <w:t>description</w:t>
      </w:r>
      <w:r w:rsidR="00BA79D5">
        <w:t xml:space="preserve"> of the project involving objectives to be achieved by both the literature</w:t>
      </w:r>
      <w:r w:rsidR="00AA6A07">
        <w:t xml:space="preserve"> and technological</w:t>
      </w:r>
      <w:r w:rsidR="00BA79D5">
        <w:t xml:space="preserve"> review and</w:t>
      </w:r>
      <w:r w:rsidR="00AA6A07">
        <w:t xml:space="preserve"> a brief description of</w:t>
      </w:r>
      <w:r w:rsidR="00122046">
        <w:t xml:space="preserve"> how the application will be developed</w:t>
      </w:r>
      <w:r w:rsidR="00BA79D5">
        <w:t xml:space="preserve">. </w:t>
      </w:r>
    </w:p>
    <w:p w14:paraId="29A647FC" w14:textId="126AD0B5" w:rsidR="007A7E98" w:rsidRPr="007A7E98" w:rsidRDefault="007B0BC1" w:rsidP="007A7E98">
      <w:pPr>
        <w:pStyle w:val="Heading2"/>
        <w:numPr>
          <w:ilvl w:val="1"/>
          <w:numId w:val="4"/>
        </w:numPr>
      </w:pPr>
      <w:bookmarkStart w:id="2" w:name="_Toc39171175"/>
      <w:r>
        <w:t>Project Background</w:t>
      </w:r>
      <w:bookmarkEnd w:id="2"/>
      <w:r>
        <w:t xml:space="preserve"> </w:t>
      </w:r>
    </w:p>
    <w:p w14:paraId="2A93383D" w14:textId="5CF8643E" w:rsidR="00796882" w:rsidRPr="00C23690" w:rsidRDefault="00796882" w:rsidP="00796882">
      <w:bookmarkStart w:id="3" w:name="_Hlk38920737"/>
      <w:r w:rsidRPr="00C23690">
        <w:t xml:space="preserve">With an increase in both population and technology, mobile phones have never been more ubiquitous in the daily lives of people as more than half of the total population of the world carries a phone whether </w:t>
      </w:r>
      <w:r w:rsidR="003B2EF9" w:rsidRPr="00C23690">
        <w:t>it is</w:t>
      </w:r>
      <w:r w:rsidRPr="00C23690">
        <w:t xml:space="preserve"> an android or iPhone. </w:t>
      </w:r>
      <w:r w:rsidRPr="00C23690">
        <w:fldChar w:fldCharType="begin"/>
      </w:r>
      <w:r w:rsidRPr="00C23690">
        <w:instrText>ADDIN RW.CITE{{doc:5cc10185e4b031562334a84e Tian,Lei 2009}}</w:instrText>
      </w:r>
      <w:r w:rsidRPr="00C23690">
        <w:fldChar w:fldCharType="separate"/>
      </w:r>
      <w:r w:rsidR="00DC20FC" w:rsidRPr="00DC20FC">
        <w:rPr>
          <w:bCs/>
        </w:rPr>
        <w:t>(Tian, Shi &amp; Yang, 2009)</w:t>
      </w:r>
      <w:r w:rsidRPr="00C23690">
        <w:fldChar w:fldCharType="end"/>
      </w:r>
      <w:r w:rsidRPr="00C23690">
        <w:t xml:space="preserve">. As a large majority use mobile phones, there </w:t>
      </w:r>
      <w:r w:rsidR="00AA6A07">
        <w:t xml:space="preserve">has also </w:t>
      </w:r>
      <w:r w:rsidR="008806D5">
        <w:t>ha</w:t>
      </w:r>
      <w:r w:rsidR="00AA6A07">
        <w:t>ve</w:t>
      </w:r>
      <w:r w:rsidRPr="00C23690">
        <w:t xml:space="preserve"> been </w:t>
      </w:r>
      <w:r w:rsidR="00E7277F" w:rsidRPr="00C23690">
        <w:t>an</w:t>
      </w:r>
      <w:r w:rsidRPr="00C23690">
        <w:t xml:space="preserve"> </w:t>
      </w:r>
      <w:r w:rsidR="000C3BCF">
        <w:t>exponential</w:t>
      </w:r>
      <w:r w:rsidRPr="00C23690">
        <w:t xml:space="preserve"> increase in both development and improvement to services that have become more reliant on Location Awareness (LA) over the past decade </w:t>
      </w:r>
      <w:r w:rsidRPr="00C23690">
        <w:fldChar w:fldCharType="begin"/>
      </w:r>
      <w:r w:rsidRPr="00C23690">
        <w:instrText>ADDIN RW.CITE{{doc:5cc0fac7e4b00b76bdfc4722 Leonhardt,Ulf 1998}}</w:instrText>
      </w:r>
      <w:r w:rsidRPr="00C23690">
        <w:fldChar w:fldCharType="separate"/>
      </w:r>
      <w:r w:rsidRPr="00C23690">
        <w:rPr>
          <w:bCs/>
        </w:rPr>
        <w:t>(Leonhardt, 1998)</w:t>
      </w:r>
      <w:r w:rsidRPr="00C23690">
        <w:fldChar w:fldCharType="end"/>
      </w:r>
      <w:r w:rsidRPr="00C23690">
        <w:t>. LA refers to any device that can determine an individual location</w:t>
      </w:r>
      <w:r w:rsidR="008806D5">
        <w:t xml:space="preserve"> via satellite or Wi-Fi in real-</w:t>
      </w:r>
      <w:r w:rsidRPr="00C23690">
        <w:t xml:space="preserve">time either passively or actively </w:t>
      </w:r>
      <w:sdt>
        <w:sdtPr>
          <w:id w:val="-2740082"/>
          <w:citation/>
        </w:sdtPr>
        <w:sdtEndPr/>
        <w:sdtContent>
          <w:r w:rsidRPr="00C23690">
            <w:fldChar w:fldCharType="begin"/>
          </w:r>
          <w:r w:rsidRPr="00C23690">
            <w:instrText xml:space="preserve"> CITATION Tec19 \l 1033 </w:instrText>
          </w:r>
          <w:r w:rsidRPr="00C23690">
            <w:fldChar w:fldCharType="separate"/>
          </w:r>
          <w:r w:rsidR="00EF04C8" w:rsidRPr="00EF04C8">
            <w:rPr>
              <w:noProof/>
            </w:rPr>
            <w:t>(Techopedia Inc, 2019)</w:t>
          </w:r>
          <w:r w:rsidRPr="00C23690">
            <w:fldChar w:fldCharType="end"/>
          </w:r>
        </w:sdtContent>
      </w:sdt>
      <w:r w:rsidRPr="00C23690">
        <w:t>. With the advance on technology the mobile phone’s use has been redefined, which was initially</w:t>
      </w:r>
      <w:r w:rsidR="00AA6A07">
        <w:t xml:space="preserve"> has been</w:t>
      </w:r>
      <w:r w:rsidRPr="00C23690">
        <w:t xml:space="preserve"> used to </w:t>
      </w:r>
      <w:r w:rsidRPr="007637CA">
        <w:t>communicate</w:t>
      </w:r>
      <w:r w:rsidRPr="00C23690">
        <w:t xml:space="preserve"> between two people, it has now become a </w:t>
      </w:r>
      <w:r w:rsidR="00EE3596">
        <w:t>ubiquitous</w:t>
      </w:r>
      <w:r w:rsidRPr="00C23690">
        <w:t xml:space="preserve"> tool for many sectors such as entertainment, </w:t>
      </w:r>
      <w:r w:rsidR="00EE3596" w:rsidRPr="00C23690">
        <w:t>education,</w:t>
      </w:r>
      <w:r w:rsidRPr="00C23690">
        <w:t xml:space="preserve"> and utilities. </w:t>
      </w:r>
    </w:p>
    <w:p w14:paraId="1A4E5F74" w14:textId="5EC43059" w:rsidR="00796882" w:rsidRPr="00C23690" w:rsidRDefault="00796882" w:rsidP="00796882">
      <w:r w:rsidRPr="00C23690">
        <w:t xml:space="preserve">Through the surge of development for </w:t>
      </w:r>
      <w:r w:rsidR="00E414D7">
        <w:t xml:space="preserve">outdoor </w:t>
      </w:r>
      <w:r w:rsidRPr="00C23690">
        <w:t>LA of the past decade</w:t>
      </w:r>
      <w:r w:rsidR="008806D5">
        <w:t>,</w:t>
      </w:r>
      <w:r w:rsidRPr="00C23690">
        <w:t xml:space="preserve"> there </w:t>
      </w:r>
      <w:r w:rsidR="008806D5">
        <w:t>have</w:t>
      </w:r>
      <w:r w:rsidRPr="00C23690">
        <w:t xml:space="preserve"> been many services from; entertainment in Pokémon Go and other augmented reality applications</w:t>
      </w:r>
      <w:r w:rsidR="0087727E">
        <w:t xml:space="preserve"> which use location data</w:t>
      </w:r>
      <w:r w:rsidRPr="00C23690">
        <w:t xml:space="preserve">, location finding using Google Maps and even </w:t>
      </w:r>
      <w:r w:rsidR="00AA6A07">
        <w:t>re</w:t>
      </w:r>
      <w:r w:rsidRPr="00C23690">
        <w:t xml:space="preserve">directing customers </w:t>
      </w:r>
      <w:r w:rsidR="00AA6A07">
        <w:t xml:space="preserve">to shops </w:t>
      </w:r>
      <w:r w:rsidRPr="00C23690">
        <w:t xml:space="preserve">when they are nearby from retailers by sending advertisements to their mobile. These services use different methods to achieve LA for Pokémon Go and Google Maps they rely on the Global Positioning System(GPS) which relies on satellites and </w:t>
      </w:r>
      <w:r w:rsidR="0087727E">
        <w:t xml:space="preserve">cell phone towers </w:t>
      </w:r>
      <w:r w:rsidRPr="00C23690">
        <w:t>to roughly pinpoint your loc</w:t>
      </w:r>
      <w:r w:rsidR="008806D5">
        <w:t>ation and append that to a real-</w:t>
      </w:r>
      <w:r w:rsidRPr="00C23690">
        <w:t>time map, Although this is accurate if a person was just travel</w:t>
      </w:r>
      <w:r w:rsidR="008806D5">
        <w:t>l</w:t>
      </w:r>
      <w:r w:rsidRPr="00C23690">
        <w:t xml:space="preserve">ing on the main road, it is not nearly as reliable as signals can be interrupted by obstructions or by interference with other signals and can place your marker miles away from your current location </w:t>
      </w:r>
      <w:r w:rsidRPr="00C23690">
        <w:fldChar w:fldCharType="begin"/>
      </w:r>
      <w:r w:rsidRPr="00C23690">
        <w:instrText>ADDIN RW.CITE{{doc:5c9c1df4e4b0a8dd7790aef2 Li,Zengke 2016}}</w:instrText>
      </w:r>
      <w:r w:rsidRPr="00C23690">
        <w:fldChar w:fldCharType="separate"/>
      </w:r>
      <w:r w:rsidR="00DC20FC" w:rsidRPr="00DC20FC">
        <w:rPr>
          <w:bCs/>
        </w:rPr>
        <w:t>(Li, Liu, Gao &amp; Li, 2016)</w:t>
      </w:r>
      <w:r w:rsidRPr="00C23690">
        <w:fldChar w:fldCharType="end"/>
      </w:r>
      <w:r w:rsidRPr="00C23690">
        <w:t xml:space="preserve">. </w:t>
      </w:r>
      <w:r w:rsidR="00E414D7">
        <w:t xml:space="preserve">On the other-hand indoor LA while not </w:t>
      </w:r>
      <w:r w:rsidR="004B08C9" w:rsidRPr="007637CA">
        <w:t>currently</w:t>
      </w:r>
      <w:r w:rsidR="004B08C9">
        <w:t xml:space="preserve"> </w:t>
      </w:r>
      <w:r w:rsidR="00E414D7">
        <w:t>havin</w:t>
      </w:r>
      <w:r w:rsidR="00AA6A07">
        <w:t>g much development</w:t>
      </w:r>
      <w:r w:rsidR="00E414D7">
        <w:t xml:space="preserve">, can have the same amount of services or more than outdoor LA. This can be achieved by utilising the Wi-Fi infrastructure for a more accurate and convenient LA and can have entertainment </w:t>
      </w:r>
      <w:r w:rsidR="004B08C9">
        <w:t xml:space="preserve">services such as Pokémon Stay at Home. </w:t>
      </w:r>
      <w:r w:rsidR="00A37EF0" w:rsidRPr="00C23690">
        <w:t>So,</w:t>
      </w:r>
      <w:r w:rsidRPr="00C23690">
        <w:t xml:space="preserve"> until we develop a more reliable method for consistent LA, we are stuck with using</w:t>
      </w:r>
      <w:r w:rsidR="00E414D7">
        <w:t xml:space="preserve"> outdoor LA like</w:t>
      </w:r>
      <w:r w:rsidRPr="00C23690">
        <w:t xml:space="preserve"> Google maps. </w:t>
      </w:r>
    </w:p>
    <w:bookmarkEnd w:id="3"/>
    <w:p w14:paraId="5165B0DD" w14:textId="4196A524" w:rsidR="00796882" w:rsidRPr="00C23690" w:rsidRDefault="00796882" w:rsidP="00796882">
      <w:r w:rsidRPr="00C23690">
        <w:t xml:space="preserve">Another problem area within LA is accuracy, as the signals generated from both a mobile phone and an access point such as satellite or Wi-Fi router can be affected by external elements such as walls, trees and other obstructions </w:t>
      </w:r>
      <w:r w:rsidR="00A37EF0">
        <w:t xml:space="preserve">in an indoor setting </w:t>
      </w:r>
      <w:r w:rsidRPr="00C23690">
        <w:t xml:space="preserve">that interfere with the received signal strength indicator (RSSI) </w:t>
      </w:r>
      <w:r w:rsidRPr="00C23690">
        <w:fldChar w:fldCharType="begin"/>
      </w:r>
      <w:r w:rsidRPr="00C23690">
        <w:instrText>ADDIN RW.CITE{{doc:5cc1d6b3e4b00e174896c1cf Liu,Hui 2007}}</w:instrText>
      </w:r>
      <w:r w:rsidRPr="00C23690">
        <w:fldChar w:fldCharType="separate"/>
      </w:r>
      <w:r w:rsidR="00DC20FC" w:rsidRPr="00DC20FC">
        <w:rPr>
          <w:bCs/>
        </w:rPr>
        <w:t xml:space="preserve">(Liu, </w:t>
      </w:r>
      <w:proofErr w:type="spellStart"/>
      <w:r w:rsidR="00DC20FC" w:rsidRPr="00DC20FC">
        <w:rPr>
          <w:bCs/>
        </w:rPr>
        <w:t>Darabi</w:t>
      </w:r>
      <w:proofErr w:type="spellEnd"/>
      <w:r w:rsidR="00DC20FC" w:rsidRPr="00DC20FC">
        <w:rPr>
          <w:bCs/>
        </w:rPr>
        <w:t>, Banerjee &amp; Liu, 2007)</w:t>
      </w:r>
      <w:r w:rsidRPr="00C23690">
        <w:fldChar w:fldCharType="end"/>
      </w:r>
      <w:r w:rsidRPr="00C23690">
        <w:t>. Though there are solutions to this problem such as s</w:t>
      </w:r>
      <w:r w:rsidR="008806D5">
        <w:t>ensor technology, Location API</w:t>
      </w:r>
      <w:r w:rsidRPr="00C23690">
        <w:t xml:space="preserve"> and positioning algorithms </w:t>
      </w:r>
      <w:r w:rsidR="008806D5">
        <w:t>to fine-</w:t>
      </w:r>
      <w:r w:rsidRPr="00C23690">
        <w:t xml:space="preserve">tune LA </w:t>
      </w:r>
      <w:r w:rsidRPr="00C23690">
        <w:fldChar w:fldCharType="begin"/>
      </w:r>
      <w:r w:rsidRPr="00C23690">
        <w:instrText>ADDIN RW.CITE{{doc:5c9c20bee4b06c4c9682fb3f Guney,C. 2017}}</w:instrText>
      </w:r>
      <w:r w:rsidRPr="00C23690">
        <w:fldChar w:fldCharType="separate"/>
      </w:r>
      <w:r w:rsidRPr="00C23690">
        <w:rPr>
          <w:bCs/>
        </w:rPr>
        <w:t>(Guney, 2017)</w:t>
      </w:r>
      <w:r w:rsidRPr="00C23690">
        <w:fldChar w:fldCharType="end"/>
      </w:r>
      <w:r w:rsidRPr="00C23690">
        <w:t>. The company HERE</w:t>
      </w:r>
      <w:r w:rsidR="008806D5">
        <w:t>,</w:t>
      </w:r>
      <w:r w:rsidRPr="00C23690">
        <w:t xml:space="preserve"> for example</w:t>
      </w:r>
      <w:r w:rsidR="008806D5">
        <w:t>,</w:t>
      </w:r>
      <w:r w:rsidRPr="00C23690">
        <w:t xml:space="preserve"> has developed a relatively new service named HERE Indoor Radio Mapper which detects your current location based on RSSI, by using both Wi-Fi and Bluetooth </w:t>
      </w:r>
      <w:r w:rsidR="00A37EF0">
        <w:t>that</w:t>
      </w:r>
      <w:r w:rsidRPr="00C23690">
        <w:t xml:space="preserve"> places your location on a preloaded floor map or a floor map of the persons choosing that can be uploaded. They most </w:t>
      </w:r>
      <w:r w:rsidRPr="00C23690">
        <w:lastRenderedPageBreak/>
        <w:t>likely used techniques such as Wi-Fi Fingerprinting and Random forest and used the radio frequency identification (RFID) technology to communicate with</w:t>
      </w:r>
      <w:r w:rsidR="00706333">
        <w:t xml:space="preserve"> the</w:t>
      </w:r>
      <w:r w:rsidRPr="00C23690">
        <w:t xml:space="preserve"> Wi-Fi </w:t>
      </w:r>
      <w:r w:rsidR="00C760B1" w:rsidRPr="00C23690">
        <w:t xml:space="preserve">router </w:t>
      </w:r>
      <w:r w:rsidRPr="00C23690">
        <w:fldChar w:fldCharType="begin"/>
      </w:r>
      <w:r w:rsidRPr="00C23690">
        <w:instrText>ADDIN RW.CITE{{doc:5c9c1df4e4b0a8dd7790aeed Lee,Sunmin 2019}}</w:instrText>
      </w:r>
      <w:r w:rsidRPr="00C23690">
        <w:fldChar w:fldCharType="separate"/>
      </w:r>
      <w:r w:rsidR="00DC20FC" w:rsidRPr="00DC20FC">
        <w:rPr>
          <w:bCs/>
        </w:rPr>
        <w:t>(Lee, Kim &amp; Moon, 2019)</w:t>
      </w:r>
      <w:r w:rsidRPr="00C23690">
        <w:fldChar w:fldCharType="end"/>
      </w:r>
      <w:r w:rsidRPr="00C23690">
        <w:t>. This means</w:t>
      </w:r>
      <w:r w:rsidR="00706333">
        <w:t xml:space="preserve">, </w:t>
      </w:r>
      <w:r w:rsidR="00706333" w:rsidRPr="00C23690">
        <w:t>soon</w:t>
      </w:r>
      <w:r w:rsidRPr="00C23690">
        <w:t xml:space="preserve"> we could see</w:t>
      </w:r>
      <w:r w:rsidR="00706333">
        <w:t xml:space="preserve"> a</w:t>
      </w:r>
      <w:r w:rsidRPr="00C23690">
        <w:t xml:space="preserve"> further development into LA, resulting in more advanced services and improvement to be made.</w:t>
      </w:r>
    </w:p>
    <w:p w14:paraId="1864B06C" w14:textId="0E5A5070" w:rsidR="00796882" w:rsidRPr="00C23690" w:rsidRDefault="00796882" w:rsidP="00796882">
      <w:r w:rsidRPr="00C23690">
        <w:t>In the future</w:t>
      </w:r>
      <w:r w:rsidR="008806D5">
        <w:t>,</w:t>
      </w:r>
      <w:r w:rsidRPr="00C23690">
        <w:t xml:space="preserve"> we should see </w:t>
      </w:r>
      <w:r w:rsidR="008806D5">
        <w:t xml:space="preserve">the </w:t>
      </w:r>
      <w:r w:rsidRPr="00C23690">
        <w:t xml:space="preserve">further </w:t>
      </w:r>
      <w:r w:rsidR="00AA6A07">
        <w:t>applications</w:t>
      </w:r>
      <w:r w:rsidRPr="00C23690">
        <w:t xml:space="preserve"> of LA as technology advances, such as </w:t>
      </w:r>
      <w:r w:rsidR="008806D5">
        <w:t xml:space="preserve">the </w:t>
      </w:r>
      <w:r w:rsidRPr="00C23690">
        <w:t>development of global coverage of Wi-Fi which would enable global tracking of each person. This would result in; no missing person cases as everyone would be tracked, increase traffic control and vehicle estimation to reduce traffic congestion, decrease crime rate as criminals will be deterred and even help parents keep an eye on their children. However</w:t>
      </w:r>
      <w:r w:rsidR="008806D5">
        <w:t>,</w:t>
      </w:r>
      <w:r w:rsidRPr="00C23690">
        <w:t xml:space="preserve"> this </w:t>
      </w:r>
      <w:proofErr w:type="gramStart"/>
      <w:r w:rsidR="00AA6A07">
        <w:t xml:space="preserve">can </w:t>
      </w:r>
      <w:r w:rsidR="00706333" w:rsidRPr="00C23690">
        <w:t>be</w:t>
      </w:r>
      <w:r w:rsidRPr="00C23690">
        <w:t xml:space="preserve"> </w:t>
      </w:r>
      <w:r w:rsidR="00AA6A07">
        <w:t>seen as</w:t>
      </w:r>
      <w:proofErr w:type="gramEnd"/>
      <w:r w:rsidR="00AA6A07">
        <w:t xml:space="preserve"> </w:t>
      </w:r>
      <w:r w:rsidRPr="00C23690">
        <w:t>pervasive and there should be strict guidelines in using this technology as there are numerous ways to misuse the technology. As this can include, allowing anyone to find a way to use falsified location data and give themselves an alibi</w:t>
      </w:r>
      <w:r w:rsidR="00CF0603">
        <w:t xml:space="preserve"> </w:t>
      </w:r>
      <w:r w:rsidRPr="00C23690">
        <w:t xml:space="preserve">to be completely anonymous making LA defunct </w:t>
      </w:r>
      <w:r w:rsidRPr="00C23690">
        <w:fldChar w:fldCharType="begin"/>
      </w:r>
      <w:r w:rsidRPr="00C23690">
        <w:instrText>ADDIN RW.CITE{{doc:5cc29934e4b022a3dc42ef92 Duckham,Matt 2010}}</w:instrText>
      </w:r>
      <w:r w:rsidRPr="00C23690">
        <w:fldChar w:fldCharType="separate"/>
      </w:r>
      <w:r w:rsidRPr="00C23690">
        <w:rPr>
          <w:bCs/>
        </w:rPr>
        <w:t>(Duckham, 2010)</w:t>
      </w:r>
      <w:r w:rsidRPr="00C23690">
        <w:fldChar w:fldCharType="end"/>
      </w:r>
      <w:r w:rsidRPr="00C23690">
        <w:t xml:space="preserve">. </w:t>
      </w:r>
    </w:p>
    <w:p w14:paraId="0C7DD2CA" w14:textId="7F42FCEE" w:rsidR="00796882" w:rsidRPr="00C23690" w:rsidRDefault="00796882" w:rsidP="00796882">
      <w:r w:rsidRPr="00C23690">
        <w:t xml:space="preserve">With the current technological advance being slowed, there is a demand to develop new techniques and algorithms to facilitate the growth of technology. For indoor LA, by using (RFID) and a Wi-Fi access point we are able to produce an </w:t>
      </w:r>
      <w:r w:rsidR="008806D5">
        <w:t>accurate location in a building</w:t>
      </w:r>
      <w:r w:rsidRPr="00C23690">
        <w:t xml:space="preserve"> despite the walls interfering with the RSSI</w:t>
      </w:r>
      <w:r w:rsidRPr="00C23690">
        <w:fldChar w:fldCharType="begin"/>
      </w:r>
      <w:r w:rsidRPr="00C23690">
        <w:instrText>ADDIN RW.CITE{{doc:5c9c1df5e4b0a8dd7790aef7 Papapostolou,Apostolia 2012}}</w:instrText>
      </w:r>
      <w:r w:rsidRPr="00C23690">
        <w:fldChar w:fldCharType="separate"/>
      </w:r>
      <w:r w:rsidR="00DC20FC" w:rsidRPr="00DC20FC">
        <w:rPr>
          <w:bCs/>
        </w:rPr>
        <w:t>(</w:t>
      </w:r>
      <w:proofErr w:type="spellStart"/>
      <w:r w:rsidR="00DC20FC" w:rsidRPr="00DC20FC">
        <w:rPr>
          <w:bCs/>
        </w:rPr>
        <w:t>Papapostolou</w:t>
      </w:r>
      <w:proofErr w:type="spellEnd"/>
      <w:r w:rsidR="00DC20FC" w:rsidRPr="00DC20FC">
        <w:rPr>
          <w:bCs/>
        </w:rPr>
        <w:t xml:space="preserve"> &amp; </w:t>
      </w:r>
      <w:proofErr w:type="spellStart"/>
      <w:r w:rsidR="00DC20FC" w:rsidRPr="00DC20FC">
        <w:rPr>
          <w:bCs/>
        </w:rPr>
        <w:t>Chaouchi</w:t>
      </w:r>
      <w:proofErr w:type="spellEnd"/>
      <w:r w:rsidR="00DC20FC" w:rsidRPr="00DC20FC">
        <w:rPr>
          <w:bCs/>
        </w:rPr>
        <w:t>, 2012)</w:t>
      </w:r>
      <w:r w:rsidRPr="00C23690">
        <w:fldChar w:fldCharType="end"/>
      </w:r>
      <w:r w:rsidRPr="00C23690">
        <w:t>.</w:t>
      </w:r>
      <w:r w:rsidR="007B168F">
        <w:t xml:space="preserve"> A recent advancement in</w:t>
      </w:r>
      <w:r w:rsidR="003037CE">
        <w:t>to</w:t>
      </w:r>
      <w:r w:rsidR="007B168F">
        <w:t xml:space="preserve"> indoor LA</w:t>
      </w:r>
      <w:r w:rsidR="003037CE">
        <w:t xml:space="preserve"> was developed by Google developers in 2018 and was called Wi-Fi Round Trip Time (RTT),</w:t>
      </w:r>
      <w:sdt>
        <w:sdtPr>
          <w:id w:val="-2097778620"/>
          <w:citation/>
        </w:sdtPr>
        <w:sdtEndPr/>
        <w:sdtContent>
          <w:r w:rsidR="007B168F">
            <w:fldChar w:fldCharType="begin"/>
          </w:r>
          <w:r w:rsidR="00C01018">
            <w:rPr>
              <w:lang w:val="en-US"/>
            </w:rPr>
            <w:instrText xml:space="preserve">CITATION Goo19 \l 1033 </w:instrText>
          </w:r>
          <w:r w:rsidR="007B168F">
            <w:fldChar w:fldCharType="separate"/>
          </w:r>
          <w:r w:rsidR="00EF04C8">
            <w:rPr>
              <w:noProof/>
              <w:lang w:val="en-US"/>
            </w:rPr>
            <w:t xml:space="preserve"> </w:t>
          </w:r>
          <w:r w:rsidR="00EF04C8" w:rsidRPr="00EF04C8">
            <w:rPr>
              <w:noProof/>
              <w:lang w:val="en-US"/>
            </w:rPr>
            <w:t>(Google, 2018)</w:t>
          </w:r>
          <w:r w:rsidR="007B168F">
            <w:fldChar w:fldCharType="end"/>
          </w:r>
        </w:sdtContent>
      </w:sdt>
      <w:r w:rsidR="003037CE">
        <w:t xml:space="preserve">. This technology is used on android Pie devices with google routers. It utilises the time it takes for the mobile signal to reach the router and back to measure the distance between devices and a </w:t>
      </w:r>
      <w:r w:rsidR="00C760B1" w:rsidRPr="00C760B1">
        <w:t xml:space="preserve">multilateration </w:t>
      </w:r>
      <w:r w:rsidR="003037CE" w:rsidRPr="003037CE">
        <w:t>algorithm</w:t>
      </w:r>
      <w:r w:rsidR="003037CE">
        <w:t xml:space="preserve"> to calculate your location. This </w:t>
      </w:r>
      <w:r w:rsidR="00FB1DF5">
        <w:t>technology also has the luxury of not requiring the device to connect to the AP</w:t>
      </w:r>
      <w:r w:rsidR="00C01018">
        <w:t xml:space="preserve"> and allows only the requesting device to determine location, making it private</w:t>
      </w:r>
      <w:r w:rsidR="00FB1DF5">
        <w:t>.</w:t>
      </w:r>
    </w:p>
    <w:p w14:paraId="3E75E0AD" w14:textId="2D959019" w:rsidR="00796882" w:rsidRPr="00C23690" w:rsidRDefault="00796882" w:rsidP="00796882">
      <w:r w:rsidRPr="00C01018">
        <w:t>An area of concern regarding LA is privacy, as the prolonged exposure of LA and it</w:t>
      </w:r>
      <w:r w:rsidR="00C763E2">
        <w:t>s</w:t>
      </w:r>
      <w:r w:rsidRPr="00C01018">
        <w:t xml:space="preserve"> use in the government, it has resulted in paranoia to the general populace to not use LA at all, going fully incognito and preserving their anonymity. This paranoia can be attributed to the advancement in LA and its implications, </w:t>
      </w:r>
      <w:r w:rsidR="00C760B1">
        <w:t>primarily</w:t>
      </w:r>
      <w:r w:rsidRPr="00C01018">
        <w:t xml:space="preserve"> being misused to track the p</w:t>
      </w:r>
      <w:r w:rsidR="00C763E2">
        <w:t>ublic</w:t>
      </w:r>
      <w:r w:rsidRPr="00C01018">
        <w:t xml:space="preserve"> movements and manipulating them to be obedient </w:t>
      </w:r>
      <w:r w:rsidR="00C760B1" w:rsidRPr="00C01018">
        <w:t xml:space="preserve">citizens </w:t>
      </w:r>
      <w:r w:rsidRPr="00C01018">
        <w:fldChar w:fldCharType="begin"/>
      </w:r>
      <w:r w:rsidRPr="00C01018">
        <w:instrText>ADDIN RW.CITE{{doc:5cc24f8ee4b00e174896e398 Levijoki,Sami 2001}}</w:instrText>
      </w:r>
      <w:r w:rsidRPr="00C01018">
        <w:fldChar w:fldCharType="separate"/>
      </w:r>
      <w:r w:rsidRPr="00C01018">
        <w:rPr>
          <w:bCs/>
        </w:rPr>
        <w:t>(Levijoki, 2001)</w:t>
      </w:r>
      <w:r w:rsidRPr="00C01018">
        <w:fldChar w:fldCharType="end"/>
      </w:r>
      <w:r w:rsidRPr="00C01018">
        <w:t xml:space="preserve">. Although this can be refuted in being unrealistic and therefore harmless, well know companies such as Facebook have sold their collection of people’s data, who frequently use their site and sell that data onto third-party companies which they for exploiting the people whose data was sold </w:t>
      </w:r>
      <w:sdt>
        <w:sdtPr>
          <w:id w:val="-1351174604"/>
          <w:citation/>
        </w:sdtPr>
        <w:sdtEndPr/>
        <w:sdtContent>
          <w:r w:rsidRPr="00C01018">
            <w:fldChar w:fldCharType="begin"/>
          </w:r>
          <w:r w:rsidRPr="00C01018">
            <w:instrText xml:space="preserve">CITATION Hamnt \l 1033 </w:instrText>
          </w:r>
          <w:r w:rsidRPr="00C01018">
            <w:fldChar w:fldCharType="separate"/>
          </w:r>
          <w:r w:rsidR="00EF04C8" w:rsidRPr="00EF04C8">
            <w:rPr>
              <w:noProof/>
            </w:rPr>
            <w:t>(McRae, 2018)</w:t>
          </w:r>
          <w:r w:rsidRPr="00C01018">
            <w:fldChar w:fldCharType="end"/>
          </w:r>
        </w:sdtContent>
      </w:sdt>
      <w:r w:rsidRPr="00C01018">
        <w:t>. While this has been used by</w:t>
      </w:r>
      <w:r w:rsidR="00C763E2">
        <w:t xml:space="preserve"> many other companies, who say</w:t>
      </w:r>
      <w:r w:rsidRPr="00C01018">
        <w:t xml:space="preserve"> it </w:t>
      </w:r>
      <w:r w:rsidR="00BB24CA" w:rsidRPr="00C01018">
        <w:t>will not</w:t>
      </w:r>
      <w:r w:rsidRPr="00C01018">
        <w:t xml:space="preserve"> be used by </w:t>
      </w:r>
      <w:r w:rsidR="00C763E2">
        <w:t xml:space="preserve">the </w:t>
      </w:r>
      <w:r w:rsidRPr="00C01018">
        <w:t>local government for nefarious purposes. Therefore, I recommend that the general public should be aware of LA and what data they</w:t>
      </w:r>
      <w:r w:rsidR="00BB24CA">
        <w:t xml:space="preserve"> should</w:t>
      </w:r>
      <w:r w:rsidRPr="00C01018">
        <w:t xml:space="preserve"> give to both companies and government so that data is used for its purpose stated and</w:t>
      </w:r>
      <w:r w:rsidR="00C763E2">
        <w:t xml:space="preserve"> not misused in any way or form </w:t>
      </w:r>
      <w:r w:rsidRPr="00C01018">
        <w:fldChar w:fldCharType="begin"/>
      </w:r>
      <w:r w:rsidRPr="00C01018">
        <w:instrText>ADDIN RW.CITE{{doc:5cc25462e4b05d27abf4cfa2 Shilton,Katie 2009}}</w:instrText>
      </w:r>
      <w:r w:rsidRPr="00C01018">
        <w:fldChar w:fldCharType="separate"/>
      </w:r>
      <w:r w:rsidRPr="00C01018">
        <w:rPr>
          <w:bCs/>
        </w:rPr>
        <w:t>(Shilton, 2009)</w:t>
      </w:r>
      <w:r w:rsidRPr="00C01018">
        <w:fldChar w:fldCharType="end"/>
      </w:r>
      <w:r w:rsidR="00C763E2">
        <w:t>.</w:t>
      </w:r>
    </w:p>
    <w:p w14:paraId="6A7700A4" w14:textId="0F6A8B94" w:rsidR="00796882" w:rsidRPr="00C23690" w:rsidRDefault="00796882" w:rsidP="00796882">
      <w:r w:rsidRPr="00C23690">
        <w:t xml:space="preserve">Since the new General Data Protection Regulations Act (GDPR) that recently came out in 2018, companies have become more compliant and serious when it comes to privacy including declaring what kind of data they use and how they use it. However, for those who still use LA, entertainment companies like Pokémon Go still sell data to third parties but </w:t>
      </w:r>
      <w:r w:rsidR="00C763E2">
        <w:t>do</w:t>
      </w:r>
      <w:r w:rsidRPr="00C23690">
        <w:t xml:space="preserve"> it </w:t>
      </w:r>
      <w:r w:rsidR="00C763E2">
        <w:t xml:space="preserve">legally </w:t>
      </w:r>
      <w:r w:rsidRPr="00C23690">
        <w:t>by declaring it in their terms and agreements and by following the other regulations of GDPR. This has sparked some controversy</w:t>
      </w:r>
      <w:r w:rsidR="00BB24CA">
        <w:t xml:space="preserve"> to </w:t>
      </w:r>
      <w:r w:rsidRPr="00C23690">
        <w:t>many people</w:t>
      </w:r>
      <w:r w:rsidR="00BB24CA">
        <w:t>,</w:t>
      </w:r>
      <w:r w:rsidRPr="00C23690">
        <w:t xml:space="preserve"> as those who use LA are not aware of these practices as most cannot be bothered reading the terms and conditions and </w:t>
      </w:r>
      <w:r w:rsidRPr="00C23690">
        <w:lastRenderedPageBreak/>
        <w:t xml:space="preserve">some do not even care </w:t>
      </w:r>
      <w:r w:rsidRPr="00C23690">
        <w:fldChar w:fldCharType="begin"/>
      </w:r>
      <w:r w:rsidRPr="00C23690">
        <w:instrText>ADDIN RW.CITE{{doc:5cc2b022e4b01d4e329a7f1c Braghin,Chiara 2017}}</w:instrText>
      </w:r>
      <w:r w:rsidRPr="00C23690">
        <w:fldChar w:fldCharType="separate"/>
      </w:r>
      <w:r w:rsidR="00DC20FC" w:rsidRPr="00DC20FC">
        <w:rPr>
          <w:bCs/>
        </w:rPr>
        <w:t>(</w:t>
      </w:r>
      <w:proofErr w:type="spellStart"/>
      <w:r w:rsidR="00DC20FC" w:rsidRPr="00DC20FC">
        <w:rPr>
          <w:bCs/>
        </w:rPr>
        <w:t>Braghin</w:t>
      </w:r>
      <w:proofErr w:type="spellEnd"/>
      <w:r w:rsidR="00DC20FC" w:rsidRPr="00DC20FC">
        <w:rPr>
          <w:bCs/>
        </w:rPr>
        <w:t xml:space="preserve"> &amp; Del Vecchio, 2017)</w:t>
      </w:r>
      <w:r w:rsidRPr="00C23690">
        <w:fldChar w:fldCharType="end"/>
      </w:r>
      <w:r w:rsidRPr="00C23690">
        <w:t xml:space="preserve">. This could escalate further as some companies might find loopholes in the regulation resulting in the companies exploiting the general population. </w:t>
      </w:r>
    </w:p>
    <w:p w14:paraId="7159B80B" w14:textId="48F599E8" w:rsidR="00C01018" w:rsidRPr="00BA79D5" w:rsidRDefault="00796882" w:rsidP="00BA79D5">
      <w:r w:rsidRPr="00C23690">
        <w:t>Privacy in LA is still going to carry on being a public issue, as long as people still care about their freedom and privacy and so will need to be addressed, and the development of new services and tighter regulation will allow the trust between a user and the company to develop. LA application</w:t>
      </w:r>
      <w:r w:rsidR="00CF0603">
        <w:t>s</w:t>
      </w:r>
      <w:r w:rsidR="00C763E2">
        <w:t xml:space="preserve"> may</w:t>
      </w:r>
      <w:r w:rsidRPr="00C23690">
        <w:t xml:space="preserve"> develop into </w:t>
      </w:r>
      <w:r w:rsidR="00CF0603">
        <w:t>being</w:t>
      </w:r>
      <w:r w:rsidRPr="00C23690">
        <w:t xml:space="preserve"> more complex and become advanced </w:t>
      </w:r>
      <w:r w:rsidR="00CF0603">
        <w:t xml:space="preserve">enough </w:t>
      </w:r>
      <w:r w:rsidRPr="00C23690">
        <w:t xml:space="preserve">to allow greater benefits to humanity as well as gain more popularity and use for the general public. However, this project aims to develop an application that will be non-pervasive and have a reliable and accurate LA. The results of this project will indicate the success of the mobile application by enlightening the </w:t>
      </w:r>
      <w:r>
        <w:t xml:space="preserve">general populace </w:t>
      </w:r>
      <w:r w:rsidRPr="00C23690">
        <w:t xml:space="preserve">about LA and if they found the app assisted with their daily lives. </w:t>
      </w:r>
    </w:p>
    <w:p w14:paraId="1EA73A24" w14:textId="5E615530" w:rsidR="007A7E98" w:rsidRPr="007A7E98" w:rsidRDefault="007B0BC1" w:rsidP="007A7E98">
      <w:pPr>
        <w:pStyle w:val="Heading2"/>
        <w:numPr>
          <w:ilvl w:val="1"/>
          <w:numId w:val="4"/>
        </w:numPr>
      </w:pPr>
      <w:bookmarkStart w:id="4" w:name="_Toc39171176"/>
      <w:r>
        <w:t>Project Overview</w:t>
      </w:r>
      <w:bookmarkEnd w:id="4"/>
      <w:r>
        <w:t xml:space="preserve"> </w:t>
      </w:r>
    </w:p>
    <w:p w14:paraId="7A11673C" w14:textId="2F96D852" w:rsidR="007A700B" w:rsidRPr="00BB773F" w:rsidRDefault="0012068F" w:rsidP="00BB773F">
      <w:r>
        <w:t>This</w:t>
      </w:r>
      <w:r w:rsidR="00CF0603">
        <w:t xml:space="preserve"> </w:t>
      </w:r>
      <w:r w:rsidR="006C4975">
        <w:t>section</w:t>
      </w:r>
      <w:r w:rsidR="00527C13">
        <w:t xml:space="preserve"> </w:t>
      </w:r>
      <w:r w:rsidR="0081553A">
        <w:t>features</w:t>
      </w:r>
      <w:r w:rsidR="00527C13">
        <w:t xml:space="preserve"> the project outline </w:t>
      </w:r>
      <w:r w:rsidR="007909B7">
        <w:t>alongside</w:t>
      </w:r>
      <w:r w:rsidR="00527C13">
        <w:t xml:space="preserve"> the project aims and objectives and </w:t>
      </w:r>
      <w:r w:rsidR="007909B7">
        <w:t xml:space="preserve">will </w:t>
      </w:r>
      <w:r w:rsidR="00527C13">
        <w:t xml:space="preserve">conclude with </w:t>
      </w:r>
      <w:r w:rsidR="00E4121C">
        <w:t>a</w:t>
      </w:r>
      <w:r w:rsidR="00527C13">
        <w:t xml:space="preserve"> </w:t>
      </w:r>
      <w:r w:rsidR="00E4121C">
        <w:t>hypothesis</w:t>
      </w:r>
      <w:r w:rsidR="00527C13">
        <w:t xml:space="preserve"> that will</w:t>
      </w:r>
      <w:r w:rsidR="007A700B">
        <w:t xml:space="preserve"> attempt to</w:t>
      </w:r>
      <w:r w:rsidR="00527C13">
        <w:t xml:space="preserve"> answer the question. </w:t>
      </w:r>
      <w:r w:rsidR="006C4975">
        <w:t>Additionally, it</w:t>
      </w:r>
      <w:r w:rsidR="00E4121C">
        <w:t xml:space="preserve"> will include </w:t>
      </w:r>
      <w:r w:rsidR="007909B7">
        <w:t xml:space="preserve">the </w:t>
      </w:r>
      <w:r w:rsidR="007A700B">
        <w:t>objectives</w:t>
      </w:r>
      <w:r w:rsidR="007909B7">
        <w:t xml:space="preserve"> of the project</w:t>
      </w:r>
      <w:r w:rsidR="007A700B">
        <w:t xml:space="preserve"> that will</w:t>
      </w:r>
      <w:r w:rsidR="007909B7">
        <w:t xml:space="preserve"> need</w:t>
      </w:r>
      <w:r w:rsidR="007A700B">
        <w:t xml:space="preserve"> </w:t>
      </w:r>
      <w:r w:rsidR="00C763E2">
        <w:t xml:space="preserve">to </w:t>
      </w:r>
      <w:r w:rsidR="007A700B">
        <w:t xml:space="preserve">be </w:t>
      </w:r>
      <w:r w:rsidR="007909B7">
        <w:t>achieved</w:t>
      </w:r>
      <w:r w:rsidR="007A700B">
        <w:t xml:space="preserve"> through the literature and technological review and identify the primary research objectives. </w:t>
      </w:r>
    </w:p>
    <w:p w14:paraId="05D64123" w14:textId="49DF89D5" w:rsidR="0069602E" w:rsidRPr="0069602E" w:rsidRDefault="007B0BC1" w:rsidP="0069602E">
      <w:pPr>
        <w:pStyle w:val="Heading3"/>
        <w:numPr>
          <w:ilvl w:val="2"/>
          <w:numId w:val="4"/>
        </w:numPr>
      </w:pPr>
      <w:bookmarkStart w:id="5" w:name="_Toc39171177"/>
      <w:r>
        <w:t xml:space="preserve">Project </w:t>
      </w:r>
      <w:r w:rsidR="00517BFF">
        <w:t>Outline</w:t>
      </w:r>
      <w:bookmarkEnd w:id="5"/>
    </w:p>
    <w:p w14:paraId="512B9AD2" w14:textId="4B1472F3" w:rsidR="007A700B" w:rsidRDefault="007A700B" w:rsidP="007A700B">
      <w:r w:rsidRPr="007A700B">
        <w:t>This project aims to develop and test a mobile application for android phone</w:t>
      </w:r>
      <w:r w:rsidR="0081553A">
        <w:t>s</w:t>
      </w:r>
      <w:r w:rsidRPr="007A700B">
        <w:t xml:space="preserve"> to receive Wi-Fi signals</w:t>
      </w:r>
      <w:r w:rsidR="0081553A">
        <w:t>,</w:t>
      </w:r>
      <w:r w:rsidRPr="007A700B">
        <w:t xml:space="preserve"> using an</w:t>
      </w:r>
      <w:r w:rsidR="0081553A">
        <w:t xml:space="preserve"> Web</w:t>
      </w:r>
      <w:r w:rsidRPr="007A700B">
        <w:t xml:space="preserve"> API </w:t>
      </w:r>
      <w:r w:rsidR="0081553A">
        <w:t xml:space="preserve">to </w:t>
      </w:r>
      <w:r w:rsidRPr="007A700B">
        <w:t xml:space="preserve">convert </w:t>
      </w:r>
      <w:r w:rsidR="0081553A">
        <w:t>access point information</w:t>
      </w:r>
      <w:r w:rsidRPr="007A700B">
        <w:t xml:space="preserve"> to geographical data which will be then used to map onto the floor plans of the buildings within the campus and send the location on a map to another student through SMS. The application must be evaluated by two or more test subjects. One of the two participants will be advised to use the application to locate and find the other participant and vice versa</w:t>
      </w:r>
      <w:r w:rsidR="00706333">
        <w:t xml:space="preserve"> in an indoor setting</w:t>
      </w:r>
      <w:r w:rsidR="0081553A">
        <w:t xml:space="preserve"> to</w:t>
      </w:r>
      <w:r w:rsidR="00706333">
        <w:t xml:space="preserve"> prove that Wi-Fi</w:t>
      </w:r>
      <w:r w:rsidR="0081553A">
        <w:t xml:space="preserve"> is a viable method</w:t>
      </w:r>
      <w:r w:rsidR="00706333">
        <w:t xml:space="preserve"> for indoor LA</w:t>
      </w:r>
      <w:r w:rsidRPr="007A700B">
        <w:t xml:space="preserve">, they will then be handed a questionnaire to gauge the ease of using the app. </w:t>
      </w:r>
      <w:r w:rsidR="006C4975">
        <w:t>Furthermore, they</w:t>
      </w:r>
      <w:r w:rsidR="00C763E2">
        <w:t xml:space="preserve"> will</w:t>
      </w:r>
      <w:r w:rsidR="006C4975">
        <w:t xml:space="preserve"> </w:t>
      </w:r>
      <w:r w:rsidRPr="007A700B">
        <w:t xml:space="preserve">be </w:t>
      </w:r>
      <w:r w:rsidR="006C4975" w:rsidRPr="007A700B">
        <w:t>questioned</w:t>
      </w:r>
      <w:r w:rsidRPr="007A700B">
        <w:t xml:space="preserve"> whether if the app was effective in locating individuals rather than just a normal text message containing </w:t>
      </w:r>
      <w:r>
        <w:t xml:space="preserve">vague </w:t>
      </w:r>
      <w:r w:rsidR="0081553A">
        <w:t>directions</w:t>
      </w:r>
      <w:r w:rsidRPr="007A700B">
        <w:t xml:space="preserve">. This will </w:t>
      </w:r>
      <w:r w:rsidR="006C4975" w:rsidRPr="007A700B">
        <w:t>ascertain</w:t>
      </w:r>
      <w:r w:rsidRPr="007A700B">
        <w:t xml:space="preserve"> </w:t>
      </w:r>
      <w:r w:rsidR="006C4975">
        <w:t>whether</w:t>
      </w:r>
      <w:r w:rsidRPr="007A700B">
        <w:t xml:space="preserve"> the application has improved location-based services </w:t>
      </w:r>
      <w:r w:rsidR="006C4975">
        <w:t xml:space="preserve">or not </w:t>
      </w:r>
      <w:r w:rsidRPr="007A700B">
        <w:t xml:space="preserve">and </w:t>
      </w:r>
      <w:r w:rsidR="006C4975">
        <w:t xml:space="preserve">contribute to </w:t>
      </w:r>
      <w:r w:rsidRPr="007A700B">
        <w:t>the success of the project.</w:t>
      </w:r>
      <w:r w:rsidR="00B83557">
        <w:t xml:space="preserve"> </w:t>
      </w:r>
      <w:r w:rsidR="0081553A">
        <w:t>Hence</w:t>
      </w:r>
      <w:r w:rsidR="00B83557">
        <w:t xml:space="preserve">, the research question for this project is: </w:t>
      </w:r>
    </w:p>
    <w:p w14:paraId="6F900F19" w14:textId="0AB70AFF" w:rsidR="001F523E" w:rsidRDefault="007A700B" w:rsidP="007A700B">
      <w:pPr>
        <w:rPr>
          <w:b/>
          <w:bCs/>
        </w:rPr>
      </w:pPr>
      <w:r w:rsidRPr="007A700B">
        <w:rPr>
          <w:b/>
          <w:bCs/>
        </w:rPr>
        <w:t xml:space="preserve">Can an Android Application be made to </w:t>
      </w:r>
      <w:r w:rsidR="006D3562">
        <w:rPr>
          <w:b/>
          <w:bCs/>
        </w:rPr>
        <w:t>locate</w:t>
      </w:r>
      <w:r w:rsidRPr="007A700B">
        <w:rPr>
          <w:b/>
          <w:bCs/>
        </w:rPr>
        <w:t xml:space="preserve"> your current location on campus using Wi-Fi signals with API’s</w:t>
      </w:r>
      <w:r w:rsidR="00613AB4">
        <w:rPr>
          <w:b/>
          <w:bCs/>
        </w:rPr>
        <w:t xml:space="preserve"> converting them into coordinates </w:t>
      </w:r>
      <w:r w:rsidR="00613AB4" w:rsidRPr="007A700B">
        <w:rPr>
          <w:b/>
          <w:bCs/>
        </w:rPr>
        <w:t>and</w:t>
      </w:r>
      <w:r w:rsidRPr="007A700B">
        <w:rPr>
          <w:b/>
          <w:bCs/>
        </w:rPr>
        <w:t xml:space="preserve"> plot your location on a map to send to another student via SMS?</w:t>
      </w:r>
    </w:p>
    <w:p w14:paraId="2B2D8140" w14:textId="774370DD" w:rsidR="00E64EEF" w:rsidRDefault="00E64EEF" w:rsidP="007A700B">
      <w:pPr>
        <w:rPr>
          <w:b/>
          <w:bCs/>
        </w:rPr>
      </w:pPr>
    </w:p>
    <w:p w14:paraId="714DBF59" w14:textId="4EB2BD48" w:rsidR="00FF6FA4" w:rsidRDefault="00FF6FA4" w:rsidP="007A700B">
      <w:pPr>
        <w:rPr>
          <w:b/>
          <w:bCs/>
        </w:rPr>
      </w:pPr>
    </w:p>
    <w:p w14:paraId="5DEE0725" w14:textId="0F9505A3" w:rsidR="00FF6FA4" w:rsidRPr="007A700B" w:rsidRDefault="00C92AAE" w:rsidP="00C92AAE">
      <w:pPr>
        <w:spacing w:after="0" w:line="240" w:lineRule="auto"/>
        <w:jc w:val="left"/>
        <w:rPr>
          <w:b/>
          <w:bCs/>
        </w:rPr>
      </w:pPr>
      <w:r>
        <w:rPr>
          <w:b/>
          <w:bCs/>
        </w:rPr>
        <w:br w:type="page"/>
      </w:r>
    </w:p>
    <w:p w14:paraId="7010DE8F" w14:textId="7ABE744C" w:rsidR="00C92AAE" w:rsidRPr="00C92AAE" w:rsidRDefault="007B0BC1" w:rsidP="00C92AAE">
      <w:pPr>
        <w:pStyle w:val="Heading3"/>
        <w:numPr>
          <w:ilvl w:val="2"/>
          <w:numId w:val="4"/>
        </w:numPr>
      </w:pPr>
      <w:bookmarkStart w:id="6" w:name="_Toc39171178"/>
      <w:r>
        <w:lastRenderedPageBreak/>
        <w:t>Project Aims and Objectives</w:t>
      </w:r>
      <w:bookmarkEnd w:id="6"/>
    </w:p>
    <w:p w14:paraId="196B5992" w14:textId="5BE61C3D" w:rsidR="00B83557" w:rsidRPr="001F523E" w:rsidRDefault="00B83557" w:rsidP="007A700B">
      <w:pPr>
        <w:rPr>
          <w:b/>
          <w:bCs/>
          <w:u w:val="single"/>
        </w:rPr>
      </w:pPr>
      <w:r w:rsidRPr="00B83557">
        <w:rPr>
          <w:b/>
          <w:bCs/>
          <w:u w:val="single"/>
        </w:rPr>
        <w:t xml:space="preserve">Literature and Technological Review </w:t>
      </w:r>
      <w:proofErr w:type="gramStart"/>
      <w:r w:rsidR="001F523E">
        <w:rPr>
          <w:b/>
          <w:bCs/>
          <w:u w:val="single"/>
        </w:rPr>
        <w:t>O</w:t>
      </w:r>
      <w:r w:rsidRPr="00B83557">
        <w:rPr>
          <w:b/>
          <w:bCs/>
          <w:u w:val="single"/>
        </w:rPr>
        <w:t>bjectives;</w:t>
      </w:r>
      <w:proofErr w:type="gramEnd"/>
    </w:p>
    <w:p w14:paraId="1B9653CD" w14:textId="54226CD8" w:rsidR="00B83557" w:rsidRPr="00881240" w:rsidRDefault="00B83557" w:rsidP="00B83557">
      <w:pPr>
        <w:rPr>
          <w:rFonts w:cs="Times New Roman"/>
          <w:b/>
          <w:bCs/>
        </w:rPr>
      </w:pPr>
      <w:r w:rsidRPr="00881240">
        <w:rPr>
          <w:b/>
          <w:bCs/>
        </w:rPr>
        <w:t xml:space="preserve">Investigate the </w:t>
      </w:r>
      <w:r w:rsidR="001579EB">
        <w:rPr>
          <w:b/>
          <w:bCs/>
        </w:rPr>
        <w:t>Technology</w:t>
      </w:r>
      <w:r w:rsidRPr="00881240">
        <w:rPr>
          <w:b/>
          <w:bCs/>
        </w:rPr>
        <w:t xml:space="preserve"> </w:t>
      </w:r>
      <w:r w:rsidR="00613AB4" w:rsidRPr="00881240">
        <w:rPr>
          <w:b/>
          <w:bCs/>
        </w:rPr>
        <w:t>behind</w:t>
      </w:r>
      <w:r w:rsidRPr="00881240">
        <w:rPr>
          <w:b/>
          <w:bCs/>
        </w:rPr>
        <w:t xml:space="preserve"> Location Awareness </w:t>
      </w:r>
    </w:p>
    <w:p w14:paraId="69DF34BF" w14:textId="32F783F7" w:rsidR="00842285" w:rsidRPr="00842285" w:rsidRDefault="00613AB4" w:rsidP="00B83557">
      <w:r>
        <w:t>This will include d</w:t>
      </w:r>
      <w:r w:rsidR="00B83557">
        <w:t>etailed research to identify common issues surrounding LA and current business needs</w:t>
      </w:r>
      <w:r w:rsidR="00122046">
        <w:t xml:space="preserve"> which will be </w:t>
      </w:r>
      <w:r w:rsidR="00B83557">
        <w:t>evaluat</w:t>
      </w:r>
      <w:r w:rsidR="00122046">
        <w:t>ed by</w:t>
      </w:r>
      <w:r w:rsidR="00B83557">
        <w:t xml:space="preserve"> available articles and websites about LA, the common problems that may arise in development as well as specific business needs from an industry standpoint. This will determine the</w:t>
      </w:r>
      <w:r>
        <w:t xml:space="preserve"> scope and</w:t>
      </w:r>
      <w:r w:rsidR="00B83557">
        <w:t xml:space="preserve"> specification</w:t>
      </w:r>
      <w:r>
        <w:t>s</w:t>
      </w:r>
      <w:r w:rsidR="00B83557">
        <w:t xml:space="preserve"> when developing the app. </w:t>
      </w:r>
    </w:p>
    <w:p w14:paraId="73B3FCF3" w14:textId="357273B6" w:rsidR="00B83557" w:rsidRPr="00881240" w:rsidRDefault="00B83557" w:rsidP="00B83557">
      <w:pPr>
        <w:rPr>
          <w:b/>
          <w:bCs/>
        </w:rPr>
      </w:pPr>
      <w:bookmarkStart w:id="7" w:name="_Hlk23274155"/>
      <w:r w:rsidRPr="00881240">
        <w:rPr>
          <w:b/>
          <w:bCs/>
        </w:rPr>
        <w:t xml:space="preserve">Investigate Current </w:t>
      </w:r>
      <w:r w:rsidR="00881240" w:rsidRPr="00881240">
        <w:rPr>
          <w:b/>
          <w:bCs/>
        </w:rPr>
        <w:t>T</w:t>
      </w:r>
      <w:r w:rsidRPr="00881240">
        <w:rPr>
          <w:b/>
          <w:bCs/>
        </w:rPr>
        <w:t xml:space="preserve">echnology for </w:t>
      </w:r>
      <w:r w:rsidR="00491332">
        <w:rPr>
          <w:b/>
          <w:bCs/>
        </w:rPr>
        <w:t xml:space="preserve">Indoor </w:t>
      </w:r>
      <w:r w:rsidRPr="00881240">
        <w:rPr>
          <w:b/>
          <w:bCs/>
        </w:rPr>
        <w:t xml:space="preserve">Location Awareness </w:t>
      </w:r>
    </w:p>
    <w:bookmarkEnd w:id="7"/>
    <w:p w14:paraId="0E8D8579" w14:textId="3FF7F1D9" w:rsidR="00B83557" w:rsidRDefault="00C763E2" w:rsidP="00B83557">
      <w:r>
        <w:t>An i</w:t>
      </w:r>
      <w:r w:rsidR="00B83557">
        <w:t>n-depth collection of available methods for LA</w:t>
      </w:r>
      <w:r w:rsidR="0081553A">
        <w:t xml:space="preserve"> will be gathered and studied</w:t>
      </w:r>
      <w:r w:rsidR="00B83557">
        <w:t xml:space="preserve">. This will include comparative research into which method for </w:t>
      </w:r>
      <w:r w:rsidR="00706333">
        <w:t xml:space="preserve">indoor </w:t>
      </w:r>
      <w:r w:rsidR="00B83557">
        <w:t>LA is best for Wi-Fi and compatible with mobile devices</w:t>
      </w:r>
      <w:r w:rsidR="00842285">
        <w:t xml:space="preserve"> and this project. This will be done by </w:t>
      </w:r>
      <w:r w:rsidR="00B83557">
        <w:t>using scholarly journals</w:t>
      </w:r>
      <w:r w:rsidR="00842285">
        <w:t xml:space="preserve"> and </w:t>
      </w:r>
      <w:r w:rsidR="00706333">
        <w:t xml:space="preserve">open source GitHub projects </w:t>
      </w:r>
      <w:r w:rsidR="00B83557">
        <w:t>to compare</w:t>
      </w:r>
      <w:r w:rsidR="00613AB4">
        <w:t xml:space="preserve"> the accuracy and the effectiveness of </w:t>
      </w:r>
      <w:r w:rsidR="00122046">
        <w:t xml:space="preserve">each </w:t>
      </w:r>
      <w:r w:rsidR="00613AB4">
        <w:t>method</w:t>
      </w:r>
      <w:r w:rsidR="00B83557">
        <w:t xml:space="preserve">. </w:t>
      </w:r>
    </w:p>
    <w:p w14:paraId="66462276" w14:textId="27FEB3BA" w:rsidR="00B83557" w:rsidRPr="00881240" w:rsidRDefault="00B83557" w:rsidP="00B83557">
      <w:pPr>
        <w:rPr>
          <w:b/>
          <w:bCs/>
        </w:rPr>
      </w:pPr>
      <w:r w:rsidRPr="00881240">
        <w:rPr>
          <w:b/>
          <w:bCs/>
        </w:rPr>
        <w:t xml:space="preserve">Inspect existing Location Awareness applications </w:t>
      </w:r>
    </w:p>
    <w:p w14:paraId="7085C0D2" w14:textId="13EFE118" w:rsidR="00B83557" w:rsidRDefault="004050AE" w:rsidP="00B83557">
      <w:r>
        <w:t xml:space="preserve">This will </w:t>
      </w:r>
      <w:r w:rsidR="00842285">
        <w:t>consist of</w:t>
      </w:r>
      <w:r w:rsidR="00B83557">
        <w:t xml:space="preserve"> rese</w:t>
      </w:r>
      <w:r>
        <w:t>arching currently available applications in the Android app store.</w:t>
      </w:r>
      <w:r w:rsidR="00B83557">
        <w:t xml:space="preserve"> </w:t>
      </w:r>
      <w:r w:rsidR="00122046">
        <w:t xml:space="preserve">As the </w:t>
      </w:r>
      <w:r w:rsidR="00B83557">
        <w:t>Google Play Store is relatively popular and has a varied assortment of app</w:t>
      </w:r>
      <w:r w:rsidR="00122046">
        <w:t>’s</w:t>
      </w:r>
      <w:r w:rsidR="00B83557">
        <w:t xml:space="preserve"> which are mostly free</w:t>
      </w:r>
      <w:r w:rsidR="00842285">
        <w:t>,</w:t>
      </w:r>
      <w:r w:rsidR="00122046">
        <w:t xml:space="preserve"> it will be the primary source of app’s that will be researched</w:t>
      </w:r>
      <w:r w:rsidR="00B83557">
        <w:t>. Such apps include Google Maps and</w:t>
      </w:r>
      <w:r w:rsidR="00842285">
        <w:t xml:space="preserve"> the</w:t>
      </w:r>
      <w:r w:rsidR="00B83557">
        <w:t xml:space="preserve"> recently launched HERE Indoor Radio Mapper. This will assist in </w:t>
      </w:r>
      <w:r w:rsidR="00C763E2">
        <w:t xml:space="preserve">the </w:t>
      </w:r>
      <w:r w:rsidR="00B83557">
        <w:t>creation of the UI and the general functionality of the app.</w:t>
      </w:r>
    </w:p>
    <w:p w14:paraId="56431905" w14:textId="7F6031C4" w:rsidR="00B83557" w:rsidRPr="00881240" w:rsidRDefault="00B83557" w:rsidP="00B83557">
      <w:pPr>
        <w:rPr>
          <w:b/>
          <w:bCs/>
        </w:rPr>
      </w:pPr>
      <w:r w:rsidRPr="00881240">
        <w:rPr>
          <w:b/>
          <w:bCs/>
        </w:rPr>
        <w:t>Consider security aspects within a mobile application</w:t>
      </w:r>
    </w:p>
    <w:p w14:paraId="61D01398" w14:textId="3864A6B0" w:rsidR="00B83557" w:rsidRDefault="00B83557" w:rsidP="00B83557">
      <w:r>
        <w:t xml:space="preserve">Due to </w:t>
      </w:r>
      <w:r w:rsidR="00C763E2">
        <w:t xml:space="preserve">the </w:t>
      </w:r>
      <w:r>
        <w:t>GDPR act, both security measures and data declaration will be needed for the app. This is to protect the user’s personal data, in the form of location data and user profiles which will be encrypte</w:t>
      </w:r>
      <w:r w:rsidR="00842285">
        <w:t>d</w:t>
      </w:r>
      <w:r>
        <w:t>.</w:t>
      </w:r>
      <w:r w:rsidR="0009329A">
        <w:t xml:space="preserve"> </w:t>
      </w:r>
      <w:r w:rsidR="00C763E2">
        <w:t>The r</w:t>
      </w:r>
      <w:r w:rsidR="0009329A">
        <w:t>esearch will include the standard of development in android applications and how they implement security features.</w:t>
      </w:r>
    </w:p>
    <w:p w14:paraId="068C9ACB" w14:textId="286226B6" w:rsidR="00B83557" w:rsidRPr="00881240" w:rsidRDefault="00B83557" w:rsidP="00B83557">
      <w:pPr>
        <w:rPr>
          <w:b/>
          <w:bCs/>
        </w:rPr>
      </w:pPr>
      <w:r w:rsidRPr="00881240">
        <w:rPr>
          <w:b/>
          <w:bCs/>
        </w:rPr>
        <w:t>Research mobile application development</w:t>
      </w:r>
    </w:p>
    <w:p w14:paraId="2D3A586D" w14:textId="38E66108" w:rsidR="00FF6FA4" w:rsidRDefault="00B83557" w:rsidP="00842285">
      <w:r>
        <w:t>Android Studio tutorials will be used as primary research materials for developing the app and for specific problems the website Stack Overflow well be used. Research into</w:t>
      </w:r>
      <w:r w:rsidR="00842285">
        <w:t xml:space="preserve"> web</w:t>
      </w:r>
      <w:r>
        <w:t xml:space="preserve"> API</w:t>
      </w:r>
      <w:r w:rsidR="00881240">
        <w:t>’s</w:t>
      </w:r>
      <w:r>
        <w:t xml:space="preserve"> will also be included. The final application will be made through Android Studio rather than Framework 7 as the former has an in-built emulator and is exclusively for android which limits the complexity when developing.</w:t>
      </w:r>
      <w:r w:rsidR="00881240">
        <w:t xml:space="preserve"> The programming language will be in Java as that is </w:t>
      </w:r>
      <w:r w:rsidR="004050AE">
        <w:t xml:space="preserve">the </w:t>
      </w:r>
      <w:r w:rsidR="00881240">
        <w:t>preferred language given the time constraints</w:t>
      </w:r>
      <w:r w:rsidR="00706333">
        <w:t xml:space="preserve"> as it has a very study foundation for support</w:t>
      </w:r>
      <w:r w:rsidR="00881240">
        <w:t>.</w:t>
      </w:r>
    </w:p>
    <w:p w14:paraId="1381F9CD" w14:textId="7C58D70E" w:rsidR="00842285" w:rsidRPr="00842285" w:rsidRDefault="00842285" w:rsidP="00842285">
      <w:pPr>
        <w:spacing w:after="0" w:line="240" w:lineRule="auto"/>
        <w:jc w:val="left"/>
      </w:pPr>
      <w:r>
        <w:br w:type="page"/>
      </w:r>
    </w:p>
    <w:p w14:paraId="2D13F800" w14:textId="40418AF6" w:rsidR="001F523E" w:rsidRDefault="001F523E" w:rsidP="00E64EEF">
      <w:pPr>
        <w:spacing w:after="0" w:line="240" w:lineRule="auto"/>
        <w:jc w:val="left"/>
        <w:rPr>
          <w:b/>
          <w:bCs/>
          <w:u w:val="single"/>
        </w:rPr>
      </w:pPr>
      <w:r>
        <w:rPr>
          <w:b/>
          <w:bCs/>
          <w:u w:val="single"/>
        </w:rPr>
        <w:lastRenderedPageBreak/>
        <w:t xml:space="preserve">Development </w:t>
      </w:r>
      <w:proofErr w:type="gramStart"/>
      <w:r>
        <w:rPr>
          <w:b/>
          <w:bCs/>
          <w:u w:val="single"/>
        </w:rPr>
        <w:t>O</w:t>
      </w:r>
      <w:r w:rsidRPr="00B83557">
        <w:rPr>
          <w:b/>
          <w:bCs/>
          <w:u w:val="single"/>
        </w:rPr>
        <w:t>bjectives;</w:t>
      </w:r>
      <w:proofErr w:type="gramEnd"/>
    </w:p>
    <w:p w14:paraId="60F9A95E" w14:textId="77777777" w:rsidR="00E64EEF" w:rsidRPr="00E64EEF" w:rsidRDefault="00E64EEF" w:rsidP="00E64EEF">
      <w:pPr>
        <w:spacing w:after="0" w:line="240" w:lineRule="auto"/>
        <w:jc w:val="left"/>
      </w:pPr>
    </w:p>
    <w:p w14:paraId="5E7C0E1C" w14:textId="6455C226" w:rsidR="001F523E" w:rsidRPr="001579EB" w:rsidRDefault="006C4975" w:rsidP="001F523E">
      <w:pPr>
        <w:rPr>
          <w:b/>
          <w:bCs/>
        </w:rPr>
      </w:pPr>
      <w:r>
        <w:rPr>
          <w:b/>
          <w:bCs/>
        </w:rPr>
        <w:t xml:space="preserve">Create a Design Specification Document </w:t>
      </w:r>
      <w:r w:rsidR="00D41CE6">
        <w:rPr>
          <w:b/>
          <w:bCs/>
        </w:rPr>
        <w:t xml:space="preserve">and Define </w:t>
      </w:r>
      <w:bookmarkStart w:id="8" w:name="_Hlk24671847"/>
      <w:r w:rsidR="007418B4">
        <w:rPr>
          <w:b/>
          <w:bCs/>
        </w:rPr>
        <w:t>F</w:t>
      </w:r>
      <w:r w:rsidR="00D41CE6">
        <w:rPr>
          <w:b/>
          <w:bCs/>
        </w:rPr>
        <w:t xml:space="preserve">unctionality </w:t>
      </w:r>
      <w:bookmarkEnd w:id="8"/>
    </w:p>
    <w:p w14:paraId="2FE61D36" w14:textId="7925349D" w:rsidR="001F523E" w:rsidRDefault="007418B4" w:rsidP="001F523E">
      <w:r>
        <w:t>The document will be</w:t>
      </w:r>
      <w:r w:rsidR="001F523E">
        <w:t xml:space="preserve"> detailing the</w:t>
      </w:r>
      <w:r w:rsidR="001579EB">
        <w:t xml:space="preserve"> scope and</w:t>
      </w:r>
      <w:r>
        <w:t xml:space="preserve"> the initial</w:t>
      </w:r>
      <w:r w:rsidR="001F523E">
        <w:t xml:space="preserve"> UI of the overall application,</w:t>
      </w:r>
      <w:r w:rsidR="00D41CE6">
        <w:t xml:space="preserve"> including </w:t>
      </w:r>
      <w:r>
        <w:t xml:space="preserve">main </w:t>
      </w:r>
      <w:r w:rsidRPr="007418B4">
        <w:t>functionality</w:t>
      </w:r>
      <w:r>
        <w:t xml:space="preserve"> such as</w:t>
      </w:r>
      <w:r w:rsidRPr="007418B4">
        <w:t xml:space="preserve"> </w:t>
      </w:r>
      <w:r w:rsidR="001F523E">
        <w:t xml:space="preserve">uploading of </w:t>
      </w:r>
      <w:r w:rsidR="00452E75">
        <w:t xml:space="preserve">a </w:t>
      </w:r>
      <w:r w:rsidR="001F523E">
        <w:t xml:space="preserve">floor plan, in-app SMS and the location finder. </w:t>
      </w:r>
    </w:p>
    <w:p w14:paraId="29FB6EEB" w14:textId="4716FF56" w:rsidR="001F523E" w:rsidRPr="001579EB" w:rsidRDefault="007418B4" w:rsidP="001F523E">
      <w:pPr>
        <w:rPr>
          <w:b/>
          <w:bCs/>
        </w:rPr>
      </w:pPr>
      <w:r>
        <w:rPr>
          <w:b/>
          <w:bCs/>
        </w:rPr>
        <w:t>Produce</w:t>
      </w:r>
      <w:r w:rsidR="001F523E" w:rsidRPr="001579EB">
        <w:rPr>
          <w:b/>
          <w:bCs/>
        </w:rPr>
        <w:t xml:space="preserve"> a Test Plan for the Application</w:t>
      </w:r>
    </w:p>
    <w:p w14:paraId="5B1E788E" w14:textId="23605A88" w:rsidR="00E64EEF" w:rsidRDefault="007418B4" w:rsidP="001F523E">
      <w:r>
        <w:t xml:space="preserve">The test plan will include </w:t>
      </w:r>
      <w:r w:rsidR="001F523E">
        <w:t xml:space="preserve">UML diagrams, which are based on the requirement specification document. Each test will identify the functionality of the application, making a prototype for each increment of the </w:t>
      </w:r>
      <w:r>
        <w:t xml:space="preserve">life </w:t>
      </w:r>
      <w:r w:rsidR="001F523E">
        <w:t xml:space="preserve">cycle. </w:t>
      </w:r>
    </w:p>
    <w:p w14:paraId="0E48C8AA" w14:textId="61041B3A" w:rsidR="001F523E" w:rsidRPr="001579EB" w:rsidRDefault="001F523E" w:rsidP="001F523E">
      <w:pPr>
        <w:rPr>
          <w:b/>
          <w:bCs/>
        </w:rPr>
      </w:pPr>
      <w:r w:rsidRPr="001579EB">
        <w:rPr>
          <w:b/>
          <w:bCs/>
        </w:rPr>
        <w:t xml:space="preserve">Stage 1 Prototype: Develop the </w:t>
      </w:r>
      <w:r w:rsidR="007418B4">
        <w:rPr>
          <w:b/>
          <w:bCs/>
        </w:rPr>
        <w:t>Skeleton</w:t>
      </w:r>
      <w:r w:rsidRPr="001579EB">
        <w:rPr>
          <w:b/>
          <w:bCs/>
        </w:rPr>
        <w:t xml:space="preserve"> of the App</w:t>
      </w:r>
    </w:p>
    <w:p w14:paraId="4C1BFFBB" w14:textId="0822189C" w:rsidR="001F523E" w:rsidRDefault="001F523E" w:rsidP="001F523E">
      <w:r>
        <w:t xml:space="preserve">The application will be made in its most basic and simplest form. This includes location tracking </w:t>
      </w:r>
      <w:r w:rsidR="00842285">
        <w:t xml:space="preserve">shown by values </w:t>
      </w:r>
      <w:r>
        <w:t>and a basic user interface of the app to form a foundation for the application to</w:t>
      </w:r>
      <w:r w:rsidR="007418B4">
        <w:t xml:space="preserve"> be further developed</w:t>
      </w:r>
      <w:r>
        <w:t>.</w:t>
      </w:r>
    </w:p>
    <w:p w14:paraId="692E75E2" w14:textId="65CF1832" w:rsidR="001F523E" w:rsidRPr="001579EB" w:rsidRDefault="001F523E" w:rsidP="001F523E">
      <w:pPr>
        <w:rPr>
          <w:b/>
          <w:bCs/>
        </w:rPr>
      </w:pPr>
      <w:r w:rsidRPr="001579EB">
        <w:rPr>
          <w:b/>
          <w:bCs/>
        </w:rPr>
        <w:t>Stage 2 Prototype: Implement the security features and HCI elements</w:t>
      </w:r>
    </w:p>
    <w:p w14:paraId="1A504325" w14:textId="4DFA98F8" w:rsidR="001F523E" w:rsidRDefault="001F523E" w:rsidP="001F523E">
      <w:r>
        <w:t>This wil</w:t>
      </w:r>
      <w:r w:rsidR="00452E75">
        <w:t>l include the use of user login</w:t>
      </w:r>
      <w:r>
        <w:t xml:space="preserve"> so that each user can only log in from one ph</w:t>
      </w:r>
      <w:r w:rsidR="00452E75">
        <w:t>one. It will also include security</w:t>
      </w:r>
      <w:r>
        <w:t xml:space="preserve"> features for back end development such as encrypted passwords and prepared statements.</w:t>
      </w:r>
      <w:r w:rsidR="00842285">
        <w:t xml:space="preserve"> This section will also include error handling of the system.</w:t>
      </w:r>
    </w:p>
    <w:p w14:paraId="142C9698" w14:textId="34CAEEFB" w:rsidR="001F523E" w:rsidRPr="001579EB" w:rsidRDefault="001F523E" w:rsidP="001F523E">
      <w:pPr>
        <w:rPr>
          <w:b/>
          <w:bCs/>
        </w:rPr>
      </w:pPr>
      <w:r w:rsidRPr="001579EB">
        <w:rPr>
          <w:b/>
          <w:bCs/>
        </w:rPr>
        <w:t xml:space="preserve">Stage 3 Prototype: Implement location tracking on </w:t>
      </w:r>
      <w:r w:rsidR="00452E75">
        <w:rPr>
          <w:b/>
          <w:bCs/>
        </w:rPr>
        <w:t xml:space="preserve">a </w:t>
      </w:r>
      <w:r w:rsidRPr="001579EB">
        <w:rPr>
          <w:b/>
          <w:bCs/>
        </w:rPr>
        <w:t>floor plan</w:t>
      </w:r>
    </w:p>
    <w:p w14:paraId="69537A66" w14:textId="36C442C6" w:rsidR="001F523E" w:rsidRDefault="00842285" w:rsidP="001F523E">
      <w:r>
        <w:t>Include the display of the user’s location on a floor plan. Allow</w:t>
      </w:r>
      <w:r w:rsidR="007418B4">
        <w:t xml:space="preserve"> </w:t>
      </w:r>
      <w:r w:rsidR="001F523E">
        <w:t>the User</w:t>
      </w:r>
      <w:r w:rsidR="007418B4">
        <w:t xml:space="preserve"> the option</w:t>
      </w:r>
      <w:r w:rsidR="001F523E">
        <w:t xml:space="preserve"> to upload a floor plan onto the app. This will enable the app to locate the user and plot their location onto the loaded floor map. </w:t>
      </w:r>
    </w:p>
    <w:p w14:paraId="428B9304" w14:textId="756F0094" w:rsidR="001F523E" w:rsidRPr="001579EB" w:rsidRDefault="001F523E" w:rsidP="001F523E">
      <w:pPr>
        <w:rPr>
          <w:b/>
          <w:bCs/>
        </w:rPr>
      </w:pPr>
      <w:r w:rsidRPr="001579EB">
        <w:rPr>
          <w:b/>
          <w:bCs/>
        </w:rPr>
        <w:t>Obtain testing participants and technology</w:t>
      </w:r>
    </w:p>
    <w:p w14:paraId="650DADB8" w14:textId="64F4C995" w:rsidR="001F523E" w:rsidRDefault="001F523E" w:rsidP="001F523E">
      <w:r>
        <w:t>When the app has been completed, a small group of participants is needed to evaluate the fun</w:t>
      </w:r>
      <w:r w:rsidR="00452E75">
        <w:t>ctionality of the application. The p</w:t>
      </w:r>
      <w:r>
        <w:t xml:space="preserve">articipant will have limited knowledge of the app. They will be </w:t>
      </w:r>
      <w:r w:rsidR="007418B4">
        <w:t>told of the requirements for the test befor</w:t>
      </w:r>
      <w:r w:rsidR="003A3085">
        <w:t>ehand</w:t>
      </w:r>
      <w:r w:rsidR="00552C7B">
        <w:t xml:space="preserve"> and a brief tutorial will be given</w:t>
      </w:r>
      <w:r>
        <w:t>.</w:t>
      </w:r>
    </w:p>
    <w:p w14:paraId="58CE5DA9" w14:textId="54988F95" w:rsidR="001F523E" w:rsidRPr="001579EB" w:rsidRDefault="001F523E" w:rsidP="001F523E">
      <w:pPr>
        <w:rPr>
          <w:b/>
          <w:bCs/>
        </w:rPr>
      </w:pPr>
      <w:r w:rsidRPr="001579EB">
        <w:rPr>
          <w:b/>
          <w:bCs/>
        </w:rPr>
        <w:t xml:space="preserve">Conduct testing and </w:t>
      </w:r>
      <w:r w:rsidR="00452E75">
        <w:rPr>
          <w:b/>
          <w:bCs/>
        </w:rPr>
        <w:t>obtain</w:t>
      </w:r>
      <w:r w:rsidRPr="001579EB">
        <w:rPr>
          <w:b/>
          <w:bCs/>
        </w:rPr>
        <w:t xml:space="preserve"> testing results</w:t>
      </w:r>
    </w:p>
    <w:p w14:paraId="18FE9B7F" w14:textId="1DE646D4" w:rsidR="00E64EEF" w:rsidRDefault="001F523E" w:rsidP="001F523E">
      <w:r>
        <w:t xml:space="preserve">Testing will be done in pairs; one will be testing the app sending SMS messages to their location while the other will use the SMS messages to find the one who is testing the app. They will then be handed a questionnaire for qualitative data describing the ease of using the app and relevance to society. </w:t>
      </w:r>
      <w:r w:rsidR="00C760B1">
        <w:t>Q</w:t>
      </w:r>
      <w:r w:rsidR="00C760B1" w:rsidRPr="00C760B1">
        <w:t xml:space="preserve">uantitatively </w:t>
      </w:r>
      <w:r>
        <w:t xml:space="preserve">data will be collected in the form of </w:t>
      </w:r>
      <w:r w:rsidR="00452E75">
        <w:t xml:space="preserve">the </w:t>
      </w:r>
      <w:r>
        <w:t xml:space="preserve">successful location of participates. </w:t>
      </w:r>
    </w:p>
    <w:p w14:paraId="7B4690FA" w14:textId="4072F14F" w:rsidR="001F523E" w:rsidRPr="001579EB" w:rsidRDefault="001F523E" w:rsidP="001F523E">
      <w:pPr>
        <w:rPr>
          <w:b/>
          <w:bCs/>
        </w:rPr>
      </w:pPr>
      <w:r w:rsidRPr="001579EB">
        <w:rPr>
          <w:b/>
          <w:bCs/>
        </w:rPr>
        <w:t>Analyse results and draw</w:t>
      </w:r>
      <w:r w:rsidR="00452E75">
        <w:rPr>
          <w:b/>
          <w:bCs/>
        </w:rPr>
        <w:t xml:space="preserve"> a</w:t>
      </w:r>
      <w:r w:rsidRPr="001579EB">
        <w:rPr>
          <w:b/>
          <w:bCs/>
        </w:rPr>
        <w:t xml:space="preserve"> conclusion.</w:t>
      </w:r>
    </w:p>
    <w:p w14:paraId="5D34B184" w14:textId="1F47D5BD" w:rsidR="001F523E" w:rsidRDefault="00552C7B" w:rsidP="001F523E">
      <w:r>
        <w:t>Analysis</w:t>
      </w:r>
      <w:r w:rsidR="001F523E">
        <w:t xml:space="preserve"> and</w:t>
      </w:r>
      <w:r>
        <w:t xml:space="preserve"> an</w:t>
      </w:r>
      <w:r w:rsidR="001F523E">
        <w:t xml:space="preserve"> </w:t>
      </w:r>
      <w:r>
        <w:t>evaluation will be done to</w:t>
      </w:r>
      <w:r w:rsidR="001F523E">
        <w:t xml:space="preserve"> the results from the questionnaires, to identify whether the app is functional and is relevant to the general public. The evaluation will draw </w:t>
      </w:r>
      <w:r w:rsidR="00452E75">
        <w:t>a</w:t>
      </w:r>
      <w:r w:rsidR="001F523E">
        <w:t xml:space="preserve"> conclusion and will answer the question</w:t>
      </w:r>
      <w:r w:rsidR="00154E92">
        <w:t>.</w:t>
      </w:r>
      <w:r w:rsidR="001F523E">
        <w:t xml:space="preserve"> </w:t>
      </w:r>
    </w:p>
    <w:p w14:paraId="7A260F90" w14:textId="77777777" w:rsidR="001F523E" w:rsidRPr="007A700B" w:rsidRDefault="001F523E" w:rsidP="007A700B"/>
    <w:p w14:paraId="17CA3A66" w14:textId="45CF261C" w:rsidR="007B0BC1" w:rsidRDefault="007B0BC1" w:rsidP="001579EB">
      <w:pPr>
        <w:pStyle w:val="Heading3"/>
        <w:numPr>
          <w:ilvl w:val="2"/>
          <w:numId w:val="4"/>
        </w:numPr>
      </w:pPr>
      <w:bookmarkStart w:id="9" w:name="_Toc39171179"/>
      <w:r>
        <w:lastRenderedPageBreak/>
        <w:t>Hypothes</w:t>
      </w:r>
      <w:r w:rsidR="00186433">
        <w:t>i</w:t>
      </w:r>
      <w:r>
        <w:t>s</w:t>
      </w:r>
      <w:bookmarkEnd w:id="9"/>
    </w:p>
    <w:p w14:paraId="31534C77" w14:textId="2B433E9F" w:rsidR="001579EB" w:rsidRDefault="0088754C" w:rsidP="001579EB">
      <w:r>
        <w:t xml:space="preserve">The </w:t>
      </w:r>
      <w:r w:rsidR="003A3085">
        <w:t>p</w:t>
      </w:r>
      <w:r>
        <w:t>roposed hypothesis for this project is:</w:t>
      </w:r>
      <w:r w:rsidR="00615EEA">
        <w:t xml:space="preserve"> </w:t>
      </w:r>
      <w:r w:rsidR="00186433">
        <w:t xml:space="preserve">By using the Indoor Location App, individuals should be able to locate each other more efficiently and with ease </w:t>
      </w:r>
      <w:r w:rsidR="000D0D09">
        <w:t>in comparison</w:t>
      </w:r>
      <w:r w:rsidR="00186433">
        <w:t xml:space="preserve"> to individuals who use vague directions to locate other</w:t>
      </w:r>
      <w:r w:rsidR="000D0D09">
        <w:t>s</w:t>
      </w:r>
      <w:r w:rsidR="00186433">
        <w:t xml:space="preserve"> by using</w:t>
      </w:r>
      <w:r w:rsidR="003A3085">
        <w:t xml:space="preserve"> the App</w:t>
      </w:r>
      <w:r w:rsidR="00186433">
        <w:t xml:space="preserve"> </w:t>
      </w:r>
      <w:r w:rsidR="003A3085">
        <w:t xml:space="preserve">for its </w:t>
      </w:r>
      <w:r w:rsidR="00186433">
        <w:t>accurate</w:t>
      </w:r>
      <w:r w:rsidR="000D0D09">
        <w:t xml:space="preserve"> location</w:t>
      </w:r>
      <w:r w:rsidR="00186433">
        <w:t xml:space="preserve"> information and</w:t>
      </w:r>
      <w:r w:rsidR="003A3085">
        <w:t xml:space="preserve"> its</w:t>
      </w:r>
      <w:r w:rsidR="00186433">
        <w:t xml:space="preserve"> </w:t>
      </w:r>
      <w:r w:rsidR="000D0D09">
        <w:t xml:space="preserve">delivery of </w:t>
      </w:r>
      <w:r w:rsidR="00452E75">
        <w:t>near-</w:t>
      </w:r>
      <w:r w:rsidR="00186433">
        <w:t>instantaneous speed.</w:t>
      </w:r>
    </w:p>
    <w:p w14:paraId="1C3C617E" w14:textId="157539AA" w:rsidR="00186433" w:rsidRDefault="0088754C" w:rsidP="001579EB">
      <w:r>
        <w:t>To test this h</w:t>
      </w:r>
      <w:r w:rsidRPr="0088754C">
        <w:t>ypothesis</w:t>
      </w:r>
      <w:r>
        <w:t xml:space="preserve">, two individuals each carrying an android device will </w:t>
      </w:r>
      <w:r w:rsidR="006A7CDB">
        <w:t>test the application and proceed to answer a questionnaire</w:t>
      </w:r>
      <w:r w:rsidR="000D0D09">
        <w:t xml:space="preserve"> about their experience of the app</w:t>
      </w:r>
      <w:r w:rsidR="006A7CDB">
        <w:t>.</w:t>
      </w:r>
    </w:p>
    <w:p w14:paraId="3DC6168D" w14:textId="3D753B3F" w:rsidR="001579EB" w:rsidRPr="001579EB" w:rsidRDefault="000D0D09" w:rsidP="001579EB">
      <w:r>
        <w:t>This will be evaluated by using the successful completion of the test as well as looking at the completed questionnaires to see if using the application</w:t>
      </w:r>
      <w:r w:rsidR="004050AE">
        <w:t xml:space="preserve"> is a</w:t>
      </w:r>
      <w:r>
        <w:t xml:space="preserve"> </w:t>
      </w:r>
      <w:r w:rsidR="00615EEA">
        <w:t>viable method for location awareness.</w:t>
      </w:r>
    </w:p>
    <w:p w14:paraId="6A6504ED" w14:textId="43812E1A" w:rsidR="000D0D09" w:rsidRPr="00552869" w:rsidRDefault="004050AE" w:rsidP="004050AE">
      <w:pPr>
        <w:spacing w:after="0" w:line="240" w:lineRule="auto"/>
        <w:jc w:val="left"/>
      </w:pPr>
      <w:r>
        <w:br w:type="page"/>
      </w:r>
    </w:p>
    <w:p w14:paraId="2ED63414" w14:textId="76656B9A" w:rsidR="00AC4155" w:rsidRDefault="000B1B4F" w:rsidP="00C92AAE">
      <w:pPr>
        <w:pStyle w:val="Heading1"/>
      </w:pPr>
      <w:bookmarkStart w:id="10" w:name="_Toc39171180"/>
      <w:r>
        <w:lastRenderedPageBreak/>
        <w:t xml:space="preserve">2.0 Literature </w:t>
      </w:r>
      <w:r w:rsidR="00517BFF">
        <w:t xml:space="preserve">and Technological </w:t>
      </w:r>
      <w:r>
        <w:t>Review</w:t>
      </w:r>
      <w:bookmarkEnd w:id="10"/>
    </w:p>
    <w:p w14:paraId="7F20178C" w14:textId="657B5548" w:rsidR="00AC4155" w:rsidRDefault="00AC4155" w:rsidP="00AC4155">
      <w:r>
        <w:t xml:space="preserve">The literature </w:t>
      </w:r>
      <w:r w:rsidR="00623FDD">
        <w:t>a</w:t>
      </w:r>
      <w:r w:rsidR="00552C7B">
        <w:t>nd</w:t>
      </w:r>
      <w:r>
        <w:t xml:space="preserve"> technological review </w:t>
      </w:r>
      <w:r w:rsidR="00552C7B">
        <w:t>are</w:t>
      </w:r>
      <w:r w:rsidR="00623FDD">
        <w:t xml:space="preserve"> </w:t>
      </w:r>
      <w:r w:rsidR="00452E75">
        <w:t xml:space="preserve">an </w:t>
      </w:r>
      <w:r w:rsidR="00623FDD">
        <w:t xml:space="preserve">essential </w:t>
      </w:r>
      <w:r w:rsidR="003A3085">
        <w:t>element</w:t>
      </w:r>
      <w:r w:rsidR="00623FDD">
        <w:t xml:space="preserve"> of the </w:t>
      </w:r>
      <w:r w:rsidR="00B32F00">
        <w:t xml:space="preserve">project; it is needed to gather the fundamental </w:t>
      </w:r>
      <w:r w:rsidR="003A3085">
        <w:t>information</w:t>
      </w:r>
      <w:r w:rsidR="00B32F00">
        <w:t xml:space="preserve"> that is a prerequisite for the completion of the project. It is carried out by looking at past research articles that were written by other</w:t>
      </w:r>
      <w:r w:rsidR="00452E75">
        <w:t>s</w:t>
      </w:r>
      <w:r w:rsidR="00B32F00">
        <w:t xml:space="preserve"> </w:t>
      </w:r>
      <w:r w:rsidR="00552C7B">
        <w:t xml:space="preserve">similar </w:t>
      </w:r>
      <w:r w:rsidR="00B32F00">
        <w:t xml:space="preserve">field. This allows the head researcher to structure </w:t>
      </w:r>
      <w:r w:rsidR="00A74094">
        <w:t xml:space="preserve">and carry </w:t>
      </w:r>
      <w:r w:rsidR="007A7E98">
        <w:t>out</w:t>
      </w:r>
      <w:r w:rsidR="00452E75">
        <w:t xml:space="preserve"> the</w:t>
      </w:r>
      <w:r w:rsidR="007A7E98">
        <w:t xml:space="preserve"> project</w:t>
      </w:r>
      <w:r w:rsidR="00A74094">
        <w:t>. It will also be useful for those who are researching the same topic in the future.</w:t>
      </w:r>
    </w:p>
    <w:p w14:paraId="6E47910C" w14:textId="067F91D6" w:rsidR="00A74094" w:rsidRDefault="00A74094" w:rsidP="00AC4155">
      <w:r>
        <w:t xml:space="preserve">The literature and technological review will follow the same objectives stated in the project </w:t>
      </w:r>
      <w:proofErr w:type="gramStart"/>
      <w:r>
        <w:t>outline;</w:t>
      </w:r>
      <w:proofErr w:type="gramEnd"/>
      <w:r>
        <w:t xml:space="preserve"> </w:t>
      </w:r>
    </w:p>
    <w:p w14:paraId="15095453" w14:textId="0565BD91" w:rsidR="00A74094" w:rsidRDefault="00A74094" w:rsidP="00A74094">
      <w:pPr>
        <w:pStyle w:val="ListParagraph"/>
        <w:numPr>
          <w:ilvl w:val="0"/>
          <w:numId w:val="7"/>
        </w:numPr>
      </w:pPr>
      <w:r w:rsidRPr="00615EEA">
        <w:t>Investigate the Technology Behind Location Awareness</w:t>
      </w:r>
    </w:p>
    <w:p w14:paraId="21F4A203" w14:textId="6038FF5D" w:rsidR="00A74094" w:rsidRDefault="00A74094" w:rsidP="00A74094">
      <w:pPr>
        <w:pStyle w:val="ListParagraph"/>
        <w:numPr>
          <w:ilvl w:val="0"/>
          <w:numId w:val="7"/>
        </w:numPr>
      </w:pPr>
      <w:r w:rsidRPr="00615EEA">
        <w:t>Investigate Legacy and Current Technology for Location Awareness</w:t>
      </w:r>
    </w:p>
    <w:p w14:paraId="40F806DC" w14:textId="08106301" w:rsidR="00A74094" w:rsidRDefault="00A74094" w:rsidP="00A74094">
      <w:pPr>
        <w:pStyle w:val="ListParagraph"/>
        <w:numPr>
          <w:ilvl w:val="0"/>
          <w:numId w:val="7"/>
        </w:numPr>
      </w:pPr>
      <w:r>
        <w:t>Inspect Existing Location Awareness Applications</w:t>
      </w:r>
    </w:p>
    <w:p w14:paraId="062C017D" w14:textId="4B937E43" w:rsidR="00A74094" w:rsidRDefault="00A74094" w:rsidP="00A74094">
      <w:pPr>
        <w:pStyle w:val="ListParagraph"/>
        <w:numPr>
          <w:ilvl w:val="0"/>
          <w:numId w:val="7"/>
        </w:numPr>
      </w:pPr>
      <w:r>
        <w:t>Consider Security Aspects within a Mobile Application</w:t>
      </w:r>
    </w:p>
    <w:p w14:paraId="670A6674" w14:textId="44EDAD9A" w:rsidR="00A74094" w:rsidRPr="00AC4155" w:rsidRDefault="00A74094" w:rsidP="00AC4155">
      <w:pPr>
        <w:pStyle w:val="ListParagraph"/>
        <w:numPr>
          <w:ilvl w:val="0"/>
          <w:numId w:val="7"/>
        </w:numPr>
      </w:pPr>
      <w:r>
        <w:t>Research Mobile Application Development</w:t>
      </w:r>
    </w:p>
    <w:p w14:paraId="0819BE1F" w14:textId="190F2E06" w:rsidR="00FF6FA4" w:rsidRPr="00FF6FA4" w:rsidRDefault="000B1B4F" w:rsidP="00C92AAE">
      <w:pPr>
        <w:pStyle w:val="Heading2"/>
      </w:pPr>
      <w:bookmarkStart w:id="11" w:name="_Toc39171181"/>
      <w:r>
        <w:t>2.1</w:t>
      </w:r>
      <w:r w:rsidR="00517BFF">
        <w:t xml:space="preserve"> </w:t>
      </w:r>
      <w:r w:rsidR="00615EEA" w:rsidRPr="00615EEA">
        <w:t>Investigate the Technology Behind Location Awareness</w:t>
      </w:r>
      <w:bookmarkEnd w:id="11"/>
    </w:p>
    <w:p w14:paraId="73E4411C" w14:textId="0C6B3897" w:rsidR="00DB2F62" w:rsidRDefault="006C212C" w:rsidP="00A74094">
      <w:r>
        <w:t>As the project background gave a brief description of the popularity of Location Awareness as well as the many advantages it has brought to the various industries in society</w:t>
      </w:r>
      <w:r w:rsidR="00051D76">
        <w:t xml:space="preserve">, it would be well advised to investigate them </w:t>
      </w:r>
      <w:r w:rsidR="00DB2F62">
        <w:t>thoroughly to understand how the industry uses the technology and to</w:t>
      </w:r>
      <w:r w:rsidR="001D7368">
        <w:t xml:space="preserve"> apply it to further</w:t>
      </w:r>
      <w:r w:rsidR="0033726E">
        <w:t xml:space="preserve"> the</w:t>
      </w:r>
      <w:r w:rsidR="001D7368">
        <w:t xml:space="preserve"> aid in</w:t>
      </w:r>
      <w:r w:rsidR="004E7211">
        <w:t xml:space="preserve"> the</w:t>
      </w:r>
      <w:r w:rsidR="00DB2F62">
        <w:t xml:space="preserve"> </w:t>
      </w:r>
      <w:r w:rsidR="004E7211">
        <w:t>development</w:t>
      </w:r>
      <w:r w:rsidR="00DB2F62">
        <w:t xml:space="preserve"> </w:t>
      </w:r>
      <w:r w:rsidR="004E7211">
        <w:t xml:space="preserve">of </w:t>
      </w:r>
      <w:r w:rsidR="00DB2F62">
        <w:t>the projec</w:t>
      </w:r>
      <w:r w:rsidR="00D02A61">
        <w:t>t</w:t>
      </w:r>
      <w:r w:rsidR="00DB2F62">
        <w:t>.</w:t>
      </w:r>
    </w:p>
    <w:p w14:paraId="69D28B95" w14:textId="632C72C8" w:rsidR="00D02A61" w:rsidRDefault="00D02A61" w:rsidP="00D02A61">
      <w:r>
        <w:t xml:space="preserve">Location Awareness refers to </w:t>
      </w:r>
      <w:r w:rsidR="00824918">
        <w:t xml:space="preserve">how devices capture and determine your current location through passive or active methods </w:t>
      </w:r>
      <w:r w:rsidR="00824918">
        <w:fldChar w:fldCharType="begin"/>
      </w:r>
      <w:r w:rsidR="00DC20FC">
        <w:instrText>ADDIN RW.CITE{{doc:5dcae002e4b06483bb070cf6 Alam,MohammadShabbir 2009}}</w:instrText>
      </w:r>
      <w:r w:rsidR="00824918">
        <w:fldChar w:fldCharType="separate"/>
      </w:r>
      <w:r w:rsidR="00DC20FC" w:rsidRPr="00DC20FC">
        <w:rPr>
          <w:rFonts w:cs="Times New Roman"/>
          <w:bCs/>
          <w:lang w:val="en-US"/>
        </w:rPr>
        <w:t>(</w:t>
      </w:r>
      <w:proofErr w:type="spellStart"/>
      <w:r w:rsidR="00DC20FC" w:rsidRPr="00DC20FC">
        <w:rPr>
          <w:rFonts w:cs="Times New Roman"/>
          <w:bCs/>
          <w:lang w:val="en-US"/>
        </w:rPr>
        <w:t>Alam</w:t>
      </w:r>
      <w:proofErr w:type="spellEnd"/>
      <w:r w:rsidR="00DC20FC" w:rsidRPr="00DC20FC">
        <w:rPr>
          <w:rFonts w:cs="Times New Roman"/>
          <w:bCs/>
          <w:i/>
          <w:lang w:val="en-US"/>
        </w:rPr>
        <w:t xml:space="preserve"> et al.</w:t>
      </w:r>
      <w:r w:rsidR="00DC20FC" w:rsidRPr="00DC20FC">
        <w:rPr>
          <w:rFonts w:cs="Times New Roman"/>
          <w:bCs/>
          <w:lang w:val="en-US"/>
        </w:rPr>
        <w:t>, 2009)</w:t>
      </w:r>
      <w:r w:rsidR="00824918">
        <w:fldChar w:fldCharType="end"/>
      </w:r>
      <w:r w:rsidR="007D7AF7">
        <w:t xml:space="preserve">. There </w:t>
      </w:r>
      <w:r w:rsidR="00452E75">
        <w:t>is</w:t>
      </w:r>
      <w:r w:rsidR="007D7AF7">
        <w:t xml:space="preserve"> a multitude of application</w:t>
      </w:r>
      <w:r w:rsidR="005E0873">
        <w:t>s</w:t>
      </w:r>
      <w:r w:rsidR="007D7AF7">
        <w:t xml:space="preserve"> that relate to LA</w:t>
      </w:r>
      <w:r w:rsidR="00452E75">
        <w:t>,</w:t>
      </w:r>
      <w:r w:rsidR="007D7AF7">
        <w:t xml:space="preserve"> for example</w:t>
      </w:r>
      <w:r w:rsidR="00452E75">
        <w:t>,</w:t>
      </w:r>
      <w:r w:rsidR="007D7AF7">
        <w:t xml:space="preserve"> one of </w:t>
      </w:r>
      <w:r w:rsidR="007A7E98">
        <w:t>its</w:t>
      </w:r>
      <w:r w:rsidR="007D7AF7">
        <w:t xml:space="preserve"> most famous uses is GPS </w:t>
      </w:r>
      <w:r w:rsidR="005E0873">
        <w:t xml:space="preserve">through the </w:t>
      </w:r>
      <w:r w:rsidR="00E7277F">
        <w:t>transport</w:t>
      </w:r>
      <w:r w:rsidR="00552C7B">
        <w:t>ation</w:t>
      </w:r>
      <w:r w:rsidR="005E0873">
        <w:t xml:space="preserve"> industry.</w:t>
      </w:r>
      <w:r w:rsidR="00793D96">
        <w:t xml:space="preserve"> An example shown in figure </w:t>
      </w:r>
      <w:r w:rsidR="002246F4">
        <w:t xml:space="preserve">1 </w:t>
      </w:r>
      <w:r w:rsidR="00793D96">
        <w:t>uses Google Maps to plan your route to your destination.</w:t>
      </w:r>
    </w:p>
    <w:p w14:paraId="17374277" w14:textId="78CB77BE" w:rsidR="00793D96" w:rsidRDefault="00CC5B0B" w:rsidP="00CC5B0B">
      <w:pPr>
        <w:jc w:val="center"/>
      </w:pPr>
      <w:bookmarkStart w:id="12" w:name="_Toc39171225"/>
      <w:r>
        <w:rPr>
          <w:noProof/>
          <w:lang w:eastAsia="en-GB"/>
        </w:rPr>
        <w:drawing>
          <wp:anchor distT="0" distB="0" distL="114300" distR="114300" simplePos="0" relativeHeight="251655168" behindDoc="0" locked="0" layoutInCell="1" allowOverlap="1" wp14:anchorId="7CF13E29" wp14:editId="7E2E2C66">
            <wp:simplePos x="0" y="0"/>
            <wp:positionH relativeFrom="column">
              <wp:posOffset>548640</wp:posOffset>
            </wp:positionH>
            <wp:positionV relativeFrom="paragraph">
              <wp:posOffset>10160</wp:posOffset>
            </wp:positionV>
            <wp:extent cx="4572000" cy="2523490"/>
            <wp:effectExtent l="0" t="0" r="0" b="0"/>
            <wp:wrapSquare wrapText="bothSides"/>
            <wp:docPr id="3" name="Picture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qdefault.jpg"/>
                    <pic:cNvPicPr/>
                  </pic:nvPicPr>
                  <pic:blipFill rotWithShape="1">
                    <a:blip r:embed="rId11">
                      <a:extLst>
                        <a:ext uri="{28A0092B-C50C-407E-A947-70E740481C1C}">
                          <a14:useLocalDpi xmlns:a14="http://schemas.microsoft.com/office/drawing/2010/main" val="0"/>
                        </a:ext>
                      </a:extLst>
                    </a:blip>
                    <a:srcRect t="14738" b="11666"/>
                    <a:stretch/>
                  </pic:blipFill>
                  <pic:spPr bwMode="auto">
                    <a:xfrm>
                      <a:off x="0" y="0"/>
                      <a:ext cx="4572000" cy="252349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C50D1D">
        <w:br w:type="textWrapping" w:clear="all"/>
        <w:t xml:space="preserve">Figure </w:t>
      </w:r>
      <w:r w:rsidR="002C4908">
        <w:fldChar w:fldCharType="begin"/>
      </w:r>
      <w:r w:rsidR="002C4908">
        <w:instrText xml:space="preserve"> SEQ Figure \* ARABIC </w:instrText>
      </w:r>
      <w:r w:rsidR="002C4908">
        <w:fldChar w:fldCharType="separate"/>
      </w:r>
      <w:r w:rsidR="00344E45">
        <w:rPr>
          <w:noProof/>
        </w:rPr>
        <w:t>1</w:t>
      </w:r>
      <w:r w:rsidR="002C4908">
        <w:rPr>
          <w:noProof/>
        </w:rPr>
        <w:fldChar w:fldCharType="end"/>
      </w:r>
      <w:r w:rsidR="005466F4">
        <w:rPr>
          <w:noProof/>
        </w:rPr>
        <w:t xml:space="preserve"> </w:t>
      </w:r>
      <w:r w:rsidR="00C50D1D">
        <w:t>:</w:t>
      </w:r>
      <w:r w:rsidR="005466F4">
        <w:t xml:space="preserve"> </w:t>
      </w:r>
      <w:r w:rsidR="00C50D1D">
        <w:t xml:space="preserve"> Google Map with GPS device screenshot</w:t>
      </w:r>
      <w:bookmarkEnd w:id="12"/>
    </w:p>
    <w:p w14:paraId="4C1C2660" w14:textId="69B1F960" w:rsidR="00491332" w:rsidRDefault="005F3224" w:rsidP="005F3224">
      <w:r>
        <w:t xml:space="preserve">This was </w:t>
      </w:r>
      <w:r w:rsidR="00491332">
        <w:t>made possible by</w:t>
      </w:r>
      <w:r w:rsidR="003529DD">
        <w:t xml:space="preserve"> using </w:t>
      </w:r>
      <w:r w:rsidR="002246F4">
        <w:t xml:space="preserve">active </w:t>
      </w:r>
      <w:r w:rsidR="003529DD">
        <w:t>GPS</w:t>
      </w:r>
      <w:r w:rsidR="002246F4">
        <w:t xml:space="preserve"> tracking</w:t>
      </w:r>
      <w:r w:rsidR="003529DD">
        <w:t xml:space="preserve"> technology,</w:t>
      </w:r>
      <w:r w:rsidR="005175D5">
        <w:t xml:space="preserve"> </w:t>
      </w:r>
      <w:r w:rsidR="00F26251">
        <w:t xml:space="preserve">Google Maps </w:t>
      </w:r>
      <w:r w:rsidR="005175D5">
        <w:t>uses</w:t>
      </w:r>
      <w:r w:rsidR="003529DD">
        <w:t xml:space="preserve"> </w:t>
      </w:r>
      <w:r w:rsidR="00F26251">
        <w:t xml:space="preserve">a </w:t>
      </w:r>
      <w:r w:rsidR="003529DD">
        <w:t xml:space="preserve">GPS signal from </w:t>
      </w:r>
      <w:r w:rsidR="00F26251">
        <w:t>a</w:t>
      </w:r>
      <w:r w:rsidR="003529DD">
        <w:t xml:space="preserve"> device that </w:t>
      </w:r>
      <w:r w:rsidR="005175D5">
        <w:t xml:space="preserve">transmits and </w:t>
      </w:r>
      <w:r w:rsidR="003529DD">
        <w:t>receives</w:t>
      </w:r>
      <w:r w:rsidR="005175D5">
        <w:t xml:space="preserve"> </w:t>
      </w:r>
      <w:r w:rsidR="003529DD">
        <w:t>GPS signals</w:t>
      </w:r>
      <w:r w:rsidR="005175D5">
        <w:t xml:space="preserve"> to the satellites in order to calculate the coordinates of your current position. The device also has to</w:t>
      </w:r>
      <w:r w:rsidR="00CC5E13">
        <w:t xml:space="preserve"> have </w:t>
      </w:r>
      <w:r w:rsidR="00C2073A">
        <w:t xml:space="preserve">access to the internet </w:t>
      </w:r>
      <w:r w:rsidR="00CC5E13">
        <w:t xml:space="preserve">for the device to </w:t>
      </w:r>
      <w:r w:rsidR="005175D5">
        <w:t>connect to</w:t>
      </w:r>
      <w:r w:rsidR="00CC5E13">
        <w:t xml:space="preserve"> the online database</w:t>
      </w:r>
      <w:r w:rsidR="005175D5">
        <w:t xml:space="preserve"> to compare the coordinate from the </w:t>
      </w:r>
      <w:r w:rsidR="005175D5">
        <w:lastRenderedPageBreak/>
        <w:t>satellites</w:t>
      </w:r>
      <w:r w:rsidR="001D7368">
        <w:t xml:space="preserve"> </w:t>
      </w:r>
      <w:r w:rsidR="0033726E">
        <w:t>to</w:t>
      </w:r>
      <w:r w:rsidR="001D7368">
        <w:t xml:space="preserve"> finally display the map with your location appended</w:t>
      </w:r>
      <w:r w:rsidR="00F26251">
        <w:t xml:space="preserve"> </w:t>
      </w:r>
      <w:r w:rsidR="00F26251">
        <w:fldChar w:fldCharType="begin"/>
      </w:r>
      <w:r w:rsidR="00CC5E13">
        <w:instrText>ADDIN RW.CITE{{doc:5dcb233ae4b096c13146e4a2 Brown,AlisonK 1993}}</w:instrText>
      </w:r>
      <w:r w:rsidR="00F26251">
        <w:fldChar w:fldCharType="separate"/>
      </w:r>
      <w:r w:rsidR="00DC20FC" w:rsidRPr="00DC20FC">
        <w:rPr>
          <w:rFonts w:cs="Times New Roman"/>
          <w:bCs/>
          <w:lang w:val="en-US"/>
        </w:rPr>
        <w:t xml:space="preserve">(Brown &amp; </w:t>
      </w:r>
      <w:proofErr w:type="spellStart"/>
      <w:r w:rsidR="00DC20FC" w:rsidRPr="00DC20FC">
        <w:rPr>
          <w:rFonts w:cs="Times New Roman"/>
          <w:bCs/>
          <w:lang w:val="en-US"/>
        </w:rPr>
        <w:t>Sturza</w:t>
      </w:r>
      <w:proofErr w:type="spellEnd"/>
      <w:r w:rsidR="00DC20FC" w:rsidRPr="00DC20FC">
        <w:rPr>
          <w:rFonts w:cs="Times New Roman"/>
          <w:bCs/>
          <w:lang w:val="en-US"/>
        </w:rPr>
        <w:t>, 1993)</w:t>
      </w:r>
      <w:r w:rsidR="00F26251">
        <w:fldChar w:fldCharType="end"/>
      </w:r>
      <w:r w:rsidR="00F26251">
        <w:t>.</w:t>
      </w:r>
      <w:r w:rsidR="002246F4">
        <w:t xml:space="preserve"> With the assistance of web technologies such as Ajax and JavaScript</w:t>
      </w:r>
      <w:r w:rsidR="00452E75">
        <w:t>,</w:t>
      </w:r>
      <w:r w:rsidR="002246F4">
        <w:t xml:space="preserve"> </w:t>
      </w:r>
      <w:r w:rsidR="0033726E">
        <w:t>the web application</w:t>
      </w:r>
      <w:r w:rsidR="002246F4">
        <w:t xml:space="preserve"> allows data visualisation to occur, such as an interactive map that can be used to plan your journey </w:t>
      </w:r>
      <w:r w:rsidR="00315CBC">
        <w:t xml:space="preserve">on the map </w:t>
      </w:r>
      <w:r w:rsidR="002246F4">
        <w:fldChar w:fldCharType="begin"/>
      </w:r>
      <w:r w:rsidR="002246F4">
        <w:instrText>ADDIN RW.CITE{{doc:5dcb06a0e4b086f65d324fae Svennerberg,Gabriel 2010}}</w:instrText>
      </w:r>
      <w:r w:rsidR="002246F4">
        <w:fldChar w:fldCharType="separate"/>
      </w:r>
      <w:r w:rsidR="002246F4" w:rsidRPr="002246F4">
        <w:rPr>
          <w:rFonts w:cs="Times New Roman"/>
          <w:bCs/>
          <w:lang w:val="en-US"/>
        </w:rPr>
        <w:t>(</w:t>
      </w:r>
      <w:proofErr w:type="spellStart"/>
      <w:r w:rsidR="002246F4" w:rsidRPr="002246F4">
        <w:rPr>
          <w:rFonts w:cs="Times New Roman"/>
          <w:bCs/>
          <w:lang w:val="en-US"/>
        </w:rPr>
        <w:t>Svennerberg</w:t>
      </w:r>
      <w:proofErr w:type="spellEnd"/>
      <w:r w:rsidR="002246F4" w:rsidRPr="002246F4">
        <w:rPr>
          <w:rFonts w:cs="Times New Roman"/>
          <w:bCs/>
          <w:lang w:val="en-US"/>
        </w:rPr>
        <w:t>, 2010)</w:t>
      </w:r>
      <w:r w:rsidR="002246F4">
        <w:fldChar w:fldCharType="end"/>
      </w:r>
      <w:r w:rsidR="002246F4">
        <w:t xml:space="preserve">. </w:t>
      </w:r>
      <w:r w:rsidR="00761C26">
        <w:t xml:space="preserve">Active based location awareness is when the device is constantly sending out signals and updating the coordinate regularly over the internet while passive location awareness </w:t>
      </w:r>
      <w:r w:rsidR="001D7368">
        <w:t xml:space="preserve">locates by checking the sensors and comparing data within the </w:t>
      </w:r>
      <w:r w:rsidR="009C6884">
        <w:t>application’s</w:t>
      </w:r>
      <w:r w:rsidR="00315CBC">
        <w:t xml:space="preserve"> </w:t>
      </w:r>
      <w:r w:rsidR="001D7368">
        <w:t>database on the device or</w:t>
      </w:r>
      <w:r w:rsidR="00491332">
        <w:t xml:space="preserve"> by</w:t>
      </w:r>
      <w:r w:rsidR="001D7368">
        <w:t xml:space="preserve"> compar</w:t>
      </w:r>
      <w:r w:rsidR="00491332">
        <w:t>ing</w:t>
      </w:r>
      <w:r w:rsidR="001D7368">
        <w:t xml:space="preserve"> its sensor data to the last known location </w:t>
      </w:r>
      <w:r w:rsidR="001D7368">
        <w:fldChar w:fldCharType="begin"/>
      </w:r>
      <w:r w:rsidR="001D7368">
        <w:instrText>ADDIN RW.CITE{{doc:5dcb43d2e4b056c4280e80a6 LaysonJr,HoytM 2000}}</w:instrText>
      </w:r>
      <w:r w:rsidR="001D7368">
        <w:fldChar w:fldCharType="separate"/>
      </w:r>
      <w:r w:rsidR="001D7368" w:rsidRPr="001D7368">
        <w:rPr>
          <w:rFonts w:cs="Times New Roman"/>
          <w:bCs/>
          <w:lang w:val="en-US"/>
        </w:rPr>
        <w:t>(</w:t>
      </w:r>
      <w:proofErr w:type="spellStart"/>
      <w:r w:rsidR="001D7368" w:rsidRPr="001D7368">
        <w:rPr>
          <w:rFonts w:cs="Times New Roman"/>
          <w:bCs/>
          <w:lang w:val="en-US"/>
        </w:rPr>
        <w:t>Layson</w:t>
      </w:r>
      <w:proofErr w:type="spellEnd"/>
      <w:r w:rsidR="001D7368" w:rsidRPr="001D7368">
        <w:rPr>
          <w:rFonts w:cs="Times New Roman"/>
          <w:bCs/>
          <w:lang w:val="en-US"/>
        </w:rPr>
        <w:t xml:space="preserve"> Jr, 2000)</w:t>
      </w:r>
      <w:r w:rsidR="001D7368">
        <w:fldChar w:fldCharType="end"/>
      </w:r>
      <w:r w:rsidR="001D7368">
        <w:t>.</w:t>
      </w:r>
      <w:r w:rsidR="00491332">
        <w:t xml:space="preserve"> </w:t>
      </w:r>
    </w:p>
    <w:p w14:paraId="364BE7FA" w14:textId="029DFE14" w:rsidR="00C92AAE" w:rsidRPr="00D02A61" w:rsidRDefault="00491332" w:rsidP="005F3224">
      <w:r>
        <w:t xml:space="preserve">However, while GPS is perfect for </w:t>
      </w:r>
      <w:r w:rsidR="00552C7B">
        <w:t>O</w:t>
      </w:r>
      <w:r>
        <w:t xml:space="preserve">utdoor LA, it is not suitable for </w:t>
      </w:r>
      <w:r w:rsidR="00552C7B">
        <w:t>I</w:t>
      </w:r>
      <w:r>
        <w:t>ndoors</w:t>
      </w:r>
      <w:r w:rsidR="00B06642">
        <w:t xml:space="preserve"> LA</w:t>
      </w:r>
      <w:r>
        <w:t xml:space="preserve"> due to various condition that affects its accuracy. </w:t>
      </w:r>
      <w:r w:rsidR="00431DAD">
        <w:t xml:space="preserve">Its inaccuracy </w:t>
      </w:r>
      <w:r w:rsidR="00552C7B">
        <w:t xml:space="preserve">may </w:t>
      </w:r>
      <w:r w:rsidR="00431DAD">
        <w:t>include obstruction of the signals</w:t>
      </w:r>
      <w:r w:rsidR="00552C7B">
        <w:t xml:space="preserve"> caused by</w:t>
      </w:r>
      <w:r w:rsidR="00431DAD">
        <w:t xml:space="preserve"> the walls in buildings, interference from other devices and to the different scales between streets and hallways. This is why we have to resort to </w:t>
      </w:r>
      <w:r w:rsidR="00B06642">
        <w:t xml:space="preserve">Wi-Fi based </w:t>
      </w:r>
      <w:r w:rsidR="00431DAD">
        <w:t>Indoor LA</w:t>
      </w:r>
      <w:r w:rsidR="00832CD2">
        <w:t xml:space="preserve"> for this project</w:t>
      </w:r>
      <w:r w:rsidR="00431DAD">
        <w:t xml:space="preserve"> as it</w:t>
      </w:r>
      <w:r w:rsidR="001F249A">
        <w:t xml:space="preserve"> is</w:t>
      </w:r>
      <w:r w:rsidR="00431DAD">
        <w:t xml:space="preserve"> able to give a more accurate location due to </w:t>
      </w:r>
      <w:r w:rsidR="00B06642">
        <w:t>nearer</w:t>
      </w:r>
      <w:r w:rsidR="00C47826">
        <w:t xml:space="preserve"> access points </w:t>
      </w:r>
      <w:r w:rsidR="00C47826">
        <w:fldChar w:fldCharType="begin"/>
      </w:r>
      <w:r w:rsidR="00C47826">
        <w:instrText>ADDIN RW.CITE{{doc:5dce026fe4b0bb5e22bd12b7 Zeimpekis,Vasileios 2002}}</w:instrText>
      </w:r>
      <w:r w:rsidR="00C47826">
        <w:fldChar w:fldCharType="separate"/>
      </w:r>
      <w:r w:rsidR="00DC20FC" w:rsidRPr="00DC20FC">
        <w:rPr>
          <w:rFonts w:cs="Times New Roman"/>
          <w:bCs/>
          <w:lang w:val="en-US"/>
        </w:rPr>
        <w:t>(</w:t>
      </w:r>
      <w:proofErr w:type="spellStart"/>
      <w:r w:rsidR="00DC20FC" w:rsidRPr="00DC20FC">
        <w:rPr>
          <w:rFonts w:cs="Times New Roman"/>
          <w:bCs/>
          <w:lang w:val="en-US"/>
        </w:rPr>
        <w:t>Zeimpekis</w:t>
      </w:r>
      <w:proofErr w:type="spellEnd"/>
      <w:r w:rsidR="00DC20FC" w:rsidRPr="00DC20FC">
        <w:rPr>
          <w:rFonts w:cs="Times New Roman"/>
          <w:bCs/>
          <w:lang w:val="en-US"/>
        </w:rPr>
        <w:t xml:space="preserve">, </w:t>
      </w:r>
      <w:proofErr w:type="spellStart"/>
      <w:r w:rsidR="00DC20FC" w:rsidRPr="00DC20FC">
        <w:rPr>
          <w:rFonts w:cs="Times New Roman"/>
          <w:bCs/>
          <w:lang w:val="en-US"/>
        </w:rPr>
        <w:t>Giaglis</w:t>
      </w:r>
      <w:proofErr w:type="spellEnd"/>
      <w:r w:rsidR="00DC20FC" w:rsidRPr="00DC20FC">
        <w:rPr>
          <w:rFonts w:cs="Times New Roman"/>
          <w:bCs/>
          <w:lang w:val="en-US"/>
        </w:rPr>
        <w:t xml:space="preserve"> &amp; </w:t>
      </w:r>
      <w:proofErr w:type="spellStart"/>
      <w:r w:rsidR="00DC20FC" w:rsidRPr="00DC20FC">
        <w:rPr>
          <w:rFonts w:cs="Times New Roman"/>
          <w:bCs/>
          <w:lang w:val="en-US"/>
        </w:rPr>
        <w:t>Lekakos</w:t>
      </w:r>
      <w:proofErr w:type="spellEnd"/>
      <w:r w:rsidR="00DC20FC" w:rsidRPr="00DC20FC">
        <w:rPr>
          <w:rFonts w:cs="Times New Roman"/>
          <w:bCs/>
          <w:lang w:val="en-US"/>
        </w:rPr>
        <w:t>, 2002)</w:t>
      </w:r>
      <w:r w:rsidR="00C47826">
        <w:fldChar w:fldCharType="end"/>
      </w:r>
      <w:r w:rsidR="00C47826">
        <w:t>.</w:t>
      </w:r>
    </w:p>
    <w:p w14:paraId="22DA0C25" w14:textId="048A1BD2" w:rsidR="00FF6FA4" w:rsidRPr="00FF6FA4" w:rsidRDefault="00552869" w:rsidP="00C92AAE">
      <w:pPr>
        <w:pStyle w:val="Heading2"/>
      </w:pPr>
      <w:bookmarkStart w:id="13" w:name="_Hlk38635940"/>
      <w:bookmarkStart w:id="14" w:name="_Toc39171182"/>
      <w:r>
        <w:t xml:space="preserve">2.2 </w:t>
      </w:r>
      <w:r w:rsidR="00615EEA" w:rsidRPr="00615EEA">
        <w:t>Investigate Current Technology for</w:t>
      </w:r>
      <w:r w:rsidR="00491332">
        <w:t xml:space="preserve"> Indoor</w:t>
      </w:r>
      <w:r w:rsidR="00615EEA" w:rsidRPr="00615EEA">
        <w:t xml:space="preserve"> Location Awareness</w:t>
      </w:r>
      <w:bookmarkEnd w:id="14"/>
    </w:p>
    <w:bookmarkEnd w:id="13"/>
    <w:p w14:paraId="50F4BD3C" w14:textId="39F9789D" w:rsidR="00F70683" w:rsidRDefault="00315CBC" w:rsidP="00F70620">
      <w:r>
        <w:t xml:space="preserve">As mentioned in the background text, there are many technologies associated with LA. One of the recent technologies is Bluetooth Beacons which rely on </w:t>
      </w:r>
      <w:r w:rsidR="001F249A">
        <w:t>the Received Signal Strength I</w:t>
      </w:r>
      <w:r w:rsidR="00007308">
        <w:t xml:space="preserve">ndicator (RSSI) </w:t>
      </w:r>
      <w:r w:rsidR="00007308">
        <w:fldChar w:fldCharType="begin"/>
      </w:r>
      <w:r w:rsidR="00DC20FC">
        <w:instrText>ADDIN RW.CITE{{doc:5dcb517be4b056c4280e8341 Ma,Zixiang 2017}}</w:instrText>
      </w:r>
      <w:r w:rsidR="00007308">
        <w:fldChar w:fldCharType="separate"/>
      </w:r>
      <w:r w:rsidR="00DC20FC" w:rsidRPr="00DC20FC">
        <w:rPr>
          <w:rFonts w:cs="Times New Roman"/>
          <w:bCs/>
          <w:lang w:val="en-US"/>
        </w:rPr>
        <w:t>(Ma</w:t>
      </w:r>
      <w:r w:rsidR="00DC20FC" w:rsidRPr="00DC20FC">
        <w:rPr>
          <w:rFonts w:cs="Times New Roman"/>
          <w:bCs/>
          <w:i/>
          <w:lang w:val="en-US"/>
        </w:rPr>
        <w:t xml:space="preserve"> et al.</w:t>
      </w:r>
      <w:r w:rsidR="00DC20FC" w:rsidRPr="00DC20FC">
        <w:rPr>
          <w:rFonts w:cs="Times New Roman"/>
          <w:bCs/>
          <w:lang w:val="en-US"/>
        </w:rPr>
        <w:t>, 2017)</w:t>
      </w:r>
      <w:r w:rsidR="00007308">
        <w:fldChar w:fldCharType="end"/>
      </w:r>
      <w:r w:rsidR="00007308">
        <w:t>. They us</w:t>
      </w:r>
      <w:r w:rsidR="001F249A">
        <w:t>e beacon type devices that send</w:t>
      </w:r>
      <w:r w:rsidR="00007308">
        <w:t xml:space="preserve"> RSSI </w:t>
      </w:r>
      <w:r w:rsidR="007C2207">
        <w:t>signals</w:t>
      </w:r>
      <w:r w:rsidR="00007308">
        <w:t xml:space="preserve"> to a mobile device and calculates the distance</w:t>
      </w:r>
      <w:r w:rsidR="0033726E">
        <w:t xml:space="preserve"> by</w:t>
      </w:r>
      <w:r w:rsidR="00007308">
        <w:t xml:space="preserve"> using </w:t>
      </w:r>
      <w:r w:rsidR="00F70683">
        <w:t>a</w:t>
      </w:r>
      <w:r w:rsidR="0033726E">
        <w:t xml:space="preserve"> distance</w:t>
      </w:r>
      <w:r w:rsidR="007C2207">
        <w:t xml:space="preserve"> algorithm.</w:t>
      </w:r>
      <w:r w:rsidR="00F70683">
        <w:t xml:space="preserve"> Figure 2 shows an example of the </w:t>
      </w:r>
      <w:r w:rsidR="00F70683" w:rsidRPr="00F70683">
        <w:t>Free-space path loss formula</w:t>
      </w:r>
      <w:r w:rsidR="00F70683">
        <w:t xml:space="preserve"> for the distance algorithm </w:t>
      </w:r>
      <w:r w:rsidR="00F70683">
        <w:fldChar w:fldCharType="begin"/>
      </w:r>
      <w:r w:rsidR="00DC20FC">
        <w:instrText>ADDIN RW.CITE{{doc:5dcc2f88e4b0e469c64b48cf Katircioğlu,Ozkan 2011}}</w:instrText>
      </w:r>
      <w:r w:rsidR="00F70683">
        <w:fldChar w:fldCharType="separate"/>
      </w:r>
      <w:r w:rsidR="00DC20FC" w:rsidRPr="00DC20FC">
        <w:rPr>
          <w:rFonts w:cs="Times New Roman"/>
          <w:bCs/>
          <w:lang w:val="en-US"/>
        </w:rPr>
        <w:t>(</w:t>
      </w:r>
      <w:proofErr w:type="spellStart"/>
      <w:r w:rsidR="00DC20FC" w:rsidRPr="00DC20FC">
        <w:rPr>
          <w:rFonts w:cs="Times New Roman"/>
          <w:bCs/>
          <w:lang w:val="en-US"/>
        </w:rPr>
        <w:t>Katircioğlu</w:t>
      </w:r>
      <w:proofErr w:type="spellEnd"/>
      <w:r w:rsidR="00DC20FC" w:rsidRPr="00DC20FC">
        <w:rPr>
          <w:rFonts w:cs="Times New Roman"/>
          <w:bCs/>
          <w:i/>
          <w:lang w:val="en-US"/>
        </w:rPr>
        <w:t xml:space="preserve"> et al.</w:t>
      </w:r>
      <w:r w:rsidR="00DC20FC" w:rsidRPr="00DC20FC">
        <w:rPr>
          <w:rFonts w:cs="Times New Roman"/>
          <w:bCs/>
          <w:lang w:val="en-US"/>
        </w:rPr>
        <w:t>, 2011)</w:t>
      </w:r>
      <w:r w:rsidR="00F70683">
        <w:fldChar w:fldCharType="end"/>
      </w:r>
      <w:r w:rsidR="00F70683">
        <w:t>.</w:t>
      </w:r>
    </w:p>
    <w:p w14:paraId="61CA70A8" w14:textId="353739E6" w:rsidR="00F70683" w:rsidRDefault="00F70683" w:rsidP="00F70620">
      <w:r>
        <w:rPr>
          <w:noProof/>
          <w:lang w:eastAsia="en-GB"/>
        </w:rPr>
        <w:drawing>
          <wp:inline distT="0" distB="0" distL="0" distR="0" wp14:anchorId="4A33C2BB" wp14:editId="4C6A41BC">
            <wp:extent cx="1457864" cy="495300"/>
            <wp:effectExtent l="0" t="0" r="9525" b="0"/>
            <wp:docPr id="2" name="Picture 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pture.PNG"/>
                    <pic:cNvPicPr/>
                  </pic:nvPicPr>
                  <pic:blipFill rotWithShape="1">
                    <a:blip r:embed="rId12">
                      <a:extLst>
                        <a:ext uri="{28A0092B-C50C-407E-A947-70E740481C1C}">
                          <a14:useLocalDpi xmlns:a14="http://schemas.microsoft.com/office/drawing/2010/main" val="0"/>
                        </a:ext>
                      </a:extLst>
                    </a:blip>
                    <a:srcRect r="3129"/>
                    <a:stretch/>
                  </pic:blipFill>
                  <pic:spPr bwMode="auto">
                    <a:xfrm>
                      <a:off x="0" y="0"/>
                      <a:ext cx="1458067" cy="495369"/>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en-GB"/>
        </w:rPr>
        <w:drawing>
          <wp:inline distT="0" distB="0" distL="0" distR="0" wp14:anchorId="46405DC1" wp14:editId="2368ACBB">
            <wp:extent cx="3924848" cy="8573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pture1.PNG"/>
                    <pic:cNvPicPr/>
                  </pic:nvPicPr>
                  <pic:blipFill>
                    <a:blip r:embed="rId13">
                      <a:extLst>
                        <a:ext uri="{28A0092B-C50C-407E-A947-70E740481C1C}">
                          <a14:useLocalDpi xmlns:a14="http://schemas.microsoft.com/office/drawing/2010/main" val="0"/>
                        </a:ext>
                      </a:extLst>
                    </a:blip>
                    <a:stretch>
                      <a:fillRect/>
                    </a:stretch>
                  </pic:blipFill>
                  <pic:spPr>
                    <a:xfrm>
                      <a:off x="0" y="0"/>
                      <a:ext cx="3924848" cy="857370"/>
                    </a:xfrm>
                    <a:prstGeom prst="rect">
                      <a:avLst/>
                    </a:prstGeom>
                  </pic:spPr>
                </pic:pic>
              </a:graphicData>
            </a:graphic>
          </wp:inline>
        </w:drawing>
      </w:r>
    </w:p>
    <w:p w14:paraId="22B50951" w14:textId="56B33E3C" w:rsidR="00F70683" w:rsidRDefault="00F70683" w:rsidP="00CC5B0B">
      <w:pPr>
        <w:jc w:val="center"/>
      </w:pPr>
      <w:bookmarkStart w:id="15" w:name="_Toc39171226"/>
      <w:r>
        <w:t xml:space="preserve">Figure </w:t>
      </w:r>
      <w:r w:rsidR="002C4908">
        <w:fldChar w:fldCharType="begin"/>
      </w:r>
      <w:r w:rsidR="002C4908">
        <w:instrText xml:space="preserve"> SEQ Figure \* ARABIC </w:instrText>
      </w:r>
      <w:r w:rsidR="002C4908">
        <w:fldChar w:fldCharType="separate"/>
      </w:r>
      <w:r w:rsidR="00344E45">
        <w:rPr>
          <w:noProof/>
        </w:rPr>
        <w:t>2</w:t>
      </w:r>
      <w:r w:rsidR="002C4908">
        <w:rPr>
          <w:noProof/>
        </w:rPr>
        <w:fldChar w:fldCharType="end"/>
      </w:r>
      <w:r>
        <w:t xml:space="preserve"> : </w:t>
      </w:r>
      <w:r w:rsidRPr="005174DE">
        <w:t>Free-space path loss formula</w:t>
      </w:r>
      <w:bookmarkEnd w:id="15"/>
    </w:p>
    <w:p w14:paraId="6835662B" w14:textId="170E4735" w:rsidR="00924617" w:rsidRDefault="00B06642" w:rsidP="00F70620">
      <w:r>
        <w:t xml:space="preserve">This formula can be amended to suit the needs for this project, as it needs just the RSSI and the frequency signal that comes from a mobile device to Wi-Fi to calculate the distance between them. </w:t>
      </w:r>
      <w:r w:rsidR="007C2207">
        <w:t>As well as coordinate data from placing the beacons. They can then</w:t>
      </w:r>
      <w:r w:rsidR="009C6884">
        <w:t xml:space="preserve"> be</w:t>
      </w:r>
      <w:r w:rsidR="007C2207">
        <w:t xml:space="preserve"> use</w:t>
      </w:r>
      <w:r w:rsidR="009C6884">
        <w:t>d</w:t>
      </w:r>
      <w:r w:rsidR="007C2207">
        <w:t xml:space="preserve"> </w:t>
      </w:r>
      <w:r w:rsidR="009C6884">
        <w:t xml:space="preserve">for </w:t>
      </w:r>
      <w:r w:rsidR="007C2207">
        <w:t xml:space="preserve">an algorithm such as trilateration to locate your position </w:t>
      </w:r>
      <w:r w:rsidR="007C2207">
        <w:fldChar w:fldCharType="begin"/>
      </w:r>
      <w:r w:rsidR="007C2207">
        <w:instrText>ADDIN RW.CITE{{doc:5dcb52a6e4b056c4280e835a DeBlas,Aitor 2017}}</w:instrText>
      </w:r>
      <w:r w:rsidR="007C2207">
        <w:fldChar w:fldCharType="separate"/>
      </w:r>
      <w:r w:rsidR="00DC20FC" w:rsidRPr="00DC20FC">
        <w:rPr>
          <w:rFonts w:cs="Times New Roman"/>
          <w:bCs/>
          <w:lang w:val="en-US"/>
        </w:rPr>
        <w:t>(De Blas &amp; López-de-</w:t>
      </w:r>
      <w:proofErr w:type="spellStart"/>
      <w:r w:rsidR="00DC20FC" w:rsidRPr="00DC20FC">
        <w:rPr>
          <w:rFonts w:cs="Times New Roman"/>
          <w:bCs/>
          <w:lang w:val="en-US"/>
        </w:rPr>
        <w:t>Ipiña</w:t>
      </w:r>
      <w:proofErr w:type="spellEnd"/>
      <w:r w:rsidR="00DC20FC" w:rsidRPr="00DC20FC">
        <w:rPr>
          <w:rFonts w:cs="Times New Roman"/>
          <w:bCs/>
          <w:lang w:val="en-US"/>
        </w:rPr>
        <w:t>, 2017)</w:t>
      </w:r>
      <w:r w:rsidR="007C2207">
        <w:fldChar w:fldCharType="end"/>
      </w:r>
      <w:r w:rsidR="007C2207">
        <w:t xml:space="preserve">. </w:t>
      </w:r>
      <w:r w:rsidR="00554440">
        <w:t xml:space="preserve">Figure 3 shows an example of the </w:t>
      </w:r>
      <w:r w:rsidR="00554440" w:rsidRPr="00554440">
        <w:t>Cartesian</w:t>
      </w:r>
      <w:r w:rsidR="00554440">
        <w:t xml:space="preserve"> Trilat</w:t>
      </w:r>
      <w:r w:rsidR="001F249A">
        <w:t>eration algorithm which gives 3-</w:t>
      </w:r>
      <w:r w:rsidR="00554440">
        <w:t xml:space="preserve">dimensional coordinates. </w:t>
      </w:r>
    </w:p>
    <w:p w14:paraId="36226E2D" w14:textId="55237B8F" w:rsidR="00554440" w:rsidRDefault="00554440" w:rsidP="00F70620">
      <w:r>
        <w:rPr>
          <w:noProof/>
          <w:lang w:eastAsia="en-GB"/>
        </w:rPr>
        <w:lastRenderedPageBreak/>
        <w:drawing>
          <wp:inline distT="0" distB="0" distL="0" distR="0" wp14:anchorId="1CAE641E" wp14:editId="01B736D6">
            <wp:extent cx="3439005" cy="2629267"/>
            <wp:effectExtent l="0" t="0" r="9525" b="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apture3.PNG"/>
                    <pic:cNvPicPr/>
                  </pic:nvPicPr>
                  <pic:blipFill>
                    <a:blip r:embed="rId14">
                      <a:extLst>
                        <a:ext uri="{28A0092B-C50C-407E-A947-70E740481C1C}">
                          <a14:useLocalDpi xmlns:a14="http://schemas.microsoft.com/office/drawing/2010/main" val="0"/>
                        </a:ext>
                      </a:extLst>
                    </a:blip>
                    <a:stretch>
                      <a:fillRect/>
                    </a:stretch>
                  </pic:blipFill>
                  <pic:spPr>
                    <a:xfrm>
                      <a:off x="0" y="0"/>
                      <a:ext cx="3439005" cy="2629267"/>
                    </a:xfrm>
                    <a:prstGeom prst="rect">
                      <a:avLst/>
                    </a:prstGeom>
                  </pic:spPr>
                </pic:pic>
              </a:graphicData>
            </a:graphic>
          </wp:inline>
        </w:drawing>
      </w:r>
    </w:p>
    <w:p w14:paraId="4D47FA4F" w14:textId="658A7DBC" w:rsidR="00554440" w:rsidRDefault="00554440" w:rsidP="00554440">
      <w:bookmarkStart w:id="16" w:name="_Toc39171227"/>
      <w:r>
        <w:t xml:space="preserve">Figure </w:t>
      </w:r>
      <w:r w:rsidR="002C4908">
        <w:fldChar w:fldCharType="begin"/>
      </w:r>
      <w:r w:rsidR="002C4908">
        <w:instrText xml:space="preserve"> SEQ Figure \* ARABIC </w:instrText>
      </w:r>
      <w:r w:rsidR="002C4908">
        <w:fldChar w:fldCharType="separate"/>
      </w:r>
      <w:r w:rsidR="00344E45">
        <w:rPr>
          <w:noProof/>
        </w:rPr>
        <w:t>3</w:t>
      </w:r>
      <w:r w:rsidR="002C4908">
        <w:rPr>
          <w:noProof/>
        </w:rPr>
        <w:fldChar w:fldCharType="end"/>
      </w:r>
      <w:r>
        <w:t xml:space="preserve"> : </w:t>
      </w:r>
      <w:r w:rsidRPr="002B0270">
        <w:t>Cartesian Trilateration algorithm</w:t>
      </w:r>
      <w:bookmarkEnd w:id="16"/>
    </w:p>
    <w:p w14:paraId="53281A19" w14:textId="2DB8EB35" w:rsidR="00FA4DDA" w:rsidRDefault="001F249A" w:rsidP="00F70620">
      <w:r>
        <w:t>Although Wi-Fi-</w:t>
      </w:r>
      <w:r w:rsidR="007C2207">
        <w:t>based systems can use this method as well, it can at times be inaccurate due to other Wi-Fi signal’s interfering</w:t>
      </w:r>
      <w:r w:rsidR="00924617">
        <w:t xml:space="preserve"> and other factors</w:t>
      </w:r>
      <w:r w:rsidR="007C2207">
        <w:t xml:space="preserve"> </w:t>
      </w:r>
      <w:r w:rsidR="001C6BB5">
        <w:fldChar w:fldCharType="begin"/>
      </w:r>
      <w:r w:rsidR="00DC20FC">
        <w:instrText>ADDIN RW.CITE{{doc:5dcb5609e4b086f65d328ae2 Zhao,Xiaojie 2014}}</w:instrText>
      </w:r>
      <w:r w:rsidR="001C6BB5">
        <w:fldChar w:fldCharType="separate"/>
      </w:r>
      <w:r w:rsidR="00DC20FC" w:rsidRPr="00DC20FC">
        <w:rPr>
          <w:rFonts w:cs="Times New Roman"/>
          <w:bCs/>
          <w:lang w:val="en-US"/>
        </w:rPr>
        <w:t>(Zhao</w:t>
      </w:r>
      <w:r w:rsidR="00DC20FC" w:rsidRPr="00DC20FC">
        <w:rPr>
          <w:rFonts w:cs="Times New Roman"/>
          <w:bCs/>
          <w:i/>
          <w:lang w:val="en-US"/>
        </w:rPr>
        <w:t xml:space="preserve"> et al.</w:t>
      </w:r>
      <w:r w:rsidR="00DC20FC" w:rsidRPr="00DC20FC">
        <w:rPr>
          <w:rFonts w:cs="Times New Roman"/>
          <w:bCs/>
          <w:lang w:val="en-US"/>
        </w:rPr>
        <w:t>, 2014)</w:t>
      </w:r>
      <w:r w:rsidR="001C6BB5">
        <w:fldChar w:fldCharType="end"/>
      </w:r>
      <w:r w:rsidR="001C6BB5">
        <w:t xml:space="preserve">. This is why many proposed using Wi-Fi Fingerprinting </w:t>
      </w:r>
      <w:r w:rsidR="00063FAF">
        <w:t xml:space="preserve">technique </w:t>
      </w:r>
      <w:r w:rsidR="001C6BB5">
        <w:t xml:space="preserve">which uses </w:t>
      </w:r>
      <w:r w:rsidR="00063FAF">
        <w:t>an assortment of</w:t>
      </w:r>
      <w:r w:rsidR="00924617">
        <w:t xml:space="preserve"> known</w:t>
      </w:r>
      <w:r w:rsidR="00063FAF">
        <w:t xml:space="preserve"> reference points that contains</w:t>
      </w:r>
      <w:r w:rsidR="00C47826">
        <w:t xml:space="preserve"> </w:t>
      </w:r>
      <w:r w:rsidR="00924617">
        <w:t xml:space="preserve">RSSI signals and its coordinates to determine your current location </w:t>
      </w:r>
      <w:r w:rsidR="00924617">
        <w:fldChar w:fldCharType="begin"/>
      </w:r>
      <w:r w:rsidR="00924617">
        <w:instrText>ADDIN RW.CITE{{doc:5dcb5787e4b0d0345e5ebbd2 Mok,Esmond 2007}}</w:instrText>
      </w:r>
      <w:r w:rsidR="00924617">
        <w:fldChar w:fldCharType="separate"/>
      </w:r>
      <w:r w:rsidR="00DC20FC" w:rsidRPr="00DC20FC">
        <w:rPr>
          <w:rFonts w:cs="Times New Roman"/>
          <w:bCs/>
          <w:lang w:val="en-US"/>
        </w:rPr>
        <w:t>(</w:t>
      </w:r>
      <w:proofErr w:type="spellStart"/>
      <w:r w:rsidR="00DC20FC" w:rsidRPr="00DC20FC">
        <w:rPr>
          <w:rFonts w:cs="Times New Roman"/>
          <w:bCs/>
          <w:lang w:val="en-US"/>
        </w:rPr>
        <w:t>Mok</w:t>
      </w:r>
      <w:proofErr w:type="spellEnd"/>
      <w:r w:rsidR="00DC20FC" w:rsidRPr="00DC20FC">
        <w:rPr>
          <w:rFonts w:cs="Times New Roman"/>
          <w:bCs/>
          <w:lang w:val="en-US"/>
        </w:rPr>
        <w:t xml:space="preserve"> &amp; </w:t>
      </w:r>
      <w:proofErr w:type="spellStart"/>
      <w:r w:rsidR="00DC20FC" w:rsidRPr="00DC20FC">
        <w:rPr>
          <w:rFonts w:cs="Times New Roman"/>
          <w:bCs/>
          <w:lang w:val="en-US"/>
        </w:rPr>
        <w:t>Retscher</w:t>
      </w:r>
      <w:proofErr w:type="spellEnd"/>
      <w:r w:rsidR="00DC20FC" w:rsidRPr="00DC20FC">
        <w:rPr>
          <w:rFonts w:cs="Times New Roman"/>
          <w:bCs/>
          <w:lang w:val="en-US"/>
        </w:rPr>
        <w:t>, 2007)</w:t>
      </w:r>
      <w:r w:rsidR="00924617">
        <w:fldChar w:fldCharType="end"/>
      </w:r>
      <w:r w:rsidR="00832CD2">
        <w:t xml:space="preserve"> however this can be both costly in time and resources</w:t>
      </w:r>
      <w:r w:rsidR="009C6884">
        <w:t xml:space="preserve"> as it requires storage of the recorded reference points</w:t>
      </w:r>
      <w:r w:rsidR="00832CD2">
        <w:t>. It is more efficient to use Wi-Fi Trilateration although it</w:t>
      </w:r>
      <w:r w:rsidR="003A4B6B">
        <w:t xml:space="preserve"> is</w:t>
      </w:r>
      <w:r w:rsidR="00832CD2">
        <w:t xml:space="preserve"> inaccurate, </w:t>
      </w:r>
      <w:r w:rsidR="00BE0956">
        <w:t xml:space="preserve">as </w:t>
      </w:r>
      <w:r w:rsidR="00832CD2">
        <w:t>it is more cost friendly and simpler to implement.</w:t>
      </w:r>
    </w:p>
    <w:p w14:paraId="485E4E96" w14:textId="1BA95DB0" w:rsidR="00315CBC" w:rsidRDefault="001F249A" w:rsidP="00F70620">
      <w:r>
        <w:t>A new method for Wi-Fi-</w:t>
      </w:r>
      <w:r w:rsidR="00924617">
        <w:t>based system</w:t>
      </w:r>
      <w:r w:rsidR="00C47826">
        <w:t>s</w:t>
      </w:r>
      <w:r w:rsidR="00924617">
        <w:t xml:space="preserve"> that </w:t>
      </w:r>
      <w:r>
        <w:t>have</w:t>
      </w:r>
      <w:r w:rsidR="00924617">
        <w:t xml:space="preserve"> been recently </w:t>
      </w:r>
      <w:r w:rsidR="0044035C">
        <w:t>released</w:t>
      </w:r>
      <w:r w:rsidR="00FA4DDA">
        <w:t>,</w:t>
      </w:r>
      <w:r w:rsidR="00924617">
        <w:t xml:space="preserve"> called Wi-Fi Round Trip Time (RTT</w:t>
      </w:r>
      <w:r w:rsidR="0044035C">
        <w:t>) and</w:t>
      </w:r>
      <w:r w:rsidR="00FE4BD3">
        <w:t xml:space="preserve"> is supposed to be more accurate and </w:t>
      </w:r>
      <w:r w:rsidR="00FA4DDA">
        <w:t>power</w:t>
      </w:r>
      <w:r>
        <w:t>-</w:t>
      </w:r>
      <w:r w:rsidR="00FE4BD3">
        <w:t xml:space="preserve">efficient compared to other </w:t>
      </w:r>
      <w:r w:rsidR="00BE0956">
        <w:t>methods</w:t>
      </w:r>
      <w:r w:rsidR="00FE4BD3">
        <w:t>. Thi</w:t>
      </w:r>
      <w:r w:rsidR="00E7277F">
        <w:t>s technology</w:t>
      </w:r>
      <w:r w:rsidR="00924617">
        <w:t xml:space="preserve"> uses </w:t>
      </w:r>
      <w:r w:rsidR="00BE0956">
        <w:t xml:space="preserve">the </w:t>
      </w:r>
      <w:r w:rsidR="00924617">
        <w:t xml:space="preserve">time it takes to send and receive signals from a mobile phone to </w:t>
      </w:r>
      <w:r w:rsidR="00FE4BD3">
        <w:t>an access point</w:t>
      </w:r>
      <w:r w:rsidR="001838A1">
        <w:t xml:space="preserve"> (AP)</w:t>
      </w:r>
      <w:r w:rsidR="00FE4BD3">
        <w:t xml:space="preserve"> and calculates the distance</w:t>
      </w:r>
      <w:r w:rsidR="00A67ECA">
        <w:t xml:space="preserve"> without the need to connect to an AP</w:t>
      </w:r>
      <w:r w:rsidR="0044035C">
        <w:t xml:space="preserve"> </w:t>
      </w:r>
      <w:r w:rsidR="00FE4BD3">
        <w:fldChar w:fldCharType="begin"/>
      </w:r>
      <w:r w:rsidR="00DC20FC">
        <w:instrText>ADDIN RW.CITE{{doc:5dcb5e54e4b034111ff5a348 Ibrahim,Mohamed 2018}}</w:instrText>
      </w:r>
      <w:r w:rsidR="00FE4BD3">
        <w:fldChar w:fldCharType="separate"/>
      </w:r>
      <w:r w:rsidR="00DC20FC" w:rsidRPr="00DC20FC">
        <w:rPr>
          <w:rFonts w:cs="Times New Roman"/>
          <w:bCs/>
          <w:lang w:val="en-US"/>
        </w:rPr>
        <w:t>(Ibrahim</w:t>
      </w:r>
      <w:r w:rsidR="00DC20FC" w:rsidRPr="00DC20FC">
        <w:rPr>
          <w:rFonts w:cs="Times New Roman"/>
          <w:bCs/>
          <w:i/>
          <w:lang w:val="en-US"/>
        </w:rPr>
        <w:t xml:space="preserve"> et al.</w:t>
      </w:r>
      <w:r w:rsidR="00DC20FC" w:rsidRPr="00DC20FC">
        <w:rPr>
          <w:rFonts w:cs="Times New Roman"/>
          <w:bCs/>
          <w:lang w:val="en-US"/>
        </w:rPr>
        <w:t>, 2018)</w:t>
      </w:r>
      <w:r w:rsidR="00FE4BD3">
        <w:fldChar w:fldCharType="end"/>
      </w:r>
      <w:r w:rsidR="00FE4BD3">
        <w:t>. Although this new technology can be considered for this project it is not entirely suitable</w:t>
      </w:r>
      <w:r w:rsidR="00832CD2">
        <w:t xml:space="preserve"> for this project</w:t>
      </w:r>
      <w:r w:rsidR="00FE4BD3">
        <w:t xml:space="preserve"> as it rel</w:t>
      </w:r>
      <w:r w:rsidR="001838A1">
        <w:t xml:space="preserve">ies on up-to-date technology such as the </w:t>
      </w:r>
      <w:r w:rsidR="00B31196">
        <w:t>mobile devices</w:t>
      </w:r>
      <w:r w:rsidR="001838A1">
        <w:t xml:space="preserve"> requiring Android</w:t>
      </w:r>
      <w:r w:rsidR="00C47826">
        <w:t xml:space="preserve"> </w:t>
      </w:r>
      <w:r w:rsidR="001838A1">
        <w:t>9</w:t>
      </w:r>
      <w:r w:rsidR="00B31196">
        <w:t xml:space="preserve"> Pie</w:t>
      </w:r>
      <w:r w:rsidR="001838A1">
        <w:t xml:space="preserve"> and </w:t>
      </w:r>
      <w:r w:rsidR="001838A1" w:rsidRPr="001838A1">
        <w:t>802.11mc FTM standard</w:t>
      </w:r>
      <w:r w:rsidR="001838A1">
        <w:t xml:space="preserve"> and the AP must</w:t>
      </w:r>
      <w:r w:rsidR="0044035C">
        <w:t xml:space="preserve"> also</w:t>
      </w:r>
      <w:r w:rsidR="001838A1">
        <w:t xml:space="preserve"> include </w:t>
      </w:r>
      <w:r w:rsidR="001838A1" w:rsidRPr="001838A1">
        <w:t>802.11mc FTM standard</w:t>
      </w:r>
      <w:r w:rsidR="001838A1">
        <w:t xml:space="preserve"> as well </w:t>
      </w:r>
      <w:sdt>
        <w:sdtPr>
          <w:id w:val="1704746128"/>
          <w:citation/>
        </w:sdtPr>
        <w:sdtEndPr/>
        <w:sdtContent>
          <w:r w:rsidR="001838A1">
            <w:fldChar w:fldCharType="begin"/>
          </w:r>
          <w:r w:rsidR="001838A1">
            <w:rPr>
              <w:lang w:val="en-US"/>
            </w:rPr>
            <w:instrText xml:space="preserve"> CITATION And18 \l 1033 </w:instrText>
          </w:r>
          <w:r w:rsidR="001838A1">
            <w:fldChar w:fldCharType="separate"/>
          </w:r>
          <w:r w:rsidR="00EF04C8" w:rsidRPr="00EF04C8">
            <w:rPr>
              <w:noProof/>
              <w:lang w:val="en-US"/>
            </w:rPr>
            <w:t>(Android Developers, 2018)</w:t>
          </w:r>
          <w:r w:rsidR="001838A1">
            <w:fldChar w:fldCharType="end"/>
          </w:r>
        </w:sdtContent>
      </w:sdt>
      <w:r w:rsidR="00832CD2">
        <w:t xml:space="preserve"> while </w:t>
      </w:r>
      <w:r w:rsidR="00F20743">
        <w:t>this</w:t>
      </w:r>
      <w:r w:rsidR="00832CD2">
        <w:t xml:space="preserve"> project will</w:t>
      </w:r>
      <w:r w:rsidR="00F20743">
        <w:t xml:space="preserve"> be</w:t>
      </w:r>
      <w:r w:rsidR="00832CD2">
        <w:t xml:space="preserve"> </w:t>
      </w:r>
      <w:r w:rsidR="00F20743">
        <w:t>focused</w:t>
      </w:r>
      <w:r w:rsidR="00832CD2">
        <w:t xml:space="preserve"> on existing infrastructure</w:t>
      </w:r>
      <w:r w:rsidR="001838A1">
        <w:t>.</w:t>
      </w:r>
    </w:p>
    <w:p w14:paraId="6C57CD5C" w14:textId="1DB0B979" w:rsidR="00FF6FA4" w:rsidRDefault="00FD0225" w:rsidP="00F70620">
      <w:r>
        <w:t xml:space="preserve">Therefore, the most optimal method for this project will be to use the </w:t>
      </w:r>
      <w:r w:rsidRPr="002B0270">
        <w:t>Cartesian Trilateration algorithm</w:t>
      </w:r>
      <w:r>
        <w:t xml:space="preserve"> to calculate the user location </w:t>
      </w:r>
      <w:r w:rsidR="00D9134A">
        <w:t xml:space="preserve">with </w:t>
      </w:r>
      <w:r>
        <w:t xml:space="preserve">conjunction of the </w:t>
      </w:r>
      <w:r w:rsidRPr="005174DE">
        <w:t>Free-space path loss formula</w:t>
      </w:r>
      <w:r>
        <w:t xml:space="preserve"> to calculate distance</w:t>
      </w:r>
      <w:r w:rsidR="00BE0956">
        <w:t xml:space="preserve"> needed for the algorithm</w:t>
      </w:r>
      <w:r>
        <w:t xml:space="preserve">. </w:t>
      </w:r>
    </w:p>
    <w:p w14:paraId="74E85A73" w14:textId="2C7E4E2F" w:rsidR="00FF6FA4" w:rsidRPr="00FF6FA4" w:rsidRDefault="00552869" w:rsidP="00C92AAE">
      <w:pPr>
        <w:pStyle w:val="Heading2"/>
      </w:pPr>
      <w:bookmarkStart w:id="17" w:name="_Toc39171183"/>
      <w:r>
        <w:t>2.3 Inspect Existing Location Awareness Applications</w:t>
      </w:r>
      <w:bookmarkEnd w:id="17"/>
    </w:p>
    <w:p w14:paraId="47AD578B" w14:textId="7BD054D2" w:rsidR="00FF6FA4" w:rsidRDefault="000E5AF3" w:rsidP="00F70620">
      <w:r>
        <w:t xml:space="preserve">As mentioned in the background information, </w:t>
      </w:r>
      <w:r w:rsidR="001F249A">
        <w:t>many applications</w:t>
      </w:r>
      <w:r>
        <w:t xml:space="preserve"> relate to LA in Google Play Store which host</w:t>
      </w:r>
      <w:r w:rsidR="001F249A">
        <w:t>s</w:t>
      </w:r>
      <w:r>
        <w:t xml:space="preserve"> many types of mobile applications</w:t>
      </w:r>
      <w:r w:rsidR="00C47826">
        <w:t>.</w:t>
      </w:r>
      <w:r>
        <w:t xml:space="preserve"> Another source of application</w:t>
      </w:r>
      <w:r w:rsidR="00BE0956">
        <w:t>s</w:t>
      </w:r>
      <w:r>
        <w:t xml:space="preserve"> that relate</w:t>
      </w:r>
      <w:r w:rsidR="001F249A">
        <w:t>s</w:t>
      </w:r>
      <w:r>
        <w:t xml:space="preserve"> to LA</w:t>
      </w:r>
      <w:r w:rsidR="00F06B51">
        <w:t xml:space="preserve"> and </w:t>
      </w:r>
      <w:r w:rsidR="001F249A">
        <w:t>has</w:t>
      </w:r>
      <w:r w:rsidR="00F06B51">
        <w:t xml:space="preserve"> sample code</w:t>
      </w:r>
      <w:r>
        <w:t xml:space="preserve"> can be found in GitHub a </w:t>
      </w:r>
      <w:r w:rsidR="00A96974">
        <w:t>well-known</w:t>
      </w:r>
      <w:r>
        <w:t xml:space="preserve"> repository of projects</w:t>
      </w:r>
      <w:r w:rsidR="00FD0225">
        <w:t xml:space="preserve">. </w:t>
      </w:r>
      <w:r w:rsidR="00A96974">
        <w:t xml:space="preserve">Most of the project/apps that were on these hosting platforms have used technology that was already covered in this report. The GitHub projects </w:t>
      </w:r>
      <w:r w:rsidR="0040779E">
        <w:t>have two</w:t>
      </w:r>
      <w:r w:rsidR="00C47826">
        <w:t xml:space="preserve"> main</w:t>
      </w:r>
      <w:r w:rsidR="0040779E">
        <w:t xml:space="preserve"> types of User Interface (UI)</w:t>
      </w:r>
      <w:r w:rsidR="00E7277F">
        <w:t>, one</w:t>
      </w:r>
      <w:r w:rsidR="0040779E">
        <w:t xml:space="preserve"> of them is a map-based approach which shows a floor map with a marker that has your current position and updates regularly</w:t>
      </w:r>
      <w:sdt>
        <w:sdtPr>
          <w:id w:val="1978874608"/>
          <w:citation/>
        </w:sdtPr>
        <w:sdtEndPr/>
        <w:sdtContent>
          <w:r w:rsidR="0040779E">
            <w:fldChar w:fldCharType="begin"/>
          </w:r>
          <w:r w:rsidR="0040779E">
            <w:rPr>
              <w:lang w:val="en-US"/>
            </w:rPr>
            <w:instrText xml:space="preserve"> CITATION Ste19 \l 1033 </w:instrText>
          </w:r>
          <w:r w:rsidR="0040779E">
            <w:fldChar w:fldCharType="separate"/>
          </w:r>
          <w:r w:rsidR="00EF04C8">
            <w:rPr>
              <w:noProof/>
              <w:lang w:val="en-US"/>
            </w:rPr>
            <w:t xml:space="preserve"> </w:t>
          </w:r>
          <w:r w:rsidR="00EF04C8" w:rsidRPr="00EF04C8">
            <w:rPr>
              <w:noProof/>
              <w:lang w:val="en-US"/>
            </w:rPr>
            <w:t>(Steppschuh, 2019)</w:t>
          </w:r>
          <w:r w:rsidR="0040779E">
            <w:fldChar w:fldCharType="end"/>
          </w:r>
        </w:sdtContent>
      </w:sdt>
      <w:r w:rsidR="0040779E">
        <w:t xml:space="preserve">. While the other </w:t>
      </w:r>
      <w:r w:rsidR="0040779E">
        <w:lastRenderedPageBreak/>
        <w:t xml:space="preserve">features a reference-based approach showing what </w:t>
      </w:r>
      <w:r w:rsidR="00E7277F">
        <w:t>reference</w:t>
      </w:r>
      <w:r w:rsidR="0040779E">
        <w:t xml:space="preserve"> point is closest based on your current position</w:t>
      </w:r>
      <w:sdt>
        <w:sdtPr>
          <w:id w:val="-62030403"/>
          <w:citation/>
        </w:sdtPr>
        <w:sdtEndPr/>
        <w:sdtContent>
          <w:r w:rsidR="0040779E">
            <w:fldChar w:fldCharType="begin"/>
          </w:r>
          <w:r w:rsidR="0040779E">
            <w:rPr>
              <w:lang w:val="en-US"/>
            </w:rPr>
            <w:instrText xml:space="preserve"> CITATION sch18 \l 1033 </w:instrText>
          </w:r>
          <w:r w:rsidR="0040779E">
            <w:fldChar w:fldCharType="separate"/>
          </w:r>
          <w:r w:rsidR="00EF04C8">
            <w:rPr>
              <w:noProof/>
              <w:lang w:val="en-US"/>
            </w:rPr>
            <w:t xml:space="preserve"> </w:t>
          </w:r>
          <w:r w:rsidR="00EF04C8" w:rsidRPr="00EF04C8">
            <w:rPr>
              <w:noProof/>
              <w:lang w:val="en-US"/>
            </w:rPr>
            <w:t>(schollz, 2018)</w:t>
          </w:r>
          <w:r w:rsidR="0040779E">
            <w:fldChar w:fldCharType="end"/>
          </w:r>
        </w:sdtContent>
      </w:sdt>
      <w:r w:rsidR="0040779E">
        <w:t>.</w:t>
      </w:r>
      <w:r w:rsidR="00E61D08">
        <w:t xml:space="preserve"> Although they are not exactly full solutions, they can be used as building blocks of the project.</w:t>
      </w:r>
      <w:r w:rsidR="0040779E">
        <w:t xml:space="preserve"> </w:t>
      </w:r>
    </w:p>
    <w:p w14:paraId="6AC21227" w14:textId="04A223EF" w:rsidR="00FD0225" w:rsidRPr="00F70620" w:rsidRDefault="00FD0225" w:rsidP="00F70620">
      <w:r>
        <w:t xml:space="preserve">For this project, the Map-based approach would be best for the visualisation of the user Location while the reference point approach does has some advantages in that its more precise in data gathering, it is not that appealing to normal users. </w:t>
      </w:r>
    </w:p>
    <w:p w14:paraId="51D33AA4" w14:textId="643A5290" w:rsidR="00FF6FA4" w:rsidRPr="00FF6FA4" w:rsidRDefault="00552869" w:rsidP="00C92AAE">
      <w:pPr>
        <w:pStyle w:val="Heading2"/>
      </w:pPr>
      <w:bookmarkStart w:id="18" w:name="_Toc39171184"/>
      <w:r>
        <w:t>2.4 Consider Security Aspects within a Mobile Application</w:t>
      </w:r>
      <w:bookmarkEnd w:id="18"/>
    </w:p>
    <w:p w14:paraId="14C5B8E9" w14:textId="6F68E937" w:rsidR="001822D0" w:rsidRPr="00F70620" w:rsidRDefault="00A67ECA" w:rsidP="00F70620">
      <w:r>
        <w:t>The background discussed a brief concern of how application</w:t>
      </w:r>
      <w:r w:rsidR="00191532">
        <w:t>;</w:t>
      </w:r>
      <w:r>
        <w:t xml:space="preserve"> store, protect and use personal data of the population due to the new General Data Protection Act (GDPR). This includes additional clauses </w:t>
      </w:r>
      <w:r w:rsidR="002615EC">
        <w:t>such as</w:t>
      </w:r>
      <w:r w:rsidR="0084727F">
        <w:t xml:space="preserve"> storing and</w:t>
      </w:r>
      <w:r w:rsidR="002615EC">
        <w:t xml:space="preserve"> protecting the digital footprint </w:t>
      </w:r>
      <w:r w:rsidR="001F249A">
        <w:t>of P</w:t>
      </w:r>
      <w:r w:rsidR="008738DA">
        <w:t xml:space="preserve">ersonal </w:t>
      </w:r>
      <w:r w:rsidR="001F249A">
        <w:t>Identifiable I</w:t>
      </w:r>
      <w:r w:rsidR="008738DA" w:rsidRPr="008738DA">
        <w:t>nformatio</w:t>
      </w:r>
      <w:r w:rsidR="008738DA">
        <w:t xml:space="preserve">n (PII) data </w:t>
      </w:r>
      <w:r w:rsidR="008738DA">
        <w:fldChar w:fldCharType="begin"/>
      </w:r>
      <w:r w:rsidR="008738DA">
        <w:instrText>ADDIN RW.CITE{{doc:5dcc7f19e4b056c4280ed0af McAllister,Craig 2017}}</w:instrText>
      </w:r>
      <w:r w:rsidR="008738DA">
        <w:fldChar w:fldCharType="separate"/>
      </w:r>
      <w:r w:rsidR="008738DA" w:rsidRPr="008738DA">
        <w:rPr>
          <w:rFonts w:cs="Times New Roman"/>
          <w:bCs/>
          <w:lang w:val="en-US"/>
        </w:rPr>
        <w:t>(McAllister, 2017)</w:t>
      </w:r>
      <w:r w:rsidR="008738DA">
        <w:fldChar w:fldCharType="end"/>
      </w:r>
      <w:r w:rsidR="008738DA">
        <w:t xml:space="preserve">. </w:t>
      </w:r>
      <w:r w:rsidR="0084727F">
        <w:t>As the application require</w:t>
      </w:r>
      <w:r w:rsidR="00EF406D">
        <w:t>s the use</w:t>
      </w:r>
      <w:r w:rsidR="0084727F">
        <w:t xml:space="preserve"> </w:t>
      </w:r>
      <w:r w:rsidR="00EF406D">
        <w:t xml:space="preserve">of </w:t>
      </w:r>
      <w:r w:rsidR="0084727F">
        <w:t>S</w:t>
      </w:r>
      <w:r w:rsidR="0084727F" w:rsidRPr="0084727F">
        <w:t xml:space="preserve">hort </w:t>
      </w:r>
      <w:r w:rsidR="005466F4">
        <w:t>Me</w:t>
      </w:r>
      <w:r w:rsidR="005466F4" w:rsidRPr="0084727F">
        <w:t>ssage</w:t>
      </w:r>
      <w:r w:rsidR="0084727F" w:rsidRPr="0084727F">
        <w:t xml:space="preserve"> </w:t>
      </w:r>
      <w:r w:rsidR="0084727F">
        <w:t>S</w:t>
      </w:r>
      <w:r w:rsidR="0084727F" w:rsidRPr="0084727F">
        <w:t>ervice</w:t>
      </w:r>
      <w:r w:rsidR="0084727F">
        <w:t xml:space="preserve"> (SMS) </w:t>
      </w:r>
      <w:r w:rsidR="00EF406D">
        <w:t>the app</w:t>
      </w:r>
      <w:r w:rsidR="0084727F">
        <w:t xml:space="preserve"> will </w:t>
      </w:r>
      <w:r w:rsidR="00EF406D">
        <w:t>need</w:t>
      </w:r>
      <w:r w:rsidR="0084727F">
        <w:t xml:space="preserve"> to </w:t>
      </w:r>
      <w:r w:rsidR="00EF406D">
        <w:t>have follow</w:t>
      </w:r>
      <w:r w:rsidR="001F249A">
        <w:t>ed</w:t>
      </w:r>
      <w:r w:rsidR="00EF406D">
        <w:t xml:space="preserve"> GDPR guidelines to make it GDPR compliant</w:t>
      </w:r>
      <w:r w:rsidR="0084727F">
        <w:t xml:space="preserve">. </w:t>
      </w:r>
      <w:r w:rsidR="00EF406D">
        <w:t>The guideline includes the use of</w:t>
      </w:r>
      <w:r w:rsidR="0084727F">
        <w:t xml:space="preserve"> Encryption and Data storage</w:t>
      </w:r>
      <w:r w:rsidR="00865176">
        <w:t xml:space="preserve">, </w:t>
      </w:r>
      <w:r w:rsidR="00865176" w:rsidRPr="00865176">
        <w:t>Right to Be Forgotten</w:t>
      </w:r>
      <w:r w:rsidR="00865176">
        <w:t xml:space="preserve"> and </w:t>
      </w:r>
      <w:r w:rsidR="00865176" w:rsidRPr="00865176">
        <w:t>Log</w:t>
      </w:r>
      <w:r w:rsidR="00C47826">
        <w:t>/</w:t>
      </w:r>
      <w:r w:rsidR="00865176" w:rsidRPr="00865176">
        <w:t xml:space="preserve">Justify </w:t>
      </w:r>
      <w:r w:rsidR="00865176">
        <w:t>the</w:t>
      </w:r>
      <w:r w:rsidR="00865176" w:rsidRPr="00865176">
        <w:t xml:space="preserve"> Data Collection</w:t>
      </w:r>
      <w:r w:rsidR="00EF406D">
        <w:t xml:space="preserve"> within the application or</w:t>
      </w:r>
      <w:r w:rsidR="005B3959">
        <w:t xml:space="preserve"> state</w:t>
      </w:r>
      <w:r w:rsidR="001822D0">
        <w:t xml:space="preserve"> it</w:t>
      </w:r>
      <w:r w:rsidR="005B3959">
        <w:t xml:space="preserve"> in</w:t>
      </w:r>
      <w:r w:rsidR="00EF406D">
        <w:t xml:space="preserve"> terms and conditions </w:t>
      </w:r>
      <w:sdt>
        <w:sdtPr>
          <w:id w:val="590977154"/>
          <w:citation/>
        </w:sdtPr>
        <w:sdtEndPr/>
        <w:sdtContent>
          <w:r w:rsidR="00865176">
            <w:fldChar w:fldCharType="begin"/>
          </w:r>
          <w:r w:rsidR="00865176">
            <w:rPr>
              <w:lang w:val="en-US"/>
            </w:rPr>
            <w:instrText xml:space="preserve"> CITATION Geo19 \l 1033 </w:instrText>
          </w:r>
          <w:r w:rsidR="00865176">
            <w:fldChar w:fldCharType="separate"/>
          </w:r>
          <w:r w:rsidR="00EF04C8" w:rsidRPr="00EF04C8">
            <w:rPr>
              <w:noProof/>
              <w:lang w:val="en-US"/>
            </w:rPr>
            <w:t>(Petrequin, 2019)</w:t>
          </w:r>
          <w:r w:rsidR="00865176">
            <w:fldChar w:fldCharType="end"/>
          </w:r>
        </w:sdtContent>
      </w:sdt>
      <w:r w:rsidR="00865176">
        <w:t xml:space="preserve">. Since the application will </w:t>
      </w:r>
      <w:r w:rsidR="006D56C3">
        <w:t xml:space="preserve">need to </w:t>
      </w:r>
      <w:r w:rsidR="00865176">
        <w:t>use</w:t>
      </w:r>
      <w:r w:rsidR="00BE0956">
        <w:t xml:space="preserve"> web </w:t>
      </w:r>
      <w:r w:rsidR="00865176">
        <w:t>API</w:t>
      </w:r>
      <w:r w:rsidR="006D56C3">
        <w:t>s</w:t>
      </w:r>
      <w:r w:rsidR="00865176">
        <w:t xml:space="preserve"> t</w:t>
      </w:r>
      <w:r w:rsidR="006D56C3">
        <w:t>o calculate coordinate data,</w:t>
      </w:r>
      <w:r w:rsidR="00EF406D">
        <w:t xml:space="preserve"> the </w:t>
      </w:r>
      <w:r w:rsidR="00DC01DE">
        <w:t xml:space="preserve">developer needs to be aware that the </w:t>
      </w:r>
      <w:r w:rsidR="00BE0956">
        <w:t xml:space="preserve">web </w:t>
      </w:r>
      <w:r w:rsidR="00DC01DE">
        <w:t>APIs that he uses need to be secure and</w:t>
      </w:r>
      <w:r w:rsidR="001822D0">
        <w:t xml:space="preserve"> will</w:t>
      </w:r>
      <w:r w:rsidR="00DC01DE">
        <w:t xml:space="preserve"> need</w:t>
      </w:r>
      <w:r w:rsidR="001822D0">
        <w:t xml:space="preserve"> to</w:t>
      </w:r>
      <w:r w:rsidR="00DC01DE">
        <w:t xml:space="preserve"> follow the GDPR guidelines to ensure</w:t>
      </w:r>
      <w:r w:rsidR="00BE0956">
        <w:t xml:space="preserve"> that</w:t>
      </w:r>
      <w:r w:rsidR="00DC01DE">
        <w:t xml:space="preserve"> there are no data </w:t>
      </w:r>
      <w:r w:rsidR="00E7277F">
        <w:t xml:space="preserve">leakages </w:t>
      </w:r>
      <w:r w:rsidR="00DC01DE">
        <w:fldChar w:fldCharType="begin"/>
      </w:r>
      <w:r w:rsidR="00DC01DE">
        <w:instrText>ADDIN RW.CITE{{doc:5dcc8fe9e4b0f63f464fbfb6 Enck,William 2011}}</w:instrText>
      </w:r>
      <w:r w:rsidR="00DC01DE">
        <w:fldChar w:fldCharType="separate"/>
      </w:r>
      <w:r w:rsidR="00DC20FC" w:rsidRPr="00DC20FC">
        <w:rPr>
          <w:rFonts w:cs="Times New Roman"/>
          <w:bCs/>
          <w:lang w:val="en-US"/>
        </w:rPr>
        <w:t>(</w:t>
      </w:r>
      <w:proofErr w:type="spellStart"/>
      <w:r w:rsidR="00DC20FC" w:rsidRPr="00DC20FC">
        <w:rPr>
          <w:rFonts w:cs="Times New Roman"/>
          <w:bCs/>
          <w:lang w:val="en-US"/>
        </w:rPr>
        <w:t>Enck</w:t>
      </w:r>
      <w:proofErr w:type="spellEnd"/>
      <w:r w:rsidR="00DC20FC" w:rsidRPr="00DC20FC">
        <w:rPr>
          <w:rFonts w:cs="Times New Roman"/>
          <w:bCs/>
          <w:lang w:val="en-US"/>
        </w:rPr>
        <w:t xml:space="preserve">, </w:t>
      </w:r>
      <w:proofErr w:type="spellStart"/>
      <w:r w:rsidR="00DC20FC" w:rsidRPr="00DC20FC">
        <w:rPr>
          <w:rFonts w:cs="Times New Roman"/>
          <w:bCs/>
          <w:lang w:val="en-US"/>
        </w:rPr>
        <w:t>Octeau</w:t>
      </w:r>
      <w:proofErr w:type="spellEnd"/>
      <w:r w:rsidR="00DC20FC" w:rsidRPr="00DC20FC">
        <w:rPr>
          <w:rFonts w:cs="Times New Roman"/>
          <w:bCs/>
          <w:lang w:val="en-US"/>
        </w:rPr>
        <w:t>, McDaniel &amp; Chaudhuri, 2011)</w:t>
      </w:r>
      <w:r w:rsidR="00DC01DE">
        <w:fldChar w:fldCharType="end"/>
      </w:r>
      <w:r w:rsidR="00DC01DE">
        <w:t xml:space="preserve">. </w:t>
      </w:r>
    </w:p>
    <w:p w14:paraId="7E656854" w14:textId="7140ABDB" w:rsidR="00FF6FA4" w:rsidRPr="00FF6FA4" w:rsidRDefault="00552869" w:rsidP="00C92AAE">
      <w:pPr>
        <w:pStyle w:val="Heading2"/>
      </w:pPr>
      <w:bookmarkStart w:id="19" w:name="_Toc39171185"/>
      <w:r>
        <w:t xml:space="preserve">2.5 Research </w:t>
      </w:r>
      <w:r w:rsidR="0007273B">
        <w:t xml:space="preserve">into </w:t>
      </w:r>
      <w:r>
        <w:t>Mobile Application Development</w:t>
      </w:r>
      <w:bookmarkEnd w:id="19"/>
    </w:p>
    <w:p w14:paraId="4AFE23CC" w14:textId="75B85ABF" w:rsidR="000B1B4F" w:rsidRDefault="00C93EAA" w:rsidP="000B1B4F">
      <w:r>
        <w:t xml:space="preserve">As discussed in the Secondary Objective, the development environment will be Android Studio </w:t>
      </w:r>
      <w:r w:rsidR="0093299A">
        <w:t xml:space="preserve">as they have an ample amount of documentation, libraries and testing can be done either through its inbuilt emulator or from loading the application into an android phone using a data USB cable </w:t>
      </w:r>
      <w:r w:rsidR="0093299A">
        <w:fldChar w:fldCharType="begin"/>
      </w:r>
      <w:r w:rsidR="0093299A">
        <w:instrText>ADDIN RW.CITE{{doc:5dcc9d06e4b0f63f464fc4e1 Zapata,BelenCruz 2013}}</w:instrText>
      </w:r>
      <w:r w:rsidR="0093299A">
        <w:fldChar w:fldCharType="separate"/>
      </w:r>
      <w:r w:rsidR="0093299A" w:rsidRPr="0093299A">
        <w:rPr>
          <w:rFonts w:cs="Times New Roman"/>
          <w:bCs/>
          <w:lang w:val="en-US"/>
        </w:rPr>
        <w:t>(Zapata, 2013)</w:t>
      </w:r>
      <w:r w:rsidR="0093299A">
        <w:fldChar w:fldCharType="end"/>
      </w:r>
      <w:r w:rsidR="0093299A">
        <w:t xml:space="preserve">. The programming language will be Java as it is the more preferred programming language for developers </w:t>
      </w:r>
      <w:r w:rsidR="007B221F">
        <w:t>and has</w:t>
      </w:r>
      <w:r w:rsidR="00191532">
        <w:t xml:space="preserve"> </w:t>
      </w:r>
      <w:r w:rsidR="001822D0">
        <w:t>overwhelming</w:t>
      </w:r>
      <w:r w:rsidR="007B221F">
        <w:t xml:space="preserve"> support from seasoned professionals for complicated projects</w:t>
      </w:r>
      <w:r w:rsidR="00191532">
        <w:t xml:space="preserve"> and problems</w:t>
      </w:r>
      <w:r w:rsidR="007B221F">
        <w:t>. Although Kotlin has m</w:t>
      </w:r>
      <w:r w:rsidR="001F249A">
        <w:t xml:space="preserve">ore features geared solely for </w:t>
      </w:r>
      <w:r w:rsidR="007B221F">
        <w:t>mobile development and its simplicity, it still a relatively new language that needs more time</w:t>
      </w:r>
      <w:r w:rsidR="00BE0956">
        <w:t xml:space="preserve"> to propagate </w:t>
      </w:r>
      <w:r w:rsidR="007B221F">
        <w:t>for professionals to interact with this programming language</w:t>
      </w:r>
      <w:r w:rsidR="000305CB">
        <w:t xml:space="preserve"> to become more reliable </w:t>
      </w:r>
      <w:r w:rsidR="000305CB">
        <w:fldChar w:fldCharType="begin"/>
      </w:r>
      <w:r w:rsidR="000305CB">
        <w:instrText>ADDIN RW.CITE{{doc:5dcca0d2e4b0c9b9875e7ac3 Banerjee,Madhurima 2018}}</w:instrText>
      </w:r>
      <w:r w:rsidR="000305CB">
        <w:fldChar w:fldCharType="separate"/>
      </w:r>
      <w:r w:rsidR="00DC20FC" w:rsidRPr="00DC20FC">
        <w:rPr>
          <w:rFonts w:cs="Times New Roman"/>
          <w:bCs/>
          <w:lang w:val="en-US"/>
        </w:rPr>
        <w:t>(Banerjee, Bose, Kundu &amp; Mukherjee, 2018)</w:t>
      </w:r>
      <w:r w:rsidR="000305CB">
        <w:fldChar w:fldCharType="end"/>
      </w:r>
      <w:r w:rsidR="007B221F">
        <w:t xml:space="preserve">. </w:t>
      </w:r>
    </w:p>
    <w:p w14:paraId="4209B452" w14:textId="5599DCA7" w:rsidR="00E93978" w:rsidRDefault="0007273B" w:rsidP="000B1B4F">
      <w:r>
        <w:t>Therefore,</w:t>
      </w:r>
      <w:r w:rsidR="00E93978">
        <w:t xml:space="preserve"> Android Studio is more suitable</w:t>
      </w:r>
      <w:r w:rsidR="00BE0956">
        <w:t xml:space="preserve"> and stable</w:t>
      </w:r>
      <w:r w:rsidR="00E93978">
        <w:t xml:space="preserve"> for this project as</w:t>
      </w:r>
      <w:r>
        <w:t xml:space="preserve"> it already has an established user base with numerous seasoned experts in java while Kotlin is still a relatively new language with limited documentation. </w:t>
      </w:r>
    </w:p>
    <w:p w14:paraId="07D48904" w14:textId="320139CC" w:rsidR="00341AAF" w:rsidRDefault="00341AAF" w:rsidP="00341AAF">
      <w:pPr>
        <w:spacing w:after="0" w:line="240" w:lineRule="auto"/>
        <w:jc w:val="left"/>
      </w:pPr>
      <w:r>
        <w:br w:type="page"/>
      </w:r>
    </w:p>
    <w:p w14:paraId="7540B204" w14:textId="6E6B67CE" w:rsidR="00FF6FA4" w:rsidRPr="00FF6FA4" w:rsidRDefault="003707FE" w:rsidP="003707FE">
      <w:pPr>
        <w:pStyle w:val="Heading1"/>
      </w:pPr>
      <w:bookmarkStart w:id="20" w:name="_Toc39171186"/>
      <w:r>
        <w:lastRenderedPageBreak/>
        <w:t xml:space="preserve">3.0 </w:t>
      </w:r>
      <w:r w:rsidR="00540A4B">
        <w:t>Execution</w:t>
      </w:r>
      <w:bookmarkEnd w:id="20"/>
    </w:p>
    <w:p w14:paraId="32F1C3D1" w14:textId="2E460FDE" w:rsidR="00154E92" w:rsidRDefault="00154E92" w:rsidP="00341AAF">
      <w:r>
        <w:t xml:space="preserve">The following will </w:t>
      </w:r>
      <w:r w:rsidR="002C3F2A">
        <w:t>include</w:t>
      </w:r>
      <w:r w:rsidR="00540A4B">
        <w:t xml:space="preserve"> a discussion on the original problem</w:t>
      </w:r>
      <w:r w:rsidR="00B32F63">
        <w:t xml:space="preserve"> as well as the</w:t>
      </w:r>
      <w:r w:rsidR="00540A4B">
        <w:t xml:space="preserve"> analysis of the problem and </w:t>
      </w:r>
      <w:r w:rsidR="00B32F63">
        <w:t>the solution that was applied</w:t>
      </w:r>
      <w:r>
        <w:t>.</w:t>
      </w:r>
    </w:p>
    <w:p w14:paraId="237BFC19" w14:textId="4694BE4C" w:rsidR="00E64EEF" w:rsidRDefault="00B32F63" w:rsidP="00B32F63">
      <w:pPr>
        <w:pStyle w:val="Heading2"/>
      </w:pPr>
      <w:bookmarkStart w:id="21" w:name="_Toc39171187"/>
      <w:r>
        <w:t>3.1 Problem and System Analysis</w:t>
      </w:r>
      <w:bookmarkEnd w:id="21"/>
      <w:r>
        <w:t xml:space="preserve"> </w:t>
      </w:r>
    </w:p>
    <w:p w14:paraId="4F4E121F" w14:textId="36574C31" w:rsidR="006E667F" w:rsidRDefault="00FD4D74" w:rsidP="00FD4D74">
      <w:r w:rsidRPr="00FD4D74">
        <w:t>This project aims to develop and test a mobile application for an android phone to receive Wi-Fi</w:t>
      </w:r>
      <w:r>
        <w:t xml:space="preserve"> access point</w:t>
      </w:r>
      <w:r w:rsidRPr="00FD4D74">
        <w:t xml:space="preserve"> signals</w:t>
      </w:r>
      <w:r w:rsidR="006E667F">
        <w:t>.</w:t>
      </w:r>
      <w:r>
        <w:t xml:space="preserve"> </w:t>
      </w:r>
      <w:r w:rsidR="006E667F">
        <w:t>B</w:t>
      </w:r>
      <w:r>
        <w:t>y</w:t>
      </w:r>
      <w:r w:rsidRPr="00FD4D74">
        <w:t xml:space="preserve"> using an</w:t>
      </w:r>
      <w:r>
        <w:t xml:space="preserve"> </w:t>
      </w:r>
      <w:r w:rsidR="00BE0956">
        <w:t>w</w:t>
      </w:r>
      <w:r>
        <w:t>eb</w:t>
      </w:r>
      <w:r w:rsidRPr="00FD4D74">
        <w:t xml:space="preserve"> API </w:t>
      </w:r>
      <w:r>
        <w:t xml:space="preserve">to </w:t>
      </w:r>
      <w:r w:rsidRPr="00FD4D74">
        <w:t xml:space="preserve">convert </w:t>
      </w:r>
      <w:r w:rsidR="006E667F">
        <w:t xml:space="preserve">the access point </w:t>
      </w:r>
      <w:r w:rsidR="003B765F">
        <w:t>information</w:t>
      </w:r>
      <w:r w:rsidRPr="00FD4D74">
        <w:t xml:space="preserve"> to </w:t>
      </w:r>
      <w:r w:rsidR="003B765F">
        <w:t xml:space="preserve">the </w:t>
      </w:r>
      <w:r w:rsidRPr="00FD4D74">
        <w:t xml:space="preserve">geographical </w:t>
      </w:r>
      <w:r w:rsidR="006E667F">
        <w:t>position of the user,</w:t>
      </w:r>
      <w:r w:rsidRPr="00FD4D74">
        <w:t xml:space="preserve"> which will be then used to map onto the floor plans of the buildings within the</w:t>
      </w:r>
      <w:r w:rsidR="003B765F">
        <w:t xml:space="preserve"> Glasgow Caledonian University</w:t>
      </w:r>
      <w:r w:rsidR="000B5EE7">
        <w:t xml:space="preserve"> (GCU) </w:t>
      </w:r>
      <w:r w:rsidRPr="00FD4D74">
        <w:t xml:space="preserve">campus and send the location on a map to another student through SMS. </w:t>
      </w:r>
      <w:r w:rsidR="006E667F">
        <w:t xml:space="preserve">As the researcher’s understanding has been expanded </w:t>
      </w:r>
      <w:r w:rsidR="00FC4DF1">
        <w:t>through</w:t>
      </w:r>
      <w:r w:rsidR="006E667F">
        <w:t xml:space="preserve"> the literature and technological review from </w:t>
      </w:r>
      <w:r w:rsidR="00FC4DF1">
        <w:t>many other researcher’s articles, projects, and studies. Those conclusion and perspectives from their research will be influenced when development on the project begins as well as influence on the user testing criteria. This includes the discoveries of location algorithms, designs from other map-based projects and development tools from the literature and technological review.</w:t>
      </w:r>
      <w:r w:rsidR="00DC3092">
        <w:t xml:space="preserve"> </w:t>
      </w:r>
      <w:r w:rsidR="00DC3092" w:rsidRPr="00FD4D74">
        <w:t>This will determine if the application has helped improved location-based services and the success of the application.</w:t>
      </w:r>
    </w:p>
    <w:p w14:paraId="2BB6C7E6" w14:textId="017F1412" w:rsidR="00FD4D74" w:rsidRPr="00926CE2" w:rsidRDefault="00D8116C" w:rsidP="00FD4D74">
      <w:r>
        <w:t>T</w:t>
      </w:r>
      <w:r w:rsidR="00DC3092">
        <w:t>he</w:t>
      </w:r>
      <w:r w:rsidR="00FD4D74" w:rsidRPr="00FD4D74">
        <w:t xml:space="preserve"> application </w:t>
      </w:r>
      <w:r>
        <w:t>will</w:t>
      </w:r>
      <w:r w:rsidR="00FD4D74" w:rsidRPr="00FD4D74">
        <w:t xml:space="preserve"> be</w:t>
      </w:r>
      <w:r>
        <w:t xml:space="preserve"> </w:t>
      </w:r>
      <w:r w:rsidR="00FD4D74" w:rsidRPr="00FD4D74">
        <w:t xml:space="preserve">evaluated by two or more test participants. One of the two participants will be asked to use the application to locate and find the other participant and vice versa, they will then be given a questionnaire to evaluate the ease of using the app. They will also be asked whether if the app was effective in locating individuals rather than just </w:t>
      </w:r>
      <w:r w:rsidR="006E667F">
        <w:t xml:space="preserve">using </w:t>
      </w:r>
      <w:r w:rsidR="00FD4D74" w:rsidRPr="00FD4D74">
        <w:t xml:space="preserve">normal text message containing </w:t>
      </w:r>
      <w:r w:rsidR="006E667F">
        <w:t xml:space="preserve">approximate </w:t>
      </w:r>
      <w:r w:rsidR="00FD4D74" w:rsidRPr="00FD4D74">
        <w:t xml:space="preserve">location details. </w:t>
      </w:r>
    </w:p>
    <w:p w14:paraId="3D05EC33" w14:textId="79AD0AB6" w:rsidR="00FF6FA4" w:rsidRPr="00FF6FA4" w:rsidRDefault="00552869" w:rsidP="00C92AAE">
      <w:pPr>
        <w:pStyle w:val="Heading2"/>
      </w:pPr>
      <w:bookmarkStart w:id="22" w:name="_Toc39171188"/>
      <w:r>
        <w:t>3.</w:t>
      </w:r>
      <w:r w:rsidR="00B32F63">
        <w:t>2</w:t>
      </w:r>
      <w:r>
        <w:t xml:space="preserve"> </w:t>
      </w:r>
      <w:r w:rsidR="00B32F63">
        <w:t>Execution Methods</w:t>
      </w:r>
      <w:bookmarkEnd w:id="22"/>
      <w:r w:rsidR="00B32F63">
        <w:t xml:space="preserve"> </w:t>
      </w:r>
    </w:p>
    <w:p w14:paraId="1282EF8E" w14:textId="72160938" w:rsidR="006744AD" w:rsidRDefault="00DC68AF" w:rsidP="006744AD">
      <w:r>
        <w:t xml:space="preserve">During the execution of the primary research phase, </w:t>
      </w:r>
      <w:r w:rsidR="00B90DD6">
        <w:t>the</w:t>
      </w:r>
      <w:r w:rsidR="00C21A50">
        <w:t>re were several</w:t>
      </w:r>
      <w:r w:rsidR="00B90DD6">
        <w:t xml:space="preserve"> tasks that were undertaking by the researcher that assisted on the theories, design, development, and testing of the project. The </w:t>
      </w:r>
      <w:r w:rsidR="00C21A50">
        <w:t>main</w:t>
      </w:r>
      <w:r w:rsidR="00B90DD6">
        <w:t xml:space="preserve"> stages that took place though the execution phase where </w:t>
      </w:r>
      <w:r w:rsidR="007A0F27">
        <w:t>Requirements</w:t>
      </w:r>
      <w:r w:rsidR="00E53ABE">
        <w:t xml:space="preserve">, Design, Development and Evaluation. </w:t>
      </w:r>
    </w:p>
    <w:p w14:paraId="34D55C81" w14:textId="3AD55B2E" w:rsidR="00E53ABE" w:rsidRDefault="00E53ABE" w:rsidP="00E53ABE">
      <w:pPr>
        <w:pStyle w:val="Heading3"/>
      </w:pPr>
      <w:bookmarkStart w:id="23" w:name="_Toc39171189"/>
      <w:r>
        <w:t xml:space="preserve">3.2.1 Requirements of the Indoor </w:t>
      </w:r>
      <w:r w:rsidR="0057129F">
        <w:t>Location</w:t>
      </w:r>
      <w:r>
        <w:t xml:space="preserve"> Android App</w:t>
      </w:r>
      <w:bookmarkEnd w:id="23"/>
    </w:p>
    <w:p w14:paraId="741EF534" w14:textId="53CB6838" w:rsidR="00C67C57" w:rsidRDefault="00E53ABE" w:rsidP="00E53ABE">
      <w:r>
        <w:t xml:space="preserve">The first step in the implementation of this project was to identify and </w:t>
      </w:r>
      <w:r w:rsidR="003B765F">
        <w:t>recognize</w:t>
      </w:r>
      <w:r>
        <w:t xml:space="preserve"> the requirements of the Indoor </w:t>
      </w:r>
      <w:r w:rsidR="0057129F">
        <w:t>Location</w:t>
      </w:r>
      <w:r>
        <w:t xml:space="preserve"> Application being developed.</w:t>
      </w:r>
      <w:r w:rsidR="00D9134A">
        <w:t xml:space="preserve"> From the conclusion </w:t>
      </w:r>
      <w:r w:rsidR="003B765F">
        <w:t xml:space="preserve">that was </w:t>
      </w:r>
      <w:r w:rsidR="00D9134A">
        <w:t>made from section 2.3 of the literature and technological review which concluded that</w:t>
      </w:r>
      <w:r w:rsidR="003B765F">
        <w:t xml:space="preserve"> the I</w:t>
      </w:r>
      <w:r w:rsidR="00D9134A">
        <w:t xml:space="preserve">ndoor </w:t>
      </w:r>
      <w:r w:rsidR="0057129F">
        <w:t xml:space="preserve">Location </w:t>
      </w:r>
      <w:r w:rsidR="00D9134A">
        <w:t xml:space="preserve">was split into two types and that the map-based approach was going to be used as it was more effective </w:t>
      </w:r>
      <w:r w:rsidR="00644305">
        <w:t>in showing the user location to the user. To make sure that the research from the literature</w:t>
      </w:r>
      <w:r w:rsidR="003B765F">
        <w:t xml:space="preserve"> and technological</w:t>
      </w:r>
      <w:r w:rsidR="00644305">
        <w:t xml:space="preserve"> review were put to good use, an </w:t>
      </w:r>
      <w:r w:rsidR="003B765F">
        <w:t>further</w:t>
      </w:r>
      <w:r w:rsidR="00644305">
        <w:t xml:space="preserve"> </w:t>
      </w:r>
      <w:r w:rsidR="0032105B">
        <w:t>investigation</w:t>
      </w:r>
      <w:r w:rsidR="00644305">
        <w:t xml:space="preserve"> was conducted to find all the requirements that was needed</w:t>
      </w:r>
      <w:r w:rsidR="008668C5">
        <w:t xml:space="preserve">, by </w:t>
      </w:r>
      <w:r w:rsidR="003B765F">
        <w:t>looking into</w:t>
      </w:r>
      <w:r w:rsidR="008668C5">
        <w:t xml:space="preserve"> </w:t>
      </w:r>
      <w:r w:rsidR="00644305">
        <w:t xml:space="preserve">other indoor </w:t>
      </w:r>
      <w:r w:rsidR="0057129F">
        <w:t xml:space="preserve">Location </w:t>
      </w:r>
      <w:r w:rsidR="00644305">
        <w:t>application</w:t>
      </w:r>
      <w:r w:rsidR="008668C5">
        <w:t xml:space="preserve"> to see which functions were prevalent</w:t>
      </w:r>
      <w:r w:rsidR="00644305">
        <w:t xml:space="preserve">. </w:t>
      </w:r>
      <w:r w:rsidR="008668C5">
        <w:t>The rest of the requirement were the</w:t>
      </w:r>
      <w:r w:rsidR="003B765F">
        <w:t>n</w:t>
      </w:r>
      <w:r w:rsidR="008668C5">
        <w:t xml:space="preserve"> verified by </w:t>
      </w:r>
      <w:r w:rsidR="00C67C57">
        <w:t xml:space="preserve">examining the present issues in indoor </w:t>
      </w:r>
      <w:r w:rsidR="0057129F">
        <w:t xml:space="preserve">Location </w:t>
      </w:r>
      <w:r w:rsidR="00C67C57">
        <w:t xml:space="preserve">systems from this paper </w:t>
      </w:r>
      <w:r w:rsidR="00C67C57">
        <w:fldChar w:fldCharType="begin"/>
      </w:r>
      <w:r w:rsidR="00DC20FC">
        <w:instrText>ADDIN RW.CITE{{doc:5ea0aa31e4b01bf023749ac5 Basiri,Anahid 2017}}</w:instrText>
      </w:r>
      <w:r w:rsidR="00C67C57">
        <w:fldChar w:fldCharType="separate"/>
      </w:r>
      <w:r w:rsidR="00DC20FC" w:rsidRPr="00DC20FC">
        <w:rPr>
          <w:rFonts w:cs="Times New Roman"/>
          <w:bCs/>
          <w:lang w:val="en-US"/>
        </w:rPr>
        <w:t>(</w:t>
      </w:r>
      <w:proofErr w:type="spellStart"/>
      <w:r w:rsidR="00DC20FC" w:rsidRPr="00DC20FC">
        <w:rPr>
          <w:rFonts w:cs="Times New Roman"/>
          <w:bCs/>
          <w:lang w:val="en-US"/>
        </w:rPr>
        <w:t>Basiri</w:t>
      </w:r>
      <w:proofErr w:type="spellEnd"/>
      <w:r w:rsidR="00DC20FC" w:rsidRPr="00DC20FC">
        <w:rPr>
          <w:rFonts w:cs="Times New Roman"/>
          <w:bCs/>
          <w:i/>
          <w:lang w:val="en-US"/>
        </w:rPr>
        <w:t xml:space="preserve"> et al.</w:t>
      </w:r>
      <w:r w:rsidR="00DC20FC" w:rsidRPr="00DC20FC">
        <w:rPr>
          <w:rFonts w:cs="Times New Roman"/>
          <w:bCs/>
          <w:lang w:val="en-US"/>
        </w:rPr>
        <w:t>, 2017)</w:t>
      </w:r>
      <w:r w:rsidR="00C67C57">
        <w:fldChar w:fldCharType="end"/>
      </w:r>
      <w:r w:rsidR="00C67C57">
        <w:t xml:space="preserve"> . </w:t>
      </w:r>
      <w:r w:rsidR="008668C5">
        <w:t xml:space="preserve"> </w:t>
      </w:r>
      <w:r w:rsidR="00644305">
        <w:t xml:space="preserve">  </w:t>
      </w:r>
    </w:p>
    <w:p w14:paraId="2DC5756D" w14:textId="356A8883" w:rsidR="00C67C57" w:rsidRDefault="00C67C57" w:rsidP="00DC20FC">
      <w:pPr>
        <w:pStyle w:val="Heading4"/>
      </w:pPr>
      <w:r>
        <w:lastRenderedPageBreak/>
        <w:t>3.2.</w:t>
      </w:r>
      <w:r w:rsidR="00DC20FC">
        <w:t>1.1</w:t>
      </w:r>
      <w:r>
        <w:t xml:space="preserve"> </w:t>
      </w:r>
      <w:r w:rsidR="0032105B">
        <w:t>Investigation</w:t>
      </w:r>
      <w:r>
        <w:t xml:space="preserve"> </w:t>
      </w:r>
      <w:r w:rsidR="0030738D">
        <w:t xml:space="preserve">of other Indoor </w:t>
      </w:r>
      <w:r w:rsidR="0057129F">
        <w:t xml:space="preserve">Location </w:t>
      </w:r>
      <w:r w:rsidR="0030738D">
        <w:t>Apps</w:t>
      </w:r>
    </w:p>
    <w:p w14:paraId="6E7AAAD6" w14:textId="6D50493E" w:rsidR="0032105B" w:rsidRDefault="00132B26" w:rsidP="0030738D">
      <w:r>
        <w:t xml:space="preserve">Prior to the primary research </w:t>
      </w:r>
      <w:r w:rsidR="003B44CA">
        <w:t>phases</w:t>
      </w:r>
      <w:r>
        <w:t xml:space="preserve"> carried out</w:t>
      </w:r>
      <w:r w:rsidR="00226781">
        <w:t xml:space="preserve">, to determine the </w:t>
      </w:r>
      <w:r w:rsidR="00D9477A">
        <w:t>main</w:t>
      </w:r>
      <w:r w:rsidR="00226781">
        <w:t xml:space="preserve"> functional and non-functional requirements of the </w:t>
      </w:r>
      <w:r w:rsidR="003B765F">
        <w:t>I</w:t>
      </w:r>
      <w:r w:rsidR="00226781">
        <w:t xml:space="preserve">ndoor </w:t>
      </w:r>
      <w:r w:rsidR="000B5EE7">
        <w:t>L</w:t>
      </w:r>
      <w:r w:rsidR="00226781">
        <w:t xml:space="preserve">ocation </w:t>
      </w:r>
      <w:r w:rsidR="003B765F">
        <w:t>App</w:t>
      </w:r>
      <w:r w:rsidR="00226781">
        <w:t xml:space="preserve">, a </w:t>
      </w:r>
      <w:r w:rsidR="000163A9">
        <w:t>further</w:t>
      </w:r>
      <w:r w:rsidR="00226781">
        <w:t xml:space="preserve"> </w:t>
      </w:r>
      <w:r w:rsidR="0032105B">
        <w:t>investigation</w:t>
      </w:r>
      <w:r w:rsidR="00226781">
        <w:t xml:space="preserve"> was done</w:t>
      </w:r>
      <w:r w:rsidR="00C21A50">
        <w:t xml:space="preserve"> to confirm the right requirements</w:t>
      </w:r>
      <w:r w:rsidR="00226781">
        <w:t xml:space="preserve">. The </w:t>
      </w:r>
      <w:r w:rsidR="000163A9">
        <w:t>investigation</w:t>
      </w:r>
      <w:r w:rsidR="00226781">
        <w:t xml:space="preserve"> had aided in revealing the key functional aspects of the </w:t>
      </w:r>
      <w:r w:rsidR="003B765F">
        <w:t>I</w:t>
      </w:r>
      <w:r w:rsidR="003E2D65">
        <w:t xml:space="preserve">ndoor </w:t>
      </w:r>
      <w:r w:rsidR="0057129F">
        <w:t xml:space="preserve">Location </w:t>
      </w:r>
      <w:r w:rsidR="000B5EE7">
        <w:t>App</w:t>
      </w:r>
      <w:r w:rsidR="003E2D65">
        <w:t xml:space="preserve"> which would further aid in the direction of what kind of application, in terms of indoor </w:t>
      </w:r>
      <w:r w:rsidR="0057129F">
        <w:t>Location</w:t>
      </w:r>
      <w:r w:rsidR="00C00A91">
        <w:t>,</w:t>
      </w:r>
      <w:r w:rsidR="003E2D65">
        <w:t xml:space="preserve"> was being developed. An </w:t>
      </w:r>
      <w:r w:rsidR="000B5EE7">
        <w:t>o</w:t>
      </w:r>
      <w:r w:rsidR="003E2D65">
        <w:t xml:space="preserve">utlining method was used to show the different technologies considered and which were more suitable than others. </w:t>
      </w:r>
      <w:r w:rsidR="00D9477A">
        <w:t>This was completed by re-evaluating the hypothesis</w:t>
      </w:r>
      <w:r w:rsidR="00474975">
        <w:t xml:space="preserve">, </w:t>
      </w:r>
      <w:r w:rsidR="00DF11E2">
        <w:t xml:space="preserve">the </w:t>
      </w:r>
      <w:r w:rsidR="00D9477A">
        <w:t xml:space="preserve">research question of the </w:t>
      </w:r>
      <w:r w:rsidR="00DF11E2">
        <w:t>researcher</w:t>
      </w:r>
      <w:r w:rsidR="00474975">
        <w:t xml:space="preserve"> and examining common features of indoor </w:t>
      </w:r>
      <w:r w:rsidR="0057129F">
        <w:t xml:space="preserve">Location </w:t>
      </w:r>
      <w:r w:rsidR="00474975">
        <w:t>application</w:t>
      </w:r>
      <w:r w:rsidR="00D9477A">
        <w:t xml:space="preserve"> to break down</w:t>
      </w:r>
      <w:r w:rsidR="00C00A91">
        <w:t xml:space="preserve"> the steps needed</w:t>
      </w:r>
      <w:r w:rsidR="00D9477A">
        <w:t xml:space="preserve"> </w:t>
      </w:r>
      <w:r w:rsidR="00C00A91">
        <w:t xml:space="preserve">to complete the primary research phase </w:t>
      </w:r>
      <w:r w:rsidR="00474975">
        <w:t>as well as</w:t>
      </w:r>
      <w:r w:rsidR="00C00A91">
        <w:t xml:space="preserve"> </w:t>
      </w:r>
      <w:r w:rsidR="000B5EE7">
        <w:t xml:space="preserve">an attempt </w:t>
      </w:r>
      <w:r w:rsidR="00C00A91">
        <w:t xml:space="preserve">to answer the question and hypothesis. Each of the categories can be used to identify which approach is best in terms of existing infrastructure and costs. </w:t>
      </w:r>
      <w:r w:rsidR="00B7730E">
        <w:t xml:space="preserve">This allows other researcher to find out alternative </w:t>
      </w:r>
      <w:r w:rsidR="00474975">
        <w:t xml:space="preserve">solutions </w:t>
      </w:r>
      <w:r w:rsidR="00B7730E">
        <w:t xml:space="preserve">to </w:t>
      </w:r>
      <w:r w:rsidR="000B5EE7">
        <w:t>I</w:t>
      </w:r>
      <w:r w:rsidR="00B7730E">
        <w:t xml:space="preserve">ndoor based </w:t>
      </w:r>
      <w:r w:rsidR="000B5EE7">
        <w:t>l</w:t>
      </w:r>
      <w:r w:rsidR="0057129F">
        <w:t xml:space="preserve">ocation </w:t>
      </w:r>
      <w:r w:rsidR="00474975">
        <w:t>and the researcher a clear line of though towards the project</w:t>
      </w:r>
      <w:r w:rsidR="00B7730E">
        <w:t xml:space="preserve">. </w:t>
      </w:r>
    </w:p>
    <w:p w14:paraId="6CC2998E" w14:textId="23DD9183" w:rsidR="003A4B6B" w:rsidRDefault="003A4B6B" w:rsidP="0030738D">
      <w:r>
        <w:t xml:space="preserve">From the </w:t>
      </w:r>
      <w:r w:rsidR="00C21A50">
        <w:t>main</w:t>
      </w:r>
      <w:r>
        <w:t xml:space="preserve"> areas that this project is founded on. The preferred approach of the application was found that allowed the groundwork for the overall UI design and visual experience to be handed over to the design phase of the execution. There is further detailed for the requirement analysis in section 3.3.</w:t>
      </w:r>
    </w:p>
    <w:p w14:paraId="6D0A9711" w14:textId="0F7371DA" w:rsidR="00DC20FC" w:rsidRDefault="00DC20FC" w:rsidP="00DC20FC">
      <w:pPr>
        <w:pStyle w:val="Heading4"/>
      </w:pPr>
      <w:r>
        <w:t xml:space="preserve">3.2.1.2 Current Issues of Indoor </w:t>
      </w:r>
      <w:r w:rsidR="0057129F">
        <w:t>Location</w:t>
      </w:r>
    </w:p>
    <w:p w14:paraId="5CE4BF24" w14:textId="4507DBC8" w:rsidR="00B7730E" w:rsidRDefault="00DC20FC" w:rsidP="0030738D">
      <w:r>
        <w:fldChar w:fldCharType="begin"/>
      </w:r>
      <w:r>
        <w:instrText>ADDIN RW.CITE{{doc:5ea0aa31e4b01bf023749ac5 Basiri,Anahid 2017}}</w:instrText>
      </w:r>
      <w:r>
        <w:fldChar w:fldCharType="separate"/>
      </w:r>
      <w:r w:rsidRPr="00DC20FC">
        <w:rPr>
          <w:rFonts w:cs="Times New Roman"/>
          <w:bCs/>
          <w:lang w:val="en-US"/>
        </w:rPr>
        <w:t>(</w:t>
      </w:r>
      <w:proofErr w:type="spellStart"/>
      <w:r w:rsidRPr="00DC20FC">
        <w:rPr>
          <w:rFonts w:cs="Times New Roman"/>
          <w:bCs/>
          <w:lang w:val="en-US"/>
        </w:rPr>
        <w:t>Basiri</w:t>
      </w:r>
      <w:proofErr w:type="spellEnd"/>
      <w:r w:rsidRPr="00DC20FC">
        <w:rPr>
          <w:rFonts w:cs="Times New Roman"/>
          <w:bCs/>
          <w:i/>
          <w:lang w:val="en-US"/>
        </w:rPr>
        <w:t xml:space="preserve"> et al.</w:t>
      </w:r>
      <w:r w:rsidRPr="00DC20FC">
        <w:rPr>
          <w:rFonts w:cs="Times New Roman"/>
          <w:bCs/>
          <w:lang w:val="en-US"/>
        </w:rPr>
        <w:t>, 2017)</w:t>
      </w:r>
      <w:r>
        <w:fldChar w:fldCharType="end"/>
      </w:r>
      <w:r>
        <w:t xml:space="preserve"> embark on an investigation into the challenges that </w:t>
      </w:r>
      <w:r w:rsidR="000B5EE7">
        <w:t>occur</w:t>
      </w:r>
      <w:r>
        <w:t xml:space="preserve"> when </w:t>
      </w:r>
      <w:r w:rsidR="000B5EE7">
        <w:t>constructing</w:t>
      </w:r>
      <w:r>
        <w:t xml:space="preserve"> and developing an indoor </w:t>
      </w:r>
      <w:r w:rsidR="0057129F">
        <w:t xml:space="preserve">Location </w:t>
      </w:r>
      <w:r>
        <w:t xml:space="preserve">system on smartphone devices. </w:t>
      </w:r>
      <w:r w:rsidR="00F86BBD">
        <w:t xml:space="preserve">The paper </w:t>
      </w:r>
      <w:r w:rsidR="000B5EE7">
        <w:t xml:space="preserve">then </w:t>
      </w:r>
      <w:r w:rsidR="00F86BBD">
        <w:t xml:space="preserve">goes on to describe the current issues, </w:t>
      </w:r>
      <w:r w:rsidR="0023590D">
        <w:t>challenges,</w:t>
      </w:r>
      <w:r w:rsidR="00F86BBD">
        <w:t xml:space="preserve"> and possible solutions for the implementation of </w:t>
      </w:r>
      <w:r w:rsidR="000B5EE7">
        <w:t>I</w:t>
      </w:r>
      <w:r w:rsidR="00F86BBD">
        <w:t xml:space="preserve">ndoor </w:t>
      </w:r>
      <w:r w:rsidR="000B5EE7">
        <w:t>L</w:t>
      </w:r>
      <w:r w:rsidR="00F86BBD">
        <w:t xml:space="preserve">ocation systems for mobile devices. </w:t>
      </w:r>
      <w:r w:rsidR="0023590D">
        <w:t xml:space="preserve">This paper was analysed to find the main requirements needed to successfully develop the </w:t>
      </w:r>
      <w:r w:rsidR="000B5EE7">
        <w:t>I</w:t>
      </w:r>
      <w:r w:rsidR="0023590D">
        <w:t xml:space="preserve">ndoor </w:t>
      </w:r>
      <w:r w:rsidR="0057129F">
        <w:t xml:space="preserve">Location </w:t>
      </w:r>
      <w:r w:rsidR="000B5EE7">
        <w:t>App</w:t>
      </w:r>
      <w:r w:rsidR="0023590D">
        <w:t xml:space="preserve">. This work is advantageous to this project as it evaluates issues based on costs, availability, and existing infrastructure. All core components that the application being developed will take under consideration. </w:t>
      </w:r>
    </w:p>
    <w:p w14:paraId="0F0B8372" w14:textId="77777777" w:rsidR="00DC20FC" w:rsidRDefault="00DC20FC" w:rsidP="0030738D"/>
    <w:p w14:paraId="7CA96ECE" w14:textId="4280F051" w:rsidR="00E53ABE" w:rsidRPr="00E53ABE" w:rsidRDefault="00E53ABE" w:rsidP="00E53ABE">
      <w:pPr>
        <w:pStyle w:val="Heading3"/>
      </w:pPr>
      <w:bookmarkStart w:id="24" w:name="_Toc39171190"/>
      <w:r>
        <w:t>3.2.</w:t>
      </w:r>
      <w:r w:rsidR="00DC20FC">
        <w:t>2</w:t>
      </w:r>
      <w:r>
        <w:t xml:space="preserve"> Design of the Indoor </w:t>
      </w:r>
      <w:r w:rsidR="0057129F">
        <w:t xml:space="preserve">Location </w:t>
      </w:r>
      <w:r>
        <w:t>Android App</w:t>
      </w:r>
      <w:bookmarkEnd w:id="24"/>
    </w:p>
    <w:p w14:paraId="4FFCEB22" w14:textId="07551E43" w:rsidR="00E53ABE" w:rsidRDefault="00B32089" w:rsidP="006744AD">
      <w:r>
        <w:t xml:space="preserve">Due to the initial </w:t>
      </w:r>
      <w:r w:rsidR="00B54782">
        <w:t>requirements of</w:t>
      </w:r>
      <w:r>
        <w:t xml:space="preserve"> the </w:t>
      </w:r>
      <w:r w:rsidR="000B5EE7">
        <w:t>I</w:t>
      </w:r>
      <w:r>
        <w:t xml:space="preserve">ndoor </w:t>
      </w:r>
      <w:r w:rsidR="0057129F">
        <w:t xml:space="preserve">Location </w:t>
      </w:r>
      <w:r w:rsidR="000B5EE7">
        <w:t>App</w:t>
      </w:r>
      <w:r w:rsidR="00B54782">
        <w:t xml:space="preserve">, the design that was most favourable was the map-based approach as it would be utilised for the existing infrastructure of </w:t>
      </w:r>
      <w:r w:rsidR="00673B27">
        <w:t>GCU</w:t>
      </w:r>
      <w:r w:rsidR="00B54782">
        <w:t xml:space="preserve"> Wi-Fi Access Points. This allows the development of the application to </w:t>
      </w:r>
      <w:r w:rsidR="00B54782" w:rsidRPr="00B54782">
        <w:t>initiate</w:t>
      </w:r>
      <w:r w:rsidR="00B54782">
        <w:t xml:space="preserve"> using the map-based approach as its core. Since agile development was carried out in the implementation</w:t>
      </w:r>
      <w:r w:rsidR="00A8277D">
        <w:t>, some design and functional aspects might change as they become redundant or unnecessary for the application.</w:t>
      </w:r>
      <w:r w:rsidR="00C5239A">
        <w:t xml:space="preserve"> </w:t>
      </w:r>
      <w:r w:rsidR="00722BC7">
        <w:t xml:space="preserve">The </w:t>
      </w:r>
      <w:r w:rsidR="00C21A50">
        <w:t>utilization</w:t>
      </w:r>
      <w:r w:rsidR="00722BC7">
        <w:t xml:space="preserve"> of </w:t>
      </w:r>
      <w:r w:rsidR="000B5EE7">
        <w:t>w</w:t>
      </w:r>
      <w:r w:rsidR="00722BC7">
        <w:t xml:space="preserve">ireframes in </w:t>
      </w:r>
      <w:r w:rsidR="00C21A50">
        <w:t xml:space="preserve">the </w:t>
      </w:r>
      <w:r w:rsidR="00722BC7">
        <w:t xml:space="preserve">project allows the visualisation of the researcher ideas </w:t>
      </w:r>
      <w:r w:rsidR="003A5BB9">
        <w:t xml:space="preserve">to accrue, </w:t>
      </w:r>
      <w:r w:rsidR="00722BC7">
        <w:t>based on the requirements already identified. A few were created to show the scan results of the Access Points, calculations screens and the final location of the user on a floor map</w:t>
      </w:r>
      <w:r w:rsidR="00957651">
        <w:t xml:space="preserve">. </w:t>
      </w:r>
    </w:p>
    <w:p w14:paraId="21C46A35" w14:textId="638E7EBE" w:rsidR="00957651" w:rsidRDefault="00957651" w:rsidP="006744AD"/>
    <w:p w14:paraId="1D646D99" w14:textId="4128F28E" w:rsidR="00DF14CC" w:rsidRPr="00E53ABE" w:rsidRDefault="00DF14CC" w:rsidP="00DF14CC">
      <w:pPr>
        <w:pStyle w:val="Heading3"/>
      </w:pPr>
      <w:bookmarkStart w:id="25" w:name="_Toc39171191"/>
      <w:r>
        <w:lastRenderedPageBreak/>
        <w:t xml:space="preserve">3.2.3 Implementation of the Indoor </w:t>
      </w:r>
      <w:r w:rsidR="0057129F">
        <w:t xml:space="preserve">Location </w:t>
      </w:r>
      <w:r>
        <w:t>Android App</w:t>
      </w:r>
      <w:bookmarkEnd w:id="25"/>
    </w:p>
    <w:p w14:paraId="1B59F4E0" w14:textId="4F7FA330" w:rsidR="00E93978" w:rsidRDefault="00E93978" w:rsidP="00E64EEF">
      <w:r>
        <w:t>With the aid of</w:t>
      </w:r>
      <w:r w:rsidR="00E64EEF">
        <w:t xml:space="preserve"> Literature and Technological Review</w:t>
      </w:r>
      <w:r>
        <w:t xml:space="preserve">, section </w:t>
      </w:r>
      <w:r w:rsidR="0007273B">
        <w:t xml:space="preserve">2.5 “Research into Mobile Application Development” </w:t>
      </w:r>
      <w:r w:rsidR="003800C2">
        <w:t xml:space="preserve">and the design phase completed, the start of the iterative development of the application can be carried out. Choices were made for the following </w:t>
      </w:r>
      <w:proofErr w:type="gramStart"/>
      <w:r w:rsidR="00400E2D">
        <w:t>areas;</w:t>
      </w:r>
      <w:proofErr w:type="gramEnd"/>
      <w:r w:rsidR="00400E2D">
        <w:t xml:space="preserve"> Integrated</w:t>
      </w:r>
      <w:r w:rsidR="003800C2">
        <w:t xml:space="preserve"> Development </w:t>
      </w:r>
      <w:r w:rsidR="005757D9">
        <w:t>Environment (IDE)</w:t>
      </w:r>
      <w:r w:rsidR="003800C2">
        <w:t xml:space="preserve">, Programming Language, </w:t>
      </w:r>
      <w:r w:rsidR="000B5EE7">
        <w:t>w</w:t>
      </w:r>
      <w:r w:rsidR="003800C2">
        <w:t xml:space="preserve">eb API and other tools such as Google Maps </w:t>
      </w:r>
      <w:r w:rsidR="00400E2D">
        <w:t xml:space="preserve">API. These choices were made based on the literature and technological </w:t>
      </w:r>
      <w:proofErr w:type="gramStart"/>
      <w:r w:rsidR="00400E2D">
        <w:t>review,</w:t>
      </w:r>
      <w:proofErr w:type="gramEnd"/>
      <w:r w:rsidR="00400E2D">
        <w:t xml:space="preserve"> however they were also influence by the design and requirements of the execution. </w:t>
      </w:r>
    </w:p>
    <w:p w14:paraId="41DFD92B" w14:textId="0052B013" w:rsidR="00FF6FA4" w:rsidRPr="00FF6FA4" w:rsidRDefault="00E53ABE" w:rsidP="00E53ABE">
      <w:pPr>
        <w:pStyle w:val="Heading4"/>
      </w:pPr>
      <w:r>
        <w:t>3.2.</w:t>
      </w:r>
      <w:r w:rsidR="00E93978">
        <w:t>3</w:t>
      </w:r>
      <w:r>
        <w:t xml:space="preserve">.1 </w:t>
      </w:r>
      <w:r w:rsidR="00CD0616">
        <w:t>Development</w:t>
      </w:r>
      <w:r w:rsidR="00E64EEF">
        <w:t xml:space="preserve"> Platform and Environment</w:t>
      </w:r>
    </w:p>
    <w:p w14:paraId="707B4A14" w14:textId="6A1AAFD5" w:rsidR="00FF122E" w:rsidRDefault="00DD085C" w:rsidP="00C26E50">
      <w:r>
        <w:t>In line with the research that was carried out in the literature and technological review</w:t>
      </w:r>
      <w:r w:rsidR="005728C3">
        <w:t xml:space="preserve"> the appropriate platform for this project would be for </w:t>
      </w:r>
      <w:r w:rsidR="000B5EE7">
        <w:t>a</w:t>
      </w:r>
      <w:r w:rsidR="005728C3">
        <w:t xml:space="preserve">ndroid mobile phones. This is </w:t>
      </w:r>
      <w:r w:rsidR="00C92AAE">
        <w:t xml:space="preserve">also </w:t>
      </w:r>
      <w:r w:rsidR="005728C3">
        <w:t xml:space="preserve">due to the functionality, mobility, </w:t>
      </w:r>
      <w:r w:rsidR="003A5BB9">
        <w:t>availability,</w:t>
      </w:r>
      <w:r w:rsidR="005728C3">
        <w:t xml:space="preserve"> and the cost of the equipment needed to carry out the evaluation. The environment as stated in the literature and technological review will be Android Studio as it provides ample documentation and support</w:t>
      </w:r>
      <w:r w:rsidR="00400E2D">
        <w:t xml:space="preserve">. The simplicity </w:t>
      </w:r>
      <w:r w:rsidR="005757D9">
        <w:t xml:space="preserve">and familiarity to the researcher was another deciding factor. As the development of the application was between 2 to 3 months schedule, a steady and established IDE and programming language was required. The researcher has used </w:t>
      </w:r>
      <w:proofErr w:type="spellStart"/>
      <w:r w:rsidR="005757D9">
        <w:t>I</w:t>
      </w:r>
      <w:r w:rsidR="005757D9" w:rsidRPr="005757D9">
        <w:t>ntellij</w:t>
      </w:r>
      <w:proofErr w:type="spellEnd"/>
      <w:r w:rsidR="005757D9">
        <w:t xml:space="preserve"> Idea and Eclipse, both of which predominantly uses Java however, since they would require many plugins to </w:t>
      </w:r>
      <w:r w:rsidR="009839E0">
        <w:t>install and configure</w:t>
      </w:r>
      <w:r w:rsidR="00C26E50">
        <w:t xml:space="preserve"> for Android implementation</w:t>
      </w:r>
      <w:r w:rsidR="009839E0">
        <w:t>, Android Studio was chosen as it has similar environment to</w:t>
      </w:r>
      <w:r w:rsidR="009839E0" w:rsidRPr="009839E0">
        <w:t xml:space="preserve"> </w:t>
      </w:r>
      <w:proofErr w:type="spellStart"/>
      <w:r w:rsidR="009839E0">
        <w:t>I</w:t>
      </w:r>
      <w:r w:rsidR="009839E0" w:rsidRPr="005757D9">
        <w:t>ntellij</w:t>
      </w:r>
      <w:proofErr w:type="spellEnd"/>
      <w:r w:rsidR="009839E0">
        <w:t xml:space="preserve"> Idea. </w:t>
      </w:r>
      <w:r w:rsidR="00C26E50">
        <w:t xml:space="preserve">As the researcher continues in expanding his experience both academically and personally with different IDE including Android Studio, this makes the IDE more </w:t>
      </w:r>
      <w:r w:rsidR="00C00E1F">
        <w:t>probable</w:t>
      </w:r>
      <w:r w:rsidR="00C26E50">
        <w:t xml:space="preserve"> to be used. </w:t>
      </w:r>
    </w:p>
    <w:p w14:paraId="054E3CDE" w14:textId="7C153DA5" w:rsidR="00FF122E" w:rsidRDefault="00FF122E" w:rsidP="00FF122E">
      <w:pPr>
        <w:pStyle w:val="Heading4"/>
      </w:pPr>
      <w:r>
        <w:t>3.2.3.2 Web API</w:t>
      </w:r>
    </w:p>
    <w:p w14:paraId="3C8C3448" w14:textId="2FEA4F82" w:rsidR="00646210" w:rsidRDefault="00AF5A63" w:rsidP="00AF5A63">
      <w:r>
        <w:t>With the research in the literature technological review, section 2.2 “</w:t>
      </w:r>
      <w:r w:rsidRPr="00AF5A63">
        <w:t>Investigate Current Technology for Indoor Location Awareness</w:t>
      </w:r>
      <w:r>
        <w:t xml:space="preserve">” the section concluded that trilateration would be the best for this project in terms of costs and existing infrastructure. </w:t>
      </w:r>
      <w:r w:rsidR="006A6A2C">
        <w:t xml:space="preserve">Since trilateration requires geo </w:t>
      </w:r>
      <w:r w:rsidR="002430D2">
        <w:t>coordinate</w:t>
      </w:r>
      <w:r w:rsidR="00380C86">
        <w:t xml:space="preserve"> points</w:t>
      </w:r>
      <w:r w:rsidR="00C00E1F">
        <w:t xml:space="preserve"> of access points</w:t>
      </w:r>
      <w:r w:rsidR="00F040D2">
        <w:t xml:space="preserve">, </w:t>
      </w:r>
      <w:r w:rsidR="00C00E1F">
        <w:t xml:space="preserve">there is a need to find these geo </w:t>
      </w:r>
      <w:r w:rsidR="002430D2">
        <w:t xml:space="preserve">coordinate </w:t>
      </w:r>
      <w:r w:rsidR="00C00E1F">
        <w:t xml:space="preserve">points. An investigation into finding the geo </w:t>
      </w:r>
      <w:r w:rsidR="002430D2">
        <w:t xml:space="preserve">coordinate </w:t>
      </w:r>
      <w:r w:rsidR="00C00E1F">
        <w:t xml:space="preserve">points were made, it was discovered that for the application, a Web API was needed to be included in the implementation of the application. </w:t>
      </w:r>
    </w:p>
    <w:p w14:paraId="5AE4599A" w14:textId="4E46175D" w:rsidR="002430D2" w:rsidRDefault="00C00E1F" w:rsidP="00AF5A63">
      <w:r>
        <w:t xml:space="preserve">After a further investigation, it was concluded that </w:t>
      </w:r>
      <w:r w:rsidR="003A0A97">
        <w:t xml:space="preserve">there were two suitable API’s that fit </w:t>
      </w:r>
      <w:r w:rsidR="002430D2">
        <w:t>this projects</w:t>
      </w:r>
      <w:r w:rsidR="003A0A97">
        <w:t xml:space="preserve"> criteria, a</w:t>
      </w:r>
      <w:r>
        <w:t xml:space="preserve"> free public database with global coverage of known Wi-Fi access</w:t>
      </w:r>
      <w:r w:rsidR="003A0A97">
        <w:t xml:space="preserve"> </w:t>
      </w:r>
      <w:r w:rsidR="00646210">
        <w:t>points</w:t>
      </w:r>
      <w:r w:rsidR="00680EC9">
        <w:t xml:space="preserve"> hosted and developed by </w:t>
      </w:r>
      <w:sdt>
        <w:sdtPr>
          <w:id w:val="-1502428466"/>
          <w:citation/>
        </w:sdtPr>
        <w:sdtEndPr/>
        <w:sdtContent>
          <w:r w:rsidR="00680EC9">
            <w:fldChar w:fldCharType="begin"/>
          </w:r>
          <w:r w:rsidR="00680EC9">
            <w:instrText xml:space="preserve"> CITATION Ale15 \l 2057 </w:instrText>
          </w:r>
          <w:r w:rsidR="00680EC9">
            <w:fldChar w:fldCharType="separate"/>
          </w:r>
          <w:r w:rsidR="00EF04C8" w:rsidRPr="00EF04C8">
            <w:rPr>
              <w:noProof/>
            </w:rPr>
            <w:t>(Mylnikov, 2015)</w:t>
          </w:r>
          <w:r w:rsidR="00680EC9">
            <w:fldChar w:fldCharType="end"/>
          </w:r>
        </w:sdtContent>
      </w:sdt>
      <w:r w:rsidR="00680EC9">
        <w:t>.</w:t>
      </w:r>
      <w:r w:rsidR="003A0A97">
        <w:t xml:space="preserve"> </w:t>
      </w:r>
      <w:r w:rsidR="006E08D9">
        <w:t>T</w:t>
      </w:r>
      <w:r w:rsidR="00646210">
        <w:t xml:space="preserve">he </w:t>
      </w:r>
      <w:r w:rsidR="006E08D9">
        <w:t xml:space="preserve">other was </w:t>
      </w:r>
      <w:r w:rsidR="003A0A97">
        <w:t>Google</w:t>
      </w:r>
      <w:r w:rsidR="006E08D9">
        <w:t xml:space="preserve">s, </w:t>
      </w:r>
      <w:r w:rsidR="003A0A97">
        <w:t>Geolocation API which</w:t>
      </w:r>
      <w:r w:rsidR="00646210">
        <w:t xml:space="preserve"> also has global </w:t>
      </w:r>
      <w:r w:rsidR="002430D2">
        <w:t>coverage</w:t>
      </w:r>
      <w:r w:rsidR="00646210">
        <w:t xml:space="preserve"> of known Wi-Fi access points</w:t>
      </w:r>
      <w:r w:rsidR="003A0A97">
        <w:t xml:space="preserve"> although</w:t>
      </w:r>
      <w:r w:rsidR="005C7722">
        <w:t xml:space="preserve"> it has $200</w:t>
      </w:r>
      <w:r w:rsidR="003A0A97">
        <w:t xml:space="preserve"> free </w:t>
      </w:r>
      <w:r w:rsidR="005C7722">
        <w:t xml:space="preserve">quota, </w:t>
      </w:r>
      <w:r w:rsidR="003A0A97">
        <w:t>it has a requirement to sign up with</w:t>
      </w:r>
      <w:r w:rsidR="005C7722">
        <w:t xml:space="preserve"> a</w:t>
      </w:r>
      <w:r w:rsidR="003A0A97">
        <w:t xml:space="preserve"> </w:t>
      </w:r>
      <w:r w:rsidR="005C7722">
        <w:t xml:space="preserve">payment system. Although </w:t>
      </w:r>
      <w:r w:rsidR="00646210">
        <w:t xml:space="preserve">the free public Web API does not return an altitude or elevation value, it is still better suited for the application than the Google Geolocation API. </w:t>
      </w:r>
    </w:p>
    <w:p w14:paraId="5C2AAAAB" w14:textId="190003B7" w:rsidR="00FF122E" w:rsidRDefault="002430D2" w:rsidP="002430D2">
      <w:pPr>
        <w:spacing w:after="0" w:line="240" w:lineRule="auto"/>
        <w:jc w:val="left"/>
      </w:pPr>
      <w:r>
        <w:br w:type="page"/>
      </w:r>
    </w:p>
    <w:p w14:paraId="4C3D0643" w14:textId="2B79CDEF" w:rsidR="00C26E50" w:rsidRDefault="00C26E50" w:rsidP="00C26E50">
      <w:pPr>
        <w:pStyle w:val="Heading4"/>
      </w:pPr>
      <w:r>
        <w:lastRenderedPageBreak/>
        <w:t>3.2.3.</w:t>
      </w:r>
      <w:r w:rsidR="00FF122E">
        <w:t>3</w:t>
      </w:r>
      <w:r>
        <w:t xml:space="preserve"> Google Maps </w:t>
      </w:r>
    </w:p>
    <w:p w14:paraId="27AFBFAB" w14:textId="69378424" w:rsidR="00FF122E" w:rsidRPr="00E64EEF" w:rsidRDefault="00673B27" w:rsidP="00E64EEF">
      <w:r>
        <w:t xml:space="preserve">Since the design was decided to be the Map-based approach in the execution, it was decided to use </w:t>
      </w:r>
      <w:r w:rsidR="002430D2">
        <w:t>G</w:t>
      </w:r>
      <w:r>
        <w:t xml:space="preserve">oogle </w:t>
      </w:r>
      <w:r w:rsidR="002430D2">
        <w:t>M</w:t>
      </w:r>
      <w:r>
        <w:t>aps with the floor maps of GCU to be appended to the map for the application. Originally, it was first designed to use just use the floor maps however since the location data</w:t>
      </w:r>
      <w:r w:rsidR="006E08D9">
        <w:t xml:space="preserve"> received from the Web API</w:t>
      </w:r>
      <w:r>
        <w:t xml:space="preserve"> uses geo-referencing of latitude and longitude, it was decided that Google Maps would be used as it is able to take in the geo-reference points and display the location via markers. Additionally, Google Maps can be easily implemented into </w:t>
      </w:r>
      <w:r w:rsidR="00FF122E">
        <w:t xml:space="preserve">the </w:t>
      </w:r>
      <w:r>
        <w:t xml:space="preserve">application in android studio. </w:t>
      </w:r>
      <w:r w:rsidR="006E08D9">
        <w:t>Although most of the additional API’s made by Google requires membership and paid quotas, the Google Maps API by itself is free to use with no limit</w:t>
      </w:r>
      <w:r w:rsidR="002430D2">
        <w:t>,</w:t>
      </w:r>
      <w:r w:rsidR="006E08D9">
        <w:t xml:space="preserve"> apart from commercial gain. </w:t>
      </w:r>
    </w:p>
    <w:p w14:paraId="5339548E" w14:textId="449D0DB7" w:rsidR="006E08D9" w:rsidRPr="00FF6FA4" w:rsidRDefault="006E08D9" w:rsidP="004F58C1">
      <w:pPr>
        <w:pStyle w:val="Heading3"/>
      </w:pPr>
      <w:bookmarkStart w:id="26" w:name="_Toc39171192"/>
      <w:r>
        <w:t>3.</w:t>
      </w:r>
      <w:r w:rsidR="004F58C1">
        <w:t>2.4</w:t>
      </w:r>
      <w:r>
        <w:t xml:space="preserve"> Evaluation of Mobile App</w:t>
      </w:r>
      <w:bookmarkEnd w:id="26"/>
    </w:p>
    <w:p w14:paraId="5F841751" w14:textId="2B288866" w:rsidR="006E08D9" w:rsidRPr="00413151" w:rsidRDefault="004F58C1" w:rsidP="006E08D9">
      <w:r>
        <w:t xml:space="preserve">The final phase of the execution of the primary research entails alpha testing which consisted in users using an android phone to locate each other using the application developed and then given a questionnaire and informal interview discussing the application. </w:t>
      </w:r>
    </w:p>
    <w:p w14:paraId="697F6A2C" w14:textId="566B7E7E" w:rsidR="006E08D9" w:rsidRPr="00FF6FA4" w:rsidRDefault="006E08D9" w:rsidP="004F58C1">
      <w:pPr>
        <w:pStyle w:val="Heading4"/>
      </w:pPr>
      <w:r>
        <w:t>3.</w:t>
      </w:r>
      <w:r w:rsidR="004F58C1">
        <w:t>2.4.1</w:t>
      </w:r>
      <w:r>
        <w:t xml:space="preserve"> User Testing</w:t>
      </w:r>
    </w:p>
    <w:p w14:paraId="5173EA22" w14:textId="44666DD4" w:rsidR="006E08D9" w:rsidRPr="00386642" w:rsidRDefault="002446FC" w:rsidP="006E08D9">
      <w:r>
        <w:t xml:space="preserve">The testing </w:t>
      </w:r>
      <w:r w:rsidR="002430D2">
        <w:t>consisted</w:t>
      </w:r>
      <w:r>
        <w:t xml:space="preserve"> of t</w:t>
      </w:r>
      <w:r w:rsidR="006E08D9">
        <w:t xml:space="preserve">wo participants </w:t>
      </w:r>
      <w:r>
        <w:t xml:space="preserve">that </w:t>
      </w:r>
      <w:r w:rsidR="006E08D9">
        <w:t xml:space="preserve">will be </w:t>
      </w:r>
      <w:r>
        <w:t>separated and placed</w:t>
      </w:r>
      <w:r w:rsidR="006E08D9">
        <w:t xml:space="preserve"> into two locations each having an android phone and at least one in the GCU campus. The one in the campus will use the application to find his current location and send his location to the other participant via SMS. The other participant will then proceed to locate the participant using the sent location. Once the participant has been found by the other, the test is complete.  </w:t>
      </w:r>
    </w:p>
    <w:p w14:paraId="66E9F563" w14:textId="59C582D9" w:rsidR="006E08D9" w:rsidRPr="00FF6FA4" w:rsidRDefault="006E08D9" w:rsidP="004F58C1">
      <w:pPr>
        <w:pStyle w:val="Heading4"/>
      </w:pPr>
      <w:r>
        <w:t>3.</w:t>
      </w:r>
      <w:r w:rsidR="004F58C1">
        <w:t>2</w:t>
      </w:r>
      <w:r>
        <w:t>.</w:t>
      </w:r>
      <w:r w:rsidR="004F58C1">
        <w:t>4.2</w:t>
      </w:r>
      <w:r>
        <w:t xml:space="preserve"> Questionnaires</w:t>
      </w:r>
    </w:p>
    <w:p w14:paraId="66C31298" w14:textId="0331F051" w:rsidR="006E08D9" w:rsidRDefault="006E08D9" w:rsidP="006E08D9">
      <w:r>
        <w:t xml:space="preserve">After they have completed the test, they will be given a questionnaire which </w:t>
      </w:r>
      <w:r w:rsidRPr="00044A2A">
        <w:t xml:space="preserve">is provided in Appendix </w:t>
      </w:r>
      <w:r>
        <w:t>A.</w:t>
      </w:r>
      <w:r w:rsidR="002446FC">
        <w:t xml:space="preserve"> The questionnaire included 4 questions and an extra space for additional comments. These questions were related to the usability of the application and whether they succeeded in the test or not. The question </w:t>
      </w:r>
      <w:r w:rsidR="00617840">
        <w:t>was</w:t>
      </w:r>
      <w:r w:rsidR="002446FC">
        <w:t xml:space="preserve"> made to be simplistic s</w:t>
      </w:r>
      <w:r w:rsidR="00617840">
        <w:t xml:space="preserve">o that they </w:t>
      </w:r>
      <w:r w:rsidR="00C413E2">
        <w:t>did not</w:t>
      </w:r>
      <w:r w:rsidR="00617840">
        <w:t xml:space="preserve"> strain the cognitive functions of the user. This way, the questionnaire responses </w:t>
      </w:r>
      <w:r w:rsidR="00C413E2">
        <w:t>would not</w:t>
      </w:r>
      <w:r w:rsidR="00617840">
        <w:t xml:space="preserve"> be skewed </w:t>
      </w:r>
      <w:r w:rsidR="00366DA6">
        <w:t>by the inability of the user, making the responses</w:t>
      </w:r>
      <w:r w:rsidR="002430D2">
        <w:t xml:space="preserve"> more</w:t>
      </w:r>
      <w:r w:rsidR="00366DA6">
        <w:t xml:space="preserve"> </w:t>
      </w:r>
      <w:r w:rsidR="00C413E2">
        <w:t>viable</w:t>
      </w:r>
      <w:r w:rsidR="00366DA6">
        <w:t xml:space="preserve">.  </w:t>
      </w:r>
    </w:p>
    <w:p w14:paraId="4D056BDF" w14:textId="03C4C76F" w:rsidR="00E74C6E" w:rsidRPr="00FF6FA4" w:rsidRDefault="00E74C6E" w:rsidP="00E74C6E">
      <w:pPr>
        <w:pStyle w:val="Heading4"/>
      </w:pPr>
      <w:r>
        <w:t>3.2.4.3 Interview</w:t>
      </w:r>
    </w:p>
    <w:p w14:paraId="240EC241" w14:textId="687AD1B5" w:rsidR="002430D2" w:rsidRDefault="00E74C6E" w:rsidP="006E08D9">
      <w:r>
        <w:t>After the test and the questionnaire has been concluded, a short</w:t>
      </w:r>
      <w:r w:rsidR="002430D2">
        <w:t xml:space="preserve"> informal</w:t>
      </w:r>
      <w:r>
        <w:t xml:space="preserve"> interview will be undertaken between the users and the </w:t>
      </w:r>
      <w:r w:rsidR="002430D2">
        <w:t>researcher</w:t>
      </w:r>
      <w:r>
        <w:t>. The interview question will be centred on the functionality of the application and what could be done better next time. The interview purpose is to give additional details that may aid the researcher, where written word might fail to fully convey their response</w:t>
      </w:r>
      <w:r w:rsidR="002430D2">
        <w:t>s</w:t>
      </w:r>
      <w:r>
        <w:t xml:space="preserve">. </w:t>
      </w:r>
    </w:p>
    <w:p w14:paraId="7C12635D" w14:textId="0C851972" w:rsidR="00E74C6E" w:rsidRPr="00386642" w:rsidRDefault="002430D2" w:rsidP="002430D2">
      <w:pPr>
        <w:spacing w:after="0" w:line="240" w:lineRule="auto"/>
        <w:jc w:val="left"/>
      </w:pPr>
      <w:r>
        <w:br w:type="page"/>
      </w:r>
    </w:p>
    <w:p w14:paraId="64AD4BCD" w14:textId="034D1C20" w:rsidR="006E08D9" w:rsidRPr="002430D2" w:rsidRDefault="006E08D9" w:rsidP="002430D2">
      <w:pPr>
        <w:pStyle w:val="Heading4"/>
      </w:pPr>
      <w:r w:rsidRPr="002430D2">
        <w:lastRenderedPageBreak/>
        <w:t>3.</w:t>
      </w:r>
      <w:r w:rsidR="004F58C1" w:rsidRPr="002430D2">
        <w:t>2.4.</w:t>
      </w:r>
      <w:r w:rsidR="00E74C6E" w:rsidRPr="002430D2">
        <w:t>4</w:t>
      </w:r>
      <w:r w:rsidRPr="002430D2">
        <w:t xml:space="preserve"> User </w:t>
      </w:r>
      <w:r w:rsidRPr="002430D2">
        <w:rPr>
          <w:rStyle w:val="Heading4Char"/>
          <w:b/>
          <w:bCs/>
        </w:rPr>
        <w:t>Feedback</w:t>
      </w:r>
      <w:r w:rsidRPr="002430D2">
        <w:t xml:space="preserve"> and Evaluation</w:t>
      </w:r>
    </w:p>
    <w:p w14:paraId="3F5B3645" w14:textId="692DD6D8" w:rsidR="00E74C6E" w:rsidRDefault="006E08D9" w:rsidP="00E74C6E">
      <w:r>
        <w:t xml:space="preserve">By looking at the test results of the participants finding each other, it should suggest if it was feasible to use Wi-Fi for indoor location and by using the questionnaire, it should show if the app was more efficient compared to other methods. </w:t>
      </w:r>
      <w:r w:rsidR="00E74C6E">
        <w:t>Both</w:t>
      </w:r>
      <w:r>
        <w:t xml:space="preserve"> results will aid in answering the proposed question and finalising the final report as well as the poster presentation.</w:t>
      </w:r>
    </w:p>
    <w:p w14:paraId="3286918A" w14:textId="1FFE7C2C" w:rsidR="00FF6FA4" w:rsidRPr="00FF6FA4" w:rsidRDefault="00CD0616" w:rsidP="0057129F">
      <w:pPr>
        <w:pStyle w:val="Heading2"/>
      </w:pPr>
      <w:bookmarkStart w:id="27" w:name="_Toc39171193"/>
      <w:r>
        <w:t>3.</w:t>
      </w:r>
      <w:r w:rsidR="00E53ABE">
        <w:t>3</w:t>
      </w:r>
      <w:r>
        <w:t xml:space="preserve"> Development Lifecycle</w:t>
      </w:r>
      <w:bookmarkEnd w:id="27"/>
    </w:p>
    <w:p w14:paraId="5331C93C" w14:textId="00411696" w:rsidR="0033341F" w:rsidRDefault="0033341F" w:rsidP="0033341F">
      <w:r w:rsidRPr="00C23690">
        <w:t>By using a correct software development lifecycle for the project,</w:t>
      </w:r>
      <w:r w:rsidR="00C92AAE">
        <w:t xml:space="preserve"> this</w:t>
      </w:r>
      <w:r w:rsidRPr="00C23690">
        <w:t xml:space="preserve"> ensures its probability of success. An Agile approach will be use</w:t>
      </w:r>
      <w:r w:rsidR="00237AFB">
        <w:t>d</w:t>
      </w:r>
      <w:r w:rsidRPr="00C23690">
        <w:t xml:space="preserve"> in increments which facilitates several rounds of</w:t>
      </w:r>
      <w:r w:rsidR="00237AFB">
        <w:t xml:space="preserve"> iterative</w:t>
      </w:r>
      <w:r w:rsidRPr="00C23690">
        <w:t xml:space="preserve"> development, separately producing a working prototype </w:t>
      </w:r>
      <w:r w:rsidRPr="00C23690">
        <w:fldChar w:fldCharType="begin"/>
      </w:r>
      <w:r w:rsidRPr="00C23690">
        <w:instrText>ADDIN RW.CITE{{doc:5cbcee67e4b0fdb4255dce7b Bor-YuanTsai 1997}}</w:instrText>
      </w:r>
      <w:r w:rsidRPr="00C23690">
        <w:fldChar w:fldCharType="separate"/>
      </w:r>
      <w:r w:rsidR="00DC20FC" w:rsidRPr="00DC20FC">
        <w:rPr>
          <w:bCs/>
        </w:rPr>
        <w:t>(Bor-Yuan Tsai, Stobart, Parrington &amp; Thompson, 1997)</w:t>
      </w:r>
      <w:r w:rsidRPr="00C23690">
        <w:fldChar w:fldCharType="end"/>
      </w:r>
      <w:r w:rsidRPr="00C23690">
        <w:t>. This method is more efficient in time</w:t>
      </w:r>
      <w:r>
        <w:t xml:space="preserve">, </w:t>
      </w:r>
      <w:r w:rsidRPr="00C23690">
        <w:t>productivity</w:t>
      </w:r>
      <w:r>
        <w:t xml:space="preserve"> and allows many changes while developing</w:t>
      </w:r>
      <w:r w:rsidRPr="00C23690">
        <w:t xml:space="preserve"> compared to the </w:t>
      </w:r>
      <w:r>
        <w:t xml:space="preserve">classic </w:t>
      </w:r>
      <w:r w:rsidRPr="00C23690">
        <w:t>waterfall method as the methodology is an entirely linear approach</w:t>
      </w:r>
      <w:r>
        <w:t xml:space="preserve"> making it</w:t>
      </w:r>
      <w:r w:rsidR="00237AFB">
        <w:t xml:space="preserve"> quite</w:t>
      </w:r>
      <w:r>
        <w:t xml:space="preserve"> rigid in </w:t>
      </w:r>
      <w:r w:rsidR="00237AFB">
        <w:t xml:space="preserve">changing requirements </w:t>
      </w:r>
      <w:r w:rsidRPr="00C23690">
        <w:t xml:space="preserve">and is more </w:t>
      </w:r>
      <w:r w:rsidR="00C92AAE">
        <w:t>costly</w:t>
      </w:r>
      <w:r w:rsidRPr="00C23690">
        <w:t>.</w:t>
      </w:r>
    </w:p>
    <w:p w14:paraId="5C0C36AE" w14:textId="5B9AA846" w:rsidR="00840DB5" w:rsidRDefault="00840DB5" w:rsidP="0033341F"/>
    <w:p w14:paraId="57365F58" w14:textId="49D65026" w:rsidR="00840DB5" w:rsidRDefault="00840DB5" w:rsidP="00840DB5">
      <w:pPr>
        <w:jc w:val="center"/>
      </w:pPr>
      <w:r>
        <w:rPr>
          <w:noProof/>
        </w:rPr>
        <w:drawing>
          <wp:inline distT="0" distB="0" distL="0" distR="0" wp14:anchorId="3DCDB066" wp14:editId="6CBF6C5B">
            <wp:extent cx="3810000" cy="2655940"/>
            <wp:effectExtent l="0" t="0" r="0" b="0"/>
            <wp:docPr id="7" name="Picture 7" descr="A picture containing drawing,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pture.JPG"/>
                    <pic:cNvPicPr/>
                  </pic:nvPicPr>
                  <pic:blipFill>
                    <a:blip r:embed="rId15">
                      <a:extLst>
                        <a:ext uri="{28A0092B-C50C-407E-A947-70E740481C1C}">
                          <a14:useLocalDpi xmlns:a14="http://schemas.microsoft.com/office/drawing/2010/main" val="0"/>
                        </a:ext>
                      </a:extLst>
                    </a:blip>
                    <a:stretch>
                      <a:fillRect/>
                    </a:stretch>
                  </pic:blipFill>
                  <pic:spPr>
                    <a:xfrm>
                      <a:off x="0" y="0"/>
                      <a:ext cx="3841779" cy="2678093"/>
                    </a:xfrm>
                    <a:prstGeom prst="rect">
                      <a:avLst/>
                    </a:prstGeom>
                  </pic:spPr>
                </pic:pic>
              </a:graphicData>
            </a:graphic>
          </wp:inline>
        </w:drawing>
      </w:r>
    </w:p>
    <w:p w14:paraId="2167656E" w14:textId="35F03340" w:rsidR="00FF6FA4" w:rsidRDefault="00840DB5" w:rsidP="00840DB5">
      <w:pPr>
        <w:jc w:val="center"/>
      </w:pPr>
      <w:bookmarkStart w:id="28" w:name="_Toc39171228"/>
      <w:r>
        <w:t xml:space="preserve">Figure </w:t>
      </w:r>
      <w:r w:rsidR="002C4908">
        <w:fldChar w:fldCharType="begin"/>
      </w:r>
      <w:r w:rsidR="002C4908">
        <w:instrText xml:space="preserve"> SEQ Figure \* ARABIC </w:instrText>
      </w:r>
      <w:r w:rsidR="002C4908">
        <w:fldChar w:fldCharType="separate"/>
      </w:r>
      <w:r w:rsidR="00344E45">
        <w:rPr>
          <w:noProof/>
        </w:rPr>
        <w:t>4</w:t>
      </w:r>
      <w:r w:rsidR="002C4908">
        <w:rPr>
          <w:noProof/>
        </w:rPr>
        <w:fldChar w:fldCharType="end"/>
      </w:r>
      <w:r>
        <w:t xml:space="preserve"> : Agile </w:t>
      </w:r>
      <w:r w:rsidRPr="000F084C">
        <w:t>Methodologies</w:t>
      </w:r>
      <w:r>
        <w:t xml:space="preserve"> (</w:t>
      </w:r>
      <w:r w:rsidRPr="000F084C">
        <w:t>hackernoon.com</w:t>
      </w:r>
      <w:r>
        <w:t>, 2020)</w:t>
      </w:r>
      <w:bookmarkEnd w:id="28"/>
    </w:p>
    <w:p w14:paraId="1C31E5F1" w14:textId="43746708" w:rsidR="003E6DD8" w:rsidRDefault="007F3EDF" w:rsidP="00840DB5">
      <w:r>
        <w:t>F</w:t>
      </w:r>
      <w:r w:rsidR="0066310E">
        <w:t xml:space="preserve">igure 4 shows a base example of the agile development </w:t>
      </w:r>
      <w:r w:rsidR="00BF302F">
        <w:t>life</w:t>
      </w:r>
      <w:r w:rsidR="0066310E">
        <w:t>cycle that was implemented into this project. This example shows the six stages of the Agile lifecycle (Requirements, Design, Development, Testing, Deployment, and Review). For this project lifecycles, each iteration will carry out the first 4 stages while the last two will be used at the end of this project. After the first iteration has been completed, the requirements of subsequent iteration will be carried out if there is changes that are needed once the testing stage has been concluded from the previous iteration. This follows the doctrine of the Agile development of allowing the change for requirements after each iteration.</w:t>
      </w:r>
    </w:p>
    <w:p w14:paraId="04C0669E" w14:textId="4DBEAF74" w:rsidR="00840DB5" w:rsidRDefault="003E6DD8" w:rsidP="003E6DD8">
      <w:pPr>
        <w:jc w:val="center"/>
      </w:pPr>
      <w:r>
        <w:rPr>
          <w:noProof/>
        </w:rPr>
        <w:lastRenderedPageBreak/>
        <w:drawing>
          <wp:inline distT="0" distB="0" distL="0" distR="0" wp14:anchorId="30A755AF" wp14:editId="06ACDD3E">
            <wp:extent cx="4312920" cy="377535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355199" cy="3812369"/>
                    </a:xfrm>
                    <a:prstGeom prst="rect">
                      <a:avLst/>
                    </a:prstGeom>
                  </pic:spPr>
                </pic:pic>
              </a:graphicData>
            </a:graphic>
          </wp:inline>
        </w:drawing>
      </w:r>
    </w:p>
    <w:p w14:paraId="5FF07A59" w14:textId="21731B85" w:rsidR="003E6DD8" w:rsidRDefault="003E6DD8" w:rsidP="003E6DD8">
      <w:pPr>
        <w:jc w:val="center"/>
      </w:pPr>
      <w:bookmarkStart w:id="29" w:name="_Toc39171229"/>
      <w:r>
        <w:t xml:space="preserve">Figure </w:t>
      </w:r>
      <w:r w:rsidR="002C4908">
        <w:fldChar w:fldCharType="begin"/>
      </w:r>
      <w:r w:rsidR="002C4908">
        <w:instrText xml:space="preserve"> SEQ Figure \* ARABIC </w:instrText>
      </w:r>
      <w:r w:rsidR="002C4908">
        <w:fldChar w:fldCharType="separate"/>
      </w:r>
      <w:r w:rsidR="00344E45">
        <w:rPr>
          <w:noProof/>
        </w:rPr>
        <w:t>5</w:t>
      </w:r>
      <w:r w:rsidR="002C4908">
        <w:rPr>
          <w:noProof/>
        </w:rPr>
        <w:fldChar w:fldCharType="end"/>
      </w:r>
      <w:r>
        <w:t xml:space="preserve"> : Planned Lifecyle</w:t>
      </w:r>
      <w:bookmarkEnd w:id="29"/>
    </w:p>
    <w:p w14:paraId="0EE714AD" w14:textId="60F34289" w:rsidR="007F5828" w:rsidRDefault="0014353A" w:rsidP="00840DB5">
      <w:r>
        <w:t xml:space="preserve">As seen in Figure 5, the following stages after stage 1 is built upon the original prototype, some of the requirements are changed or removed as they become redundant to the design of the application. This is to add more complex functionality while also making a sound application by removing unnecessary parts and updating the base application. </w:t>
      </w:r>
    </w:p>
    <w:p w14:paraId="70C5CB46" w14:textId="6F9C4C8F" w:rsidR="007F5828" w:rsidRDefault="007F5828" w:rsidP="00840DB5">
      <w:r>
        <w:t xml:space="preserve">The figure below (Figure 6) shows the finished plan and start times of the iterations. Although some of the task was behind schedule due the tasks complexity, they were still within tolerance made by the researcher. The Gantt chart is based on the academic year for a fourth-year student which is 1-24 weeks however project work includes additional time during the holidays and weekends. </w:t>
      </w:r>
      <w:r w:rsidR="00422CA6">
        <w:t>This</w:t>
      </w:r>
      <w:r w:rsidR="00BF302F">
        <w:t xml:space="preserve"> substituted time</w:t>
      </w:r>
      <w:r w:rsidR="00422CA6">
        <w:t xml:space="preserve"> </w:t>
      </w:r>
      <w:r w:rsidR="00BF302F">
        <w:t>negated</w:t>
      </w:r>
      <w:r w:rsidR="00422CA6">
        <w:t xml:space="preserve"> the</w:t>
      </w:r>
      <w:r w:rsidR="00BF302F">
        <w:t xml:space="preserve"> time taken</w:t>
      </w:r>
      <w:r w:rsidR="00422CA6">
        <w:t xml:space="preserve"> for</w:t>
      </w:r>
      <w:r w:rsidR="00BF302F">
        <w:t xml:space="preserve"> being</w:t>
      </w:r>
      <w:r w:rsidR="00422CA6">
        <w:t xml:space="preserve"> the behind schedule. </w:t>
      </w:r>
    </w:p>
    <w:p w14:paraId="3679ED7A" w14:textId="77777777" w:rsidR="007F5828" w:rsidRDefault="007F5828" w:rsidP="00840DB5"/>
    <w:p w14:paraId="16C6B23C" w14:textId="1AFF66D5" w:rsidR="0014353A" w:rsidRDefault="007F5828" w:rsidP="007F5828">
      <w:r>
        <w:rPr>
          <w:noProof/>
        </w:rPr>
        <w:drawing>
          <wp:inline distT="0" distB="0" distL="0" distR="0" wp14:anchorId="5318B4CC" wp14:editId="30B05995">
            <wp:extent cx="6050280" cy="1182438"/>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080747" cy="1188392"/>
                    </a:xfrm>
                    <a:prstGeom prst="rect">
                      <a:avLst/>
                    </a:prstGeom>
                  </pic:spPr>
                </pic:pic>
              </a:graphicData>
            </a:graphic>
          </wp:inline>
        </w:drawing>
      </w:r>
    </w:p>
    <w:p w14:paraId="0E3088FB" w14:textId="10FED490" w:rsidR="007F5828" w:rsidRDefault="007F5828" w:rsidP="007F5828">
      <w:pPr>
        <w:jc w:val="center"/>
      </w:pPr>
      <w:bookmarkStart w:id="30" w:name="_Toc39171230"/>
      <w:r>
        <w:t xml:space="preserve">Figure </w:t>
      </w:r>
      <w:r w:rsidR="002C4908">
        <w:fldChar w:fldCharType="begin"/>
      </w:r>
      <w:r w:rsidR="002C4908">
        <w:instrText xml:space="preserve"> SEQ Figure \* ARABIC </w:instrText>
      </w:r>
      <w:r w:rsidR="002C4908">
        <w:fldChar w:fldCharType="separate"/>
      </w:r>
      <w:r w:rsidR="00344E45">
        <w:rPr>
          <w:noProof/>
        </w:rPr>
        <w:t>6</w:t>
      </w:r>
      <w:r w:rsidR="002C4908">
        <w:rPr>
          <w:noProof/>
        </w:rPr>
        <w:fldChar w:fldCharType="end"/>
      </w:r>
      <w:r>
        <w:t xml:space="preserve"> : Lifecycle Gantt Chart</w:t>
      </w:r>
      <w:bookmarkEnd w:id="30"/>
    </w:p>
    <w:p w14:paraId="192730F1" w14:textId="52B90EC1" w:rsidR="00422CA6" w:rsidRPr="00FF6FA4" w:rsidRDefault="00422CA6" w:rsidP="0057129F">
      <w:pPr>
        <w:pStyle w:val="Heading2"/>
      </w:pPr>
      <w:bookmarkStart w:id="31" w:name="_Toc39171194"/>
      <w:r>
        <w:lastRenderedPageBreak/>
        <w:t>3.4 Requirements</w:t>
      </w:r>
      <w:bookmarkEnd w:id="31"/>
    </w:p>
    <w:p w14:paraId="3A15B092" w14:textId="58208599" w:rsidR="0014353A" w:rsidRDefault="000163A9" w:rsidP="00840DB5">
      <w:r>
        <w:t xml:space="preserve">As mentioned in section 3.2.1.1 involving the Requirement Analysis methods, a further investigation into </w:t>
      </w:r>
      <w:r w:rsidR="00910BE7">
        <w:t xml:space="preserve">the </w:t>
      </w:r>
      <w:r>
        <w:t xml:space="preserve">Indoor </w:t>
      </w:r>
      <w:r w:rsidR="0057129F">
        <w:t xml:space="preserve">Location </w:t>
      </w:r>
      <w:r>
        <w:t xml:space="preserve">Applications was conducted to </w:t>
      </w:r>
      <w:r w:rsidR="00910BE7">
        <w:t>identify</w:t>
      </w:r>
      <w:r>
        <w:t xml:space="preserve"> the function</w:t>
      </w:r>
      <w:r w:rsidR="00BF302F">
        <w:t xml:space="preserve">al </w:t>
      </w:r>
      <w:r>
        <w:t>and n</w:t>
      </w:r>
      <w:r w:rsidR="00910BE7">
        <w:t>o</w:t>
      </w:r>
      <w:r>
        <w:t xml:space="preserve">n – functional requirements of the application. As said before, the research question was </w:t>
      </w:r>
      <w:r w:rsidR="00BF302F">
        <w:t>examined</w:t>
      </w:r>
      <w:r>
        <w:t xml:space="preserve"> to identify the essential topics areas of the system. The research question </w:t>
      </w:r>
      <w:proofErr w:type="gramStart"/>
      <w:r>
        <w:t>being;</w:t>
      </w:r>
      <w:proofErr w:type="gramEnd"/>
      <w:r>
        <w:t xml:space="preserve"> </w:t>
      </w:r>
    </w:p>
    <w:p w14:paraId="39A1743B" w14:textId="77777777" w:rsidR="005D3890" w:rsidRDefault="005D3890" w:rsidP="005D3890">
      <w:pPr>
        <w:rPr>
          <w:b/>
          <w:bCs/>
        </w:rPr>
      </w:pPr>
      <w:r w:rsidRPr="007A700B">
        <w:rPr>
          <w:b/>
          <w:bCs/>
        </w:rPr>
        <w:t xml:space="preserve">Can an Android Application be made to </w:t>
      </w:r>
      <w:r>
        <w:rPr>
          <w:b/>
          <w:bCs/>
        </w:rPr>
        <w:t>locate</w:t>
      </w:r>
      <w:r w:rsidRPr="007A700B">
        <w:rPr>
          <w:b/>
          <w:bCs/>
        </w:rPr>
        <w:t xml:space="preserve"> your current location on campus using Wi-Fi signals with API’s</w:t>
      </w:r>
      <w:r>
        <w:rPr>
          <w:b/>
          <w:bCs/>
        </w:rPr>
        <w:t xml:space="preserve"> converting them into coordinates </w:t>
      </w:r>
      <w:r w:rsidRPr="007A700B">
        <w:rPr>
          <w:b/>
          <w:bCs/>
        </w:rPr>
        <w:t>and plot your location on a map to send to another student via SMS?</w:t>
      </w:r>
    </w:p>
    <w:p w14:paraId="650926E7" w14:textId="197BFE77" w:rsidR="000163A9" w:rsidRDefault="00910BE7" w:rsidP="00840DB5">
      <w:r>
        <w:t xml:space="preserve">The four main </w:t>
      </w:r>
      <w:r w:rsidR="00BF302F">
        <w:t>criteria</w:t>
      </w:r>
      <w:r>
        <w:t xml:space="preserve"> that can be extracted from this question are Android Application, </w:t>
      </w:r>
      <w:r w:rsidR="00694BBA">
        <w:t xml:space="preserve">API’s, </w:t>
      </w:r>
      <w:r>
        <w:t>Current Location,</w:t>
      </w:r>
      <w:r w:rsidR="00292E72">
        <w:t xml:space="preserve"> </w:t>
      </w:r>
      <w:r>
        <w:t>and Map. These areas could then be examined to reveal what functionalities is required.</w:t>
      </w:r>
      <w:r w:rsidR="00292E72">
        <w:t xml:space="preserve"> </w:t>
      </w:r>
      <w:r w:rsidR="00BF302F">
        <w:t>Beginning</w:t>
      </w:r>
      <w:r w:rsidR="00292E72">
        <w:t xml:space="preserve"> with the Current Location area, it was apparent </w:t>
      </w:r>
      <w:r w:rsidR="00694BBA">
        <w:t>to</w:t>
      </w:r>
      <w:r w:rsidR="00292E72">
        <w:t xml:space="preserve"> the researcher </w:t>
      </w:r>
      <w:r w:rsidR="005F1B20">
        <w:t xml:space="preserve">that this area can be subcategorised </w:t>
      </w:r>
      <w:r w:rsidR="00694BBA">
        <w:t>from Indoor Location Strategies such as Trilateration</w:t>
      </w:r>
      <w:r w:rsidR="005F1B20">
        <w:t>, Wi-Fi Fingerprinting and Wi-Fi Round Trip Time</w:t>
      </w:r>
      <w:r w:rsidR="00694BBA">
        <w:t xml:space="preserve">. After this, the technology and costs that are needed for these approaches are realized.  The following </w:t>
      </w:r>
      <w:r w:rsidR="000B5BFD">
        <w:t xml:space="preserve">figure (Figure 7) </w:t>
      </w:r>
      <w:r w:rsidR="00694BBA">
        <w:t xml:space="preserve">is a simple outline of </w:t>
      </w:r>
      <w:r w:rsidR="000B5BFD">
        <w:t>the research carried out to identify what is required to find the current location of a user in an indoor setting.</w:t>
      </w:r>
    </w:p>
    <w:p w14:paraId="619B1735" w14:textId="15D64617" w:rsidR="000B5BFD" w:rsidRDefault="000B5BFD" w:rsidP="00840DB5"/>
    <w:p w14:paraId="584BA12B" w14:textId="43F9A09A" w:rsidR="000B5BFD" w:rsidRDefault="000B5BFD" w:rsidP="000B5BFD">
      <w:pPr>
        <w:jc w:val="center"/>
      </w:pPr>
      <w:r>
        <w:rPr>
          <w:noProof/>
        </w:rPr>
        <w:drawing>
          <wp:inline distT="0" distB="0" distL="0" distR="0" wp14:anchorId="5A92FBBA" wp14:editId="78697C99">
            <wp:extent cx="5731510" cy="398589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3985895"/>
                    </a:xfrm>
                    <a:prstGeom prst="rect">
                      <a:avLst/>
                    </a:prstGeom>
                  </pic:spPr>
                </pic:pic>
              </a:graphicData>
            </a:graphic>
          </wp:inline>
        </w:drawing>
      </w:r>
    </w:p>
    <w:p w14:paraId="05FEAEB3" w14:textId="620FA3EE" w:rsidR="000163A9" w:rsidRDefault="000B5BFD" w:rsidP="000B5BFD">
      <w:pPr>
        <w:jc w:val="center"/>
      </w:pPr>
      <w:bookmarkStart w:id="32" w:name="_Toc39171231"/>
      <w:r>
        <w:t xml:space="preserve">Figure </w:t>
      </w:r>
      <w:r w:rsidR="002C4908">
        <w:fldChar w:fldCharType="begin"/>
      </w:r>
      <w:r w:rsidR="002C4908">
        <w:instrText xml:space="preserve"> SEQ Figure \* ARABIC </w:instrText>
      </w:r>
      <w:r w:rsidR="002C4908">
        <w:fldChar w:fldCharType="separate"/>
      </w:r>
      <w:r w:rsidR="00344E45">
        <w:rPr>
          <w:noProof/>
        </w:rPr>
        <w:t>7</w:t>
      </w:r>
      <w:r w:rsidR="002C4908">
        <w:rPr>
          <w:noProof/>
        </w:rPr>
        <w:fldChar w:fldCharType="end"/>
      </w:r>
      <w:r>
        <w:t xml:space="preserve"> : Requirement Outline Flow - Indoor Location</w:t>
      </w:r>
      <w:bookmarkEnd w:id="32"/>
    </w:p>
    <w:p w14:paraId="0D10CBF0" w14:textId="77777777" w:rsidR="0059776F" w:rsidRDefault="0059776F" w:rsidP="0059776F"/>
    <w:p w14:paraId="0F6A69FD" w14:textId="580CCB8F" w:rsidR="000B5BFD" w:rsidRDefault="000B5BFD" w:rsidP="000B5BFD">
      <w:r>
        <w:lastRenderedPageBreak/>
        <w:t xml:space="preserve">Figure 7 </w:t>
      </w:r>
      <w:r w:rsidR="009003D1">
        <w:t>shows a few of the methods to achieve indoor location</w:t>
      </w:r>
      <w:r w:rsidR="00C703C7">
        <w:t xml:space="preserve"> and their associated costs and equipment needed. Nevertheless, it does not list all the available methods and/or equipment. Only the ones that are necessary for this project are shown. An identical method was carried out whether to use a map – based approach or not to compare whether the map – based approach was the best for the system.  The complete outline can be found in appendix </w:t>
      </w:r>
      <w:r w:rsidR="00FF0222">
        <w:t>C</w:t>
      </w:r>
      <w:r w:rsidR="00C703C7">
        <w:t>.</w:t>
      </w:r>
    </w:p>
    <w:p w14:paraId="247C60E0" w14:textId="04AFAF05" w:rsidR="00C703C7" w:rsidRDefault="00582038" w:rsidP="00582038">
      <w:pPr>
        <w:pStyle w:val="Heading3"/>
      </w:pPr>
      <w:bookmarkStart w:id="33" w:name="_Toc39171195"/>
      <w:r>
        <w:t>3.4.1 Functional Requirements</w:t>
      </w:r>
      <w:bookmarkEnd w:id="33"/>
      <w:r>
        <w:t xml:space="preserve"> </w:t>
      </w:r>
    </w:p>
    <w:p w14:paraId="04B20EC8" w14:textId="1D5E8670" w:rsidR="00582038" w:rsidRDefault="00582038" w:rsidP="00582038">
      <w:r>
        <w:t xml:space="preserve">The conclusion from the investigation of other </w:t>
      </w:r>
      <w:r w:rsidR="00BF302F">
        <w:t>I</w:t>
      </w:r>
      <w:r>
        <w:t xml:space="preserve">ndoor </w:t>
      </w:r>
      <w:r w:rsidR="00BF302F">
        <w:t>Location</w:t>
      </w:r>
      <w:r>
        <w:t xml:space="preserve"> </w:t>
      </w:r>
      <w:r w:rsidR="00BF302F">
        <w:t>Apps</w:t>
      </w:r>
      <w:r>
        <w:t xml:space="preserve"> can be used for the design and implementation sections by recording them into pseudocode like requirements for the application. </w:t>
      </w:r>
    </w:p>
    <w:p w14:paraId="442F99A7" w14:textId="3BCD37E6" w:rsidR="00582038" w:rsidRDefault="00582038" w:rsidP="00582038">
      <w:pPr>
        <w:pStyle w:val="ListParagraph"/>
        <w:numPr>
          <w:ilvl w:val="0"/>
          <w:numId w:val="10"/>
        </w:numPr>
      </w:pPr>
      <w:r>
        <w:t xml:space="preserve">Scan for Wi-Fi Access Points </w:t>
      </w:r>
    </w:p>
    <w:p w14:paraId="4AE654C9" w14:textId="5E1B9456" w:rsidR="00582038" w:rsidRDefault="00582038" w:rsidP="00582038">
      <w:pPr>
        <w:pStyle w:val="ListParagraph"/>
        <w:numPr>
          <w:ilvl w:val="0"/>
          <w:numId w:val="10"/>
        </w:numPr>
      </w:pPr>
      <w:r>
        <w:t>Calculate Distance based on Access Points information</w:t>
      </w:r>
    </w:p>
    <w:p w14:paraId="63169D54" w14:textId="3FD1D3CB" w:rsidR="00582038" w:rsidRDefault="00582038" w:rsidP="00582038">
      <w:pPr>
        <w:pStyle w:val="ListParagraph"/>
        <w:numPr>
          <w:ilvl w:val="0"/>
          <w:numId w:val="10"/>
        </w:numPr>
      </w:pPr>
      <w:r>
        <w:t xml:space="preserve">Send Access Point to get Geo Refence points </w:t>
      </w:r>
    </w:p>
    <w:p w14:paraId="1CA8442C" w14:textId="6FB6EE15" w:rsidR="00582038" w:rsidRDefault="00582038" w:rsidP="00582038">
      <w:pPr>
        <w:pStyle w:val="ListParagraph"/>
        <w:numPr>
          <w:ilvl w:val="0"/>
          <w:numId w:val="10"/>
        </w:numPr>
      </w:pPr>
      <w:r>
        <w:t>Retrieve Geo-Location Reference point of the Access Point</w:t>
      </w:r>
    </w:p>
    <w:p w14:paraId="57D88594" w14:textId="7DF7D0C2" w:rsidR="00582038" w:rsidRDefault="00582038" w:rsidP="00582038">
      <w:pPr>
        <w:pStyle w:val="ListParagraph"/>
        <w:numPr>
          <w:ilvl w:val="0"/>
          <w:numId w:val="10"/>
        </w:numPr>
      </w:pPr>
      <w:r>
        <w:t xml:space="preserve">Calculate current location using the Trilateration Algorithm </w:t>
      </w:r>
    </w:p>
    <w:p w14:paraId="21B74ACE" w14:textId="591D13C3" w:rsidR="00BF302F" w:rsidRDefault="00582038" w:rsidP="00BF302F">
      <w:pPr>
        <w:pStyle w:val="ListParagraph"/>
        <w:numPr>
          <w:ilvl w:val="0"/>
          <w:numId w:val="10"/>
        </w:numPr>
      </w:pPr>
      <w:r>
        <w:t>Display Loc</w:t>
      </w:r>
      <w:r w:rsidR="00940906">
        <w:t>ation on floor map appended on Google map</w:t>
      </w:r>
    </w:p>
    <w:p w14:paraId="4B8C0777" w14:textId="77777777" w:rsidR="00BF302F" w:rsidRDefault="00BF302F" w:rsidP="00BF302F">
      <w:pPr>
        <w:pStyle w:val="ListParagraph"/>
      </w:pPr>
    </w:p>
    <w:p w14:paraId="5801C8A0" w14:textId="775F7787" w:rsidR="00837C0A" w:rsidRDefault="00837C0A" w:rsidP="00940906">
      <w:r>
        <w:t xml:space="preserve">Requirement 5 is the functional requirement that </w:t>
      </w:r>
      <w:r w:rsidR="00BF302F">
        <w:t>is</w:t>
      </w:r>
      <w:r>
        <w:t xml:space="preserve"> the basis of this project and application. If not for the Trilateration Algorithms</w:t>
      </w:r>
      <w:r w:rsidR="00D32EEE">
        <w:t>, there would be no way to calculate indoor location using the existing infrastructure for the primary research concerning the research question and conclusions found in the literature</w:t>
      </w:r>
      <w:r w:rsidR="00BF302F">
        <w:t xml:space="preserve"> and technological</w:t>
      </w:r>
      <w:r w:rsidR="00D32EEE">
        <w:t xml:space="preserve"> review. </w:t>
      </w:r>
      <w:r w:rsidR="00DD501D">
        <w:t xml:space="preserve">With this requirement in the system, </w:t>
      </w:r>
      <w:r w:rsidR="002D3D56">
        <w:t xml:space="preserve">a </w:t>
      </w:r>
      <w:r w:rsidR="0059776F">
        <w:t>comparison</w:t>
      </w:r>
      <w:r w:rsidR="002D3D56">
        <w:t xml:space="preserve"> and evaluation can be made to answer the research question.</w:t>
      </w:r>
    </w:p>
    <w:p w14:paraId="54E04E70" w14:textId="650B0368" w:rsidR="002D3D56" w:rsidRDefault="002D3D56" w:rsidP="00940906">
      <w:r>
        <w:t xml:space="preserve">As the question mentioned the </w:t>
      </w:r>
      <w:r w:rsidR="0059776F">
        <w:t xml:space="preserve">GCU </w:t>
      </w:r>
      <w:r>
        <w:t xml:space="preserve">campus, </w:t>
      </w:r>
      <w:r w:rsidR="00DB524F">
        <w:t xml:space="preserve">requirement 6 will display the appended floor </w:t>
      </w:r>
      <w:r w:rsidR="0059776F">
        <w:t>plans</w:t>
      </w:r>
      <w:r w:rsidR="00DB524F">
        <w:t xml:space="preserve"> on the Google </w:t>
      </w:r>
      <w:r w:rsidR="0059776F">
        <w:t>M</w:t>
      </w:r>
      <w:r w:rsidR="00DB524F">
        <w:t xml:space="preserve">ap. This was done as the Trilateration algorithm uses geo-reference points. This also allow for the expansion of the other floor maps of the building to be used, not just the George Moore building that was used for this project. </w:t>
      </w:r>
    </w:p>
    <w:p w14:paraId="39874443" w14:textId="3FA56B4F" w:rsidR="00DB524F" w:rsidRDefault="00DB524F" w:rsidP="00DB524F">
      <w:pPr>
        <w:pStyle w:val="Heading3"/>
      </w:pPr>
      <w:bookmarkStart w:id="34" w:name="_Toc39171196"/>
      <w:r>
        <w:t>3.4.</w:t>
      </w:r>
      <w:r w:rsidR="00521641">
        <w:t>2</w:t>
      </w:r>
      <w:r>
        <w:t xml:space="preserve"> Non-Functional Requirements</w:t>
      </w:r>
      <w:bookmarkEnd w:id="34"/>
      <w:r>
        <w:t xml:space="preserve"> </w:t>
      </w:r>
    </w:p>
    <w:p w14:paraId="1C457187" w14:textId="7CF8DC81" w:rsidR="00940906" w:rsidRDefault="00DB524F" w:rsidP="00940906">
      <w:r>
        <w:t>During the research into other indoor location applications, the following non-functional requirements were gathered.</w:t>
      </w:r>
    </w:p>
    <w:p w14:paraId="7230402A" w14:textId="450180D3" w:rsidR="00DB524F" w:rsidRDefault="00DB524F" w:rsidP="00DB524F">
      <w:pPr>
        <w:pStyle w:val="ListParagraph"/>
        <w:numPr>
          <w:ilvl w:val="0"/>
          <w:numId w:val="11"/>
        </w:numPr>
      </w:pPr>
      <w:r>
        <w:t xml:space="preserve">Easy portability </w:t>
      </w:r>
    </w:p>
    <w:p w14:paraId="65B7F8B7" w14:textId="5737CDB3" w:rsidR="00DB524F" w:rsidRDefault="004E6D5B" w:rsidP="00DB524F">
      <w:pPr>
        <w:pStyle w:val="ListParagraph"/>
        <w:numPr>
          <w:ilvl w:val="0"/>
          <w:numId w:val="11"/>
        </w:numPr>
      </w:pPr>
      <w:r>
        <w:t xml:space="preserve">Use </w:t>
      </w:r>
      <w:r w:rsidR="00DB524F">
        <w:t xml:space="preserve">of existing infrastructure </w:t>
      </w:r>
    </w:p>
    <w:p w14:paraId="514F3071" w14:textId="08C68495" w:rsidR="004E6D5B" w:rsidRDefault="004E6D5B" w:rsidP="004E6D5B">
      <w:pPr>
        <w:pStyle w:val="ListParagraph"/>
        <w:numPr>
          <w:ilvl w:val="0"/>
          <w:numId w:val="11"/>
        </w:numPr>
      </w:pPr>
      <w:r>
        <w:t xml:space="preserve">Low cost of equipment </w:t>
      </w:r>
    </w:p>
    <w:p w14:paraId="42D8EB32" w14:textId="5E817251" w:rsidR="004E6D5B" w:rsidRDefault="004E6D5B" w:rsidP="004E6D5B"/>
    <w:p w14:paraId="44F0122C" w14:textId="55FC9CC4" w:rsidR="0059776F" w:rsidRDefault="004E6D5B" w:rsidP="004E6D5B">
      <w:r>
        <w:t xml:space="preserve">Since the application will be built for an Android phone, this satisfies the first requirement. By choosing the Trilateration algorithm, the existing </w:t>
      </w:r>
      <w:r w:rsidR="00B85DEE">
        <w:t>infrastructure</w:t>
      </w:r>
      <w:r>
        <w:t xml:space="preserve"> of the Wi-Fi access point were used. The cost of equipment will be kept to its minimum throughout this project. </w:t>
      </w:r>
    </w:p>
    <w:p w14:paraId="0279991F" w14:textId="71A39C0E" w:rsidR="004E6D5B" w:rsidRPr="00582038" w:rsidRDefault="0059776F" w:rsidP="0059776F">
      <w:pPr>
        <w:spacing w:after="0" w:line="240" w:lineRule="auto"/>
        <w:jc w:val="left"/>
      </w:pPr>
      <w:r>
        <w:br w:type="page"/>
      </w:r>
    </w:p>
    <w:p w14:paraId="072469D7" w14:textId="0F18B1AB" w:rsidR="00422CA6" w:rsidRPr="00FF6FA4" w:rsidRDefault="00422CA6" w:rsidP="0057129F">
      <w:pPr>
        <w:pStyle w:val="Heading2"/>
      </w:pPr>
      <w:bookmarkStart w:id="35" w:name="_Toc39171197"/>
      <w:r>
        <w:lastRenderedPageBreak/>
        <w:t>3.5 Conclusion</w:t>
      </w:r>
      <w:bookmarkEnd w:id="35"/>
      <w:r>
        <w:t xml:space="preserve"> </w:t>
      </w:r>
    </w:p>
    <w:p w14:paraId="522F87AC" w14:textId="1AB1D23C" w:rsidR="0059776F" w:rsidRDefault="008D0F37" w:rsidP="00615EEA">
      <w:r>
        <w:t xml:space="preserve">The </w:t>
      </w:r>
      <w:r w:rsidR="00E11A87">
        <w:t xml:space="preserve">problem and system </w:t>
      </w:r>
      <w:r w:rsidR="0059776F">
        <w:t>analysis</w:t>
      </w:r>
      <w:r>
        <w:t xml:space="preserve"> consisted of </w:t>
      </w:r>
      <w:r w:rsidR="00E11A87">
        <w:t xml:space="preserve">determining the technology and equipment that were required to carry out the main execution of this project. While the development lifecycle was decided on based on resources and time allocated to the developer to undertake the development of this project. The identified requirement from the research and literature review allowed for a clear set of goals when progressing to the design phase.  </w:t>
      </w:r>
    </w:p>
    <w:p w14:paraId="74B68FA6" w14:textId="19F14F8C" w:rsidR="00B32F63" w:rsidRDefault="0059776F" w:rsidP="0059776F">
      <w:pPr>
        <w:spacing w:after="0" w:line="240" w:lineRule="auto"/>
        <w:jc w:val="left"/>
      </w:pPr>
      <w:r>
        <w:br w:type="page"/>
      </w:r>
    </w:p>
    <w:p w14:paraId="0E0DBC19" w14:textId="50F65B3E" w:rsidR="00B32F63" w:rsidRDefault="00B32F63" w:rsidP="00B32F63">
      <w:pPr>
        <w:pStyle w:val="Heading1"/>
      </w:pPr>
      <w:bookmarkStart w:id="36" w:name="_Toc39171198"/>
      <w:r>
        <w:lastRenderedPageBreak/>
        <w:t>4.0 Design</w:t>
      </w:r>
      <w:bookmarkEnd w:id="36"/>
    </w:p>
    <w:p w14:paraId="4AAEB7C0" w14:textId="6F1914DC" w:rsidR="00E11A87" w:rsidRDefault="00BF4B52" w:rsidP="00B32F63">
      <w:r>
        <w:t>Since the main requirements have been identified in the execution phase, a simple class diagram was made to identify</w:t>
      </w:r>
      <w:r w:rsidR="0059776F">
        <w:t xml:space="preserve"> some of</w:t>
      </w:r>
      <w:r>
        <w:t xml:space="preserve"> the classes, methods and some of the variables that will be used for the development of the application. </w:t>
      </w:r>
    </w:p>
    <w:p w14:paraId="4576C3DE" w14:textId="4DC42AD4" w:rsidR="00BF4B52" w:rsidRDefault="000E226D" w:rsidP="000E226D">
      <w:pPr>
        <w:jc w:val="center"/>
      </w:pPr>
      <w:r>
        <w:rPr>
          <w:noProof/>
        </w:rPr>
        <w:drawing>
          <wp:inline distT="0" distB="0" distL="0" distR="0" wp14:anchorId="073F3162" wp14:editId="01DDE0C3">
            <wp:extent cx="5629275" cy="46767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629275" cy="4676775"/>
                    </a:xfrm>
                    <a:prstGeom prst="rect">
                      <a:avLst/>
                    </a:prstGeom>
                  </pic:spPr>
                </pic:pic>
              </a:graphicData>
            </a:graphic>
          </wp:inline>
        </w:drawing>
      </w:r>
    </w:p>
    <w:p w14:paraId="10E08A80" w14:textId="3EE6AE0F" w:rsidR="00BF4B52" w:rsidRDefault="00BF4B52" w:rsidP="00BF4B52">
      <w:pPr>
        <w:jc w:val="center"/>
      </w:pPr>
      <w:bookmarkStart w:id="37" w:name="_Toc39171232"/>
      <w:r>
        <w:t xml:space="preserve">Figure </w:t>
      </w:r>
      <w:r w:rsidR="002C4908">
        <w:fldChar w:fldCharType="begin"/>
      </w:r>
      <w:r w:rsidR="002C4908">
        <w:instrText xml:space="preserve"> SEQ Figure \* ARABIC </w:instrText>
      </w:r>
      <w:r w:rsidR="002C4908">
        <w:fldChar w:fldCharType="separate"/>
      </w:r>
      <w:r w:rsidR="00344E45">
        <w:rPr>
          <w:noProof/>
        </w:rPr>
        <w:t>8</w:t>
      </w:r>
      <w:r w:rsidR="002C4908">
        <w:rPr>
          <w:noProof/>
        </w:rPr>
        <w:fldChar w:fldCharType="end"/>
      </w:r>
      <w:r>
        <w:t xml:space="preserve"> : Class Diagram - Indoor Location</w:t>
      </w:r>
      <w:bookmarkEnd w:id="37"/>
    </w:p>
    <w:p w14:paraId="3A468317" w14:textId="425D80A9" w:rsidR="00BF4B52" w:rsidRDefault="005C12B8" w:rsidP="00BF4B52">
      <w:r>
        <w:t xml:space="preserve">Figure 8 shows what is likely to appear in the implementation of the application. It is used as a starting point for the researcher to develop the application. It is normally used by Object-Oriented languages, this included Java which is used in this application. The diagram shows that the scanner received the following variables Wi-Fi Name, MAC Address </w:t>
      </w:r>
      <w:r w:rsidR="000E226D">
        <w:t>and Received</w:t>
      </w:r>
      <w:r>
        <w:t xml:space="preserve"> Signal Strength </w:t>
      </w:r>
      <w:r w:rsidR="000E226D">
        <w:t>Indicator (</w:t>
      </w:r>
      <w:r>
        <w:t xml:space="preserve">RSSI). The other variable </w:t>
      </w:r>
      <w:r w:rsidR="000E226D">
        <w:t xml:space="preserve">Distance is calculated by the RSSI. They are then passed to both Trilateration and Web API class. The Web API Longitude and Latitude of a Wi-Fi Access Point by sending the MAC address or Wi-Fi name to a Web API. They are then passed to the Trilateration which requires 3 Access points locations and 3 distances to the Access point to calculate the current location of the user. They are then passed to the Floor Map class where they display the Map with Markers for the location of Access Points and the current location of the user. </w:t>
      </w:r>
    </w:p>
    <w:p w14:paraId="181DA4EB" w14:textId="444C96D3" w:rsidR="000E226D" w:rsidRDefault="000E226D" w:rsidP="00BF4B52"/>
    <w:p w14:paraId="4942F31F" w14:textId="0D9CD984" w:rsidR="000E226D" w:rsidRDefault="002A72FA" w:rsidP="002A72FA">
      <w:pPr>
        <w:pStyle w:val="Heading2"/>
      </w:pPr>
      <w:bookmarkStart w:id="38" w:name="_Toc39171199"/>
      <w:r>
        <w:lastRenderedPageBreak/>
        <w:t>4.1 Wireframes</w:t>
      </w:r>
      <w:bookmarkEnd w:id="38"/>
      <w:r>
        <w:t xml:space="preserve"> </w:t>
      </w:r>
    </w:p>
    <w:p w14:paraId="712818EA" w14:textId="3CE0E426" w:rsidR="002A72FA" w:rsidRDefault="002A72FA" w:rsidP="002A72FA">
      <w:r>
        <w:t xml:space="preserve">Based on the execution phase, a simple </w:t>
      </w:r>
      <w:r w:rsidR="0059776F">
        <w:t>w</w:t>
      </w:r>
      <w:r>
        <w:t>ire</w:t>
      </w:r>
      <w:r w:rsidR="0059776F">
        <w:t>f</w:t>
      </w:r>
      <w:r>
        <w:t xml:space="preserve">rame was made to show the UI of the application. The </w:t>
      </w:r>
      <w:r w:rsidR="0059776F">
        <w:t>w</w:t>
      </w:r>
      <w:r>
        <w:t>ire</w:t>
      </w:r>
      <w:r w:rsidR="0059776F">
        <w:t>f</w:t>
      </w:r>
      <w:r>
        <w:t>rame</w:t>
      </w:r>
      <w:r w:rsidR="0059776F">
        <w:t xml:space="preserve">s </w:t>
      </w:r>
      <w:proofErr w:type="gramStart"/>
      <w:r>
        <w:t>was</w:t>
      </w:r>
      <w:proofErr w:type="gramEnd"/>
      <w:r>
        <w:t xml:space="preserve"> made to show what graphical components were needed for the application and how they were positioned. </w:t>
      </w:r>
    </w:p>
    <w:p w14:paraId="7B22A768" w14:textId="7B7D2D80" w:rsidR="002A72FA" w:rsidRDefault="002A72FA" w:rsidP="002A72FA"/>
    <w:p w14:paraId="0C4776EC" w14:textId="4E47BA36" w:rsidR="002A72FA" w:rsidRDefault="002A72FA" w:rsidP="002A72FA">
      <w:r>
        <w:rPr>
          <w:noProof/>
        </w:rPr>
        <w:drawing>
          <wp:anchor distT="0" distB="0" distL="114300" distR="114300" simplePos="0" relativeHeight="251659264" behindDoc="0" locked="0" layoutInCell="1" allowOverlap="1" wp14:anchorId="11E07D09" wp14:editId="380450F6">
            <wp:simplePos x="0" y="0"/>
            <wp:positionH relativeFrom="column">
              <wp:posOffset>4259580</wp:posOffset>
            </wp:positionH>
            <wp:positionV relativeFrom="paragraph">
              <wp:posOffset>0</wp:posOffset>
            </wp:positionV>
            <wp:extent cx="1942992" cy="2931142"/>
            <wp:effectExtent l="0" t="0" r="635" b="3175"/>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1942992" cy="2931142"/>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7216" behindDoc="0" locked="0" layoutInCell="1" allowOverlap="1" wp14:anchorId="24281A26" wp14:editId="18A2C916">
            <wp:simplePos x="0" y="0"/>
            <wp:positionH relativeFrom="column">
              <wp:posOffset>2110740</wp:posOffset>
            </wp:positionH>
            <wp:positionV relativeFrom="paragraph">
              <wp:posOffset>0</wp:posOffset>
            </wp:positionV>
            <wp:extent cx="1895601" cy="2903220"/>
            <wp:effectExtent l="0" t="0" r="9525"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1895601" cy="2903220"/>
                    </a:xfrm>
                    <a:prstGeom prst="rect">
                      <a:avLst/>
                    </a:prstGeom>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74E196D6" wp14:editId="380901B2">
            <wp:extent cx="1927860" cy="2886344"/>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942600" cy="2908413"/>
                    </a:xfrm>
                    <a:prstGeom prst="rect">
                      <a:avLst/>
                    </a:prstGeom>
                  </pic:spPr>
                </pic:pic>
              </a:graphicData>
            </a:graphic>
          </wp:inline>
        </w:drawing>
      </w:r>
    </w:p>
    <w:p w14:paraId="53D2BD42" w14:textId="1AD47AED" w:rsidR="002A72FA" w:rsidRPr="002A72FA" w:rsidRDefault="002A72FA" w:rsidP="002A72FA">
      <w:pPr>
        <w:jc w:val="center"/>
      </w:pPr>
      <w:bookmarkStart w:id="39" w:name="_Toc39171233"/>
      <w:r>
        <w:t xml:space="preserve">Figure </w:t>
      </w:r>
      <w:r w:rsidR="002C4908">
        <w:fldChar w:fldCharType="begin"/>
      </w:r>
      <w:r w:rsidR="002C4908">
        <w:instrText xml:space="preserve"> SEQ Figure \* ARABIC </w:instrText>
      </w:r>
      <w:r w:rsidR="002C4908">
        <w:fldChar w:fldCharType="separate"/>
      </w:r>
      <w:r w:rsidR="00344E45">
        <w:rPr>
          <w:noProof/>
        </w:rPr>
        <w:t>9</w:t>
      </w:r>
      <w:r w:rsidR="002C4908">
        <w:rPr>
          <w:noProof/>
        </w:rPr>
        <w:fldChar w:fldCharType="end"/>
      </w:r>
      <w:r>
        <w:t xml:space="preserve"> : Wireframes – Indoor </w:t>
      </w:r>
      <w:r w:rsidR="0057129F">
        <w:t xml:space="preserve">Location </w:t>
      </w:r>
      <w:r>
        <w:t>Application</w:t>
      </w:r>
      <w:bookmarkEnd w:id="39"/>
    </w:p>
    <w:p w14:paraId="51AF93AD" w14:textId="77777777" w:rsidR="00D94132" w:rsidRDefault="002A72FA" w:rsidP="00BF4B52">
      <w:r>
        <w:t xml:space="preserve">Figure 9 shows the design </w:t>
      </w:r>
      <w:r w:rsidR="00D94132">
        <w:t>w</w:t>
      </w:r>
      <w:r>
        <w:t xml:space="preserve">ireframes to be used for the application. The first wireframe was to show the access points in the area, there is </w:t>
      </w:r>
      <w:r w:rsidR="00372DA8">
        <w:t xml:space="preserve">scope </w:t>
      </w:r>
      <w:r>
        <w:t>that the user may</w:t>
      </w:r>
      <w:r w:rsidR="00D94132">
        <w:t xml:space="preserve"> be able</w:t>
      </w:r>
      <w:r>
        <w:t xml:space="preserve"> select the </w:t>
      </w:r>
      <w:r w:rsidR="00AD7C97">
        <w:t>three</w:t>
      </w:r>
      <w:r>
        <w:t xml:space="preserve"> access points of their choosing, however </w:t>
      </w:r>
      <w:r w:rsidR="00AD7C97">
        <w:t xml:space="preserve">the application will only take in the first 3 as they will be the </w:t>
      </w:r>
      <w:r w:rsidR="00372DA8">
        <w:t>closest</w:t>
      </w:r>
      <w:r w:rsidR="00AD7C97">
        <w:t xml:space="preserve"> and therefore the more accurate access point to find the user current location. </w:t>
      </w:r>
    </w:p>
    <w:p w14:paraId="45752EA6" w14:textId="7C6BE14F" w:rsidR="005C12B8" w:rsidRDefault="00AD7C97" w:rsidP="00BF4B52">
      <w:r>
        <w:t>The second wireframe is used to display the first 3 access points which are used to calculate the user location</w:t>
      </w:r>
      <w:r w:rsidR="00372DA8">
        <w:t>, this is for research purposes as normally it would run in the background and only display the last wireframe</w:t>
      </w:r>
      <w:r>
        <w:t xml:space="preserve">. The last wireframe displays the user location as well as the 3 access points. </w:t>
      </w:r>
    </w:p>
    <w:p w14:paraId="20882458" w14:textId="21E6F8CC" w:rsidR="002A72FA" w:rsidRDefault="0059776F" w:rsidP="0059776F">
      <w:pPr>
        <w:spacing w:after="0" w:line="240" w:lineRule="auto"/>
        <w:jc w:val="left"/>
      </w:pPr>
      <w:r>
        <w:br w:type="page"/>
      </w:r>
    </w:p>
    <w:p w14:paraId="03F502E6" w14:textId="37B24A05" w:rsidR="00B32F63" w:rsidRDefault="00B32F63" w:rsidP="00B32F63">
      <w:pPr>
        <w:pStyle w:val="Heading1"/>
      </w:pPr>
      <w:bookmarkStart w:id="40" w:name="_Toc39171200"/>
      <w:r>
        <w:lastRenderedPageBreak/>
        <w:t>5.0 Implementation</w:t>
      </w:r>
      <w:bookmarkEnd w:id="40"/>
      <w:r>
        <w:t xml:space="preserve"> </w:t>
      </w:r>
    </w:p>
    <w:p w14:paraId="4DCE7536" w14:textId="110884CE" w:rsidR="00AD7C97" w:rsidRPr="00AD7C97" w:rsidRDefault="0057129F" w:rsidP="00AD7C97">
      <w:r>
        <w:t>As the execution section discussed the justification of using the specified programming language, development environment and deployed platform as well as the requirements of the application being developed. This section will primarily focus on the specific code and programming methods that were used to create the Indoor Location Application</w:t>
      </w:r>
      <w:r w:rsidR="00D43F94">
        <w:t xml:space="preserve"> based on the previous design phase</w:t>
      </w:r>
      <w:r>
        <w:t xml:space="preserve">. </w:t>
      </w:r>
    </w:p>
    <w:p w14:paraId="78C5B09B" w14:textId="4E769457" w:rsidR="00636F4E" w:rsidRDefault="00AD7C97" w:rsidP="00AD7C97">
      <w:pPr>
        <w:pStyle w:val="Heading2"/>
      </w:pPr>
      <w:bookmarkStart w:id="41" w:name="_Toc39171201"/>
      <w:r>
        <w:t>5.1 Wi-Fi Scanner</w:t>
      </w:r>
      <w:bookmarkEnd w:id="41"/>
    </w:p>
    <w:p w14:paraId="36259B15" w14:textId="22087D93" w:rsidR="00AD7C97" w:rsidRDefault="00372DA8" w:rsidP="00AD7C97">
      <w:r>
        <w:t xml:space="preserve">For the application to do any of the listed requirements, it must be able to actively scan for the closest Wi-Fi </w:t>
      </w:r>
      <w:r w:rsidR="00D94132">
        <w:t>a</w:t>
      </w:r>
      <w:r>
        <w:t xml:space="preserve">ccess </w:t>
      </w:r>
      <w:r w:rsidR="00D94132">
        <w:t>p</w:t>
      </w:r>
      <w:r>
        <w:t>oints</w:t>
      </w:r>
      <w:r w:rsidR="00322FB4">
        <w:t xml:space="preserve"> to receive data such as Wi-fi name, MAC address and RSSI values. </w:t>
      </w:r>
      <w:r w:rsidR="00466BAD">
        <w:t xml:space="preserve">The scan would run once the application </w:t>
      </w:r>
      <w:proofErr w:type="gramStart"/>
      <w:r w:rsidR="00466BAD">
        <w:t>opens,</w:t>
      </w:r>
      <w:proofErr w:type="gramEnd"/>
      <w:r w:rsidR="00466BAD">
        <w:t xml:space="preserve"> an additional scan can be started after pressing the button on the first page. The code below shows how the scan initiates. </w:t>
      </w:r>
    </w:p>
    <w:p w14:paraId="3AC63530" w14:textId="77777777" w:rsidR="00743244" w:rsidRDefault="00743244" w:rsidP="00AD7C97"/>
    <w:p w14:paraId="4CE5B365" w14:textId="7CA02868" w:rsidR="00466BAD" w:rsidRDefault="00466BAD" w:rsidP="00AD7C97">
      <w:r>
        <w:rPr>
          <w:noProof/>
        </w:rPr>
        <w:drawing>
          <wp:inline distT="0" distB="0" distL="0" distR="0" wp14:anchorId="18FC5ED9" wp14:editId="4C92E60D">
            <wp:extent cx="5731510" cy="141287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1510" cy="1412875"/>
                    </a:xfrm>
                    <a:prstGeom prst="rect">
                      <a:avLst/>
                    </a:prstGeom>
                  </pic:spPr>
                </pic:pic>
              </a:graphicData>
            </a:graphic>
          </wp:inline>
        </w:drawing>
      </w:r>
    </w:p>
    <w:p w14:paraId="273B1E5C" w14:textId="77777777" w:rsidR="00743244" w:rsidRDefault="00743244" w:rsidP="00AD7C97"/>
    <w:p w14:paraId="090B4E9C" w14:textId="02F07ED0" w:rsidR="00466BAD" w:rsidRDefault="00466BAD" w:rsidP="00AD7C97">
      <w:r>
        <w:t>After the scan is complete, the RSSI</w:t>
      </w:r>
      <w:r w:rsidR="004550DF">
        <w:t xml:space="preserve"> and frequency</w:t>
      </w:r>
      <w:r>
        <w:t xml:space="preserve"> is then passed to the Distance Formula method for each </w:t>
      </w:r>
      <w:r w:rsidR="00D94132">
        <w:t>a</w:t>
      </w:r>
      <w:r>
        <w:t xml:space="preserve">ccess </w:t>
      </w:r>
      <w:r w:rsidR="00D94132">
        <w:t>p</w:t>
      </w:r>
      <w:r>
        <w:t>oint</w:t>
      </w:r>
      <w:r w:rsidR="00D94132">
        <w:t>.</w:t>
      </w:r>
      <w:r w:rsidR="00F3070C">
        <w:t xml:space="preserve"> </w:t>
      </w:r>
      <w:r w:rsidR="00D94132">
        <w:t>T</w:t>
      </w:r>
      <w:r w:rsidR="00F3070C">
        <w:t>he resulting scan and calculation</w:t>
      </w:r>
      <w:r>
        <w:t xml:space="preserve"> </w:t>
      </w:r>
      <w:r w:rsidR="00D94132">
        <w:t>are</w:t>
      </w:r>
      <w:r>
        <w:t xml:space="preserve"> then stored into an array list and displayed in a list view</w:t>
      </w:r>
      <w:r w:rsidR="00D94132">
        <w:t xml:space="preserve"> for the user</w:t>
      </w:r>
      <w:r>
        <w:t xml:space="preserve">. The array list is then passed on the </w:t>
      </w:r>
      <w:r w:rsidR="00D94132">
        <w:t>w</w:t>
      </w:r>
      <w:r>
        <w:t xml:space="preserve">eb API </w:t>
      </w:r>
      <w:r w:rsidR="00D94132">
        <w:t>c</w:t>
      </w:r>
      <w:r>
        <w:t>all.</w:t>
      </w:r>
      <w:r w:rsidR="00C32B7B">
        <w:t xml:space="preserve"> The resulting scan is shown in the following figure (Figure 10).</w:t>
      </w:r>
    </w:p>
    <w:p w14:paraId="5D6A1553" w14:textId="465E16F1" w:rsidR="00C32B7B" w:rsidRDefault="00C32B7B" w:rsidP="00C32B7B">
      <w:pPr>
        <w:jc w:val="center"/>
      </w:pPr>
      <w:r>
        <w:rPr>
          <w:noProof/>
        </w:rPr>
        <w:drawing>
          <wp:inline distT="0" distB="0" distL="0" distR="0" wp14:anchorId="68CB35F5" wp14:editId="3A905924">
            <wp:extent cx="1638300" cy="2912672"/>
            <wp:effectExtent l="0" t="0" r="0" b="2540"/>
            <wp:docPr id="19" name="Picture 1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shot_20200424-004358_IndoorLocationapp.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644892" cy="2924392"/>
                    </a:xfrm>
                    <a:prstGeom prst="rect">
                      <a:avLst/>
                    </a:prstGeom>
                  </pic:spPr>
                </pic:pic>
              </a:graphicData>
            </a:graphic>
          </wp:inline>
        </w:drawing>
      </w:r>
    </w:p>
    <w:p w14:paraId="7CA72388" w14:textId="5866B340" w:rsidR="00740335" w:rsidRDefault="00740335" w:rsidP="001D62E5">
      <w:pPr>
        <w:jc w:val="center"/>
      </w:pPr>
      <w:bookmarkStart w:id="42" w:name="_Toc39171234"/>
      <w:r>
        <w:lastRenderedPageBreak/>
        <w:t xml:space="preserve">Figure </w:t>
      </w:r>
      <w:r w:rsidR="002C4908">
        <w:fldChar w:fldCharType="begin"/>
      </w:r>
      <w:r w:rsidR="002C4908">
        <w:instrText xml:space="preserve"> SEQ Figure \* ARABIC </w:instrText>
      </w:r>
      <w:r w:rsidR="002C4908">
        <w:fldChar w:fldCharType="separate"/>
      </w:r>
      <w:r w:rsidR="00344E45">
        <w:rPr>
          <w:noProof/>
        </w:rPr>
        <w:t>10</w:t>
      </w:r>
      <w:r w:rsidR="002C4908">
        <w:rPr>
          <w:noProof/>
        </w:rPr>
        <w:fldChar w:fldCharType="end"/>
      </w:r>
      <w:r>
        <w:t xml:space="preserve"> : Wi-Fi Scan Screenshot</w:t>
      </w:r>
      <w:bookmarkEnd w:id="42"/>
    </w:p>
    <w:p w14:paraId="3AAFEF6C" w14:textId="3E162A47" w:rsidR="00AD7C97" w:rsidRDefault="00AD7C97" w:rsidP="00AD7C97">
      <w:pPr>
        <w:pStyle w:val="Heading2"/>
      </w:pPr>
      <w:bookmarkStart w:id="43" w:name="_Toc39171202"/>
      <w:r>
        <w:t>5.2 Distance Formula</w:t>
      </w:r>
      <w:bookmarkEnd w:id="43"/>
      <w:r>
        <w:t xml:space="preserve"> </w:t>
      </w:r>
    </w:p>
    <w:p w14:paraId="7360B896" w14:textId="74E97CF6" w:rsidR="00AD7C97" w:rsidRDefault="00F3070C" w:rsidP="00AD7C97">
      <w:r>
        <w:t xml:space="preserve">The distance formula used for Java was written by </w:t>
      </w:r>
      <w:sdt>
        <w:sdtPr>
          <w:id w:val="-1414382936"/>
          <w:citation/>
        </w:sdtPr>
        <w:sdtEndPr/>
        <w:sdtContent>
          <w:r>
            <w:fldChar w:fldCharType="begin"/>
          </w:r>
          <w:r>
            <w:instrText xml:space="preserve"> CITATION Mar13 \l 2057 </w:instrText>
          </w:r>
          <w:r>
            <w:fldChar w:fldCharType="separate"/>
          </w:r>
          <w:r w:rsidR="00EF04C8" w:rsidRPr="00EF04C8">
            <w:rPr>
              <w:noProof/>
            </w:rPr>
            <w:t>(Kutlev, 2013)</w:t>
          </w:r>
          <w:r>
            <w:fldChar w:fldCharType="end"/>
          </w:r>
        </w:sdtContent>
      </w:sdt>
      <w:r>
        <w:t xml:space="preserve"> </w:t>
      </w:r>
      <w:r w:rsidR="00D94132">
        <w:t xml:space="preserve"> and </w:t>
      </w:r>
      <w:r>
        <w:t>based on the FSPL mentioned in the Literature Review. T</w:t>
      </w:r>
      <w:r w:rsidR="004550DF">
        <w:t xml:space="preserve">he formula takes in both RSSI and frequency to calculate the distance in meters between the Access Point and the user. </w:t>
      </w:r>
    </w:p>
    <w:p w14:paraId="3C6BE872" w14:textId="77777777" w:rsidR="00743244" w:rsidRDefault="00743244" w:rsidP="00AD7C97"/>
    <w:p w14:paraId="158A42CA" w14:textId="620991F4" w:rsidR="004550DF" w:rsidRDefault="004550DF" w:rsidP="00AD7C97">
      <w:r>
        <w:rPr>
          <w:noProof/>
        </w:rPr>
        <w:drawing>
          <wp:inline distT="0" distB="0" distL="0" distR="0" wp14:anchorId="04534C3A" wp14:editId="4EB87A71">
            <wp:extent cx="5731510" cy="64897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648970"/>
                    </a:xfrm>
                    <a:prstGeom prst="rect">
                      <a:avLst/>
                    </a:prstGeom>
                  </pic:spPr>
                </pic:pic>
              </a:graphicData>
            </a:graphic>
          </wp:inline>
        </w:drawing>
      </w:r>
    </w:p>
    <w:p w14:paraId="24311AEE" w14:textId="77777777" w:rsidR="004550DF" w:rsidRDefault="004550DF" w:rsidP="00AD7C97"/>
    <w:p w14:paraId="1F436FC3" w14:textId="7C654A41" w:rsidR="00AD7C97" w:rsidRDefault="00AD7C97" w:rsidP="00AD7C97">
      <w:pPr>
        <w:pStyle w:val="Heading2"/>
      </w:pPr>
      <w:bookmarkStart w:id="44" w:name="_Toc39171203"/>
      <w:r>
        <w:t xml:space="preserve">5.3 Web API </w:t>
      </w:r>
      <w:r w:rsidR="00D94132">
        <w:t>Call</w:t>
      </w:r>
      <w:bookmarkEnd w:id="44"/>
    </w:p>
    <w:p w14:paraId="24D8F107" w14:textId="0DDB7F55" w:rsidR="00E31128" w:rsidRDefault="004550DF" w:rsidP="00AD7C97">
      <w:r>
        <w:t xml:space="preserve">The </w:t>
      </w:r>
      <w:r w:rsidR="00D94132">
        <w:t>w</w:t>
      </w:r>
      <w:r>
        <w:t xml:space="preserve">eb API </w:t>
      </w:r>
      <w:r w:rsidR="00D94132">
        <w:t>c</w:t>
      </w:r>
      <w:r>
        <w:t>all uses an async task to connect to the server</w:t>
      </w:r>
      <w:r w:rsidR="00E31128">
        <w:t xml:space="preserve"> and starts when a button has been clicked</w:t>
      </w:r>
      <w:r>
        <w:t xml:space="preserve">. The HTTPS </w:t>
      </w:r>
      <w:r w:rsidR="003E69D9">
        <w:t xml:space="preserve">request </w:t>
      </w:r>
      <w:r>
        <w:t>has an appended MAC address of the Access Point</w:t>
      </w:r>
      <w:r w:rsidR="00E31128">
        <w:t xml:space="preserve"> shown in the following code snippet</w:t>
      </w:r>
      <w:r>
        <w:t>.</w:t>
      </w:r>
    </w:p>
    <w:p w14:paraId="4B116D79" w14:textId="77777777" w:rsidR="00E31128" w:rsidRDefault="00E31128" w:rsidP="00AD7C97"/>
    <w:p w14:paraId="6966A7D2" w14:textId="12C139A7" w:rsidR="00E31128" w:rsidRDefault="00E31128" w:rsidP="00AD7C97">
      <w:r>
        <w:rPr>
          <w:noProof/>
        </w:rPr>
        <w:drawing>
          <wp:inline distT="0" distB="0" distL="0" distR="0" wp14:anchorId="6AB8DB38" wp14:editId="163E1C04">
            <wp:extent cx="5731510" cy="519430"/>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1510" cy="519430"/>
                    </a:xfrm>
                    <a:prstGeom prst="rect">
                      <a:avLst/>
                    </a:prstGeom>
                  </pic:spPr>
                </pic:pic>
              </a:graphicData>
            </a:graphic>
          </wp:inline>
        </w:drawing>
      </w:r>
    </w:p>
    <w:p w14:paraId="19CD8626" w14:textId="77777777" w:rsidR="00743244" w:rsidRDefault="00743244" w:rsidP="00AD7C97"/>
    <w:p w14:paraId="6ADF3518" w14:textId="3DF1F5BD" w:rsidR="00AD7C97" w:rsidRDefault="003E69D9" w:rsidP="00AD7C97">
      <w:r>
        <w:t>This is used to identify the access point in the database on the</w:t>
      </w:r>
      <w:r w:rsidR="00E31128">
        <w:t xml:space="preserve"> web</w:t>
      </w:r>
      <w:r>
        <w:t xml:space="preserve"> server. The request</w:t>
      </w:r>
      <w:r w:rsidR="00E31128">
        <w:t xml:space="preserve"> is sent 3 times for each access point and</w:t>
      </w:r>
      <w:r>
        <w:t xml:space="preserve"> returns </w:t>
      </w:r>
      <w:r w:rsidR="001D62E5">
        <w:t>a</w:t>
      </w:r>
      <w:r>
        <w:t xml:space="preserve"> Json object where it then gets parsed into </w:t>
      </w:r>
      <w:r w:rsidR="001D62E5">
        <w:t xml:space="preserve">type </w:t>
      </w:r>
      <w:r>
        <w:t xml:space="preserve">Double for geo referencing values. </w:t>
      </w:r>
      <w:r w:rsidR="00413FD6">
        <w:t xml:space="preserve">The geo referencing values are then passed to the Trilateration algorithm. </w:t>
      </w:r>
      <w:r w:rsidR="001D62E5">
        <w:t>The resulting</w:t>
      </w:r>
      <w:r w:rsidR="00413FD6">
        <w:t xml:space="preserve"> Web</w:t>
      </w:r>
      <w:r w:rsidR="001D62E5">
        <w:t xml:space="preserve"> API Call is shown in the following figure (Figure 11).</w:t>
      </w:r>
    </w:p>
    <w:p w14:paraId="7C0A92B8" w14:textId="77BB7CDE" w:rsidR="001D62E5" w:rsidRDefault="00E31128" w:rsidP="00E31128">
      <w:pPr>
        <w:jc w:val="center"/>
      </w:pPr>
      <w:r>
        <w:rPr>
          <w:noProof/>
        </w:rPr>
        <w:lastRenderedPageBreak/>
        <w:drawing>
          <wp:inline distT="0" distB="0" distL="0" distR="0" wp14:anchorId="00B92211" wp14:editId="67C58C8F">
            <wp:extent cx="2125878" cy="3779520"/>
            <wp:effectExtent l="0" t="0" r="8255" b="0"/>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shot_20200424-004404_IndoorLocationapp.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134308" cy="3794508"/>
                    </a:xfrm>
                    <a:prstGeom prst="rect">
                      <a:avLst/>
                    </a:prstGeom>
                  </pic:spPr>
                </pic:pic>
              </a:graphicData>
            </a:graphic>
          </wp:inline>
        </w:drawing>
      </w:r>
    </w:p>
    <w:p w14:paraId="7C057E84" w14:textId="663B895B" w:rsidR="00E31128" w:rsidRDefault="00E31128" w:rsidP="00E31128">
      <w:pPr>
        <w:jc w:val="center"/>
      </w:pPr>
      <w:bookmarkStart w:id="45" w:name="_Toc39171235"/>
      <w:r w:rsidRPr="00E31128">
        <w:t>Figure</w:t>
      </w:r>
      <w:r>
        <w:t xml:space="preserve"> </w:t>
      </w:r>
      <w:r w:rsidR="002C4908">
        <w:fldChar w:fldCharType="begin"/>
      </w:r>
      <w:r w:rsidR="002C4908">
        <w:instrText xml:space="preserve"> SEQ Figure \* ARABIC </w:instrText>
      </w:r>
      <w:r w:rsidR="002C4908">
        <w:fldChar w:fldCharType="separate"/>
      </w:r>
      <w:r w:rsidR="00344E45">
        <w:rPr>
          <w:noProof/>
        </w:rPr>
        <w:t>11</w:t>
      </w:r>
      <w:r w:rsidR="002C4908">
        <w:rPr>
          <w:noProof/>
        </w:rPr>
        <w:fldChar w:fldCharType="end"/>
      </w:r>
      <w:r>
        <w:t xml:space="preserve"> : Web API Call Screenshot</w:t>
      </w:r>
      <w:bookmarkEnd w:id="45"/>
    </w:p>
    <w:p w14:paraId="21353202" w14:textId="22C2DB21" w:rsidR="00AD7C97" w:rsidRPr="00AD7C97" w:rsidRDefault="00AD7C97" w:rsidP="00AD7C97">
      <w:pPr>
        <w:pStyle w:val="Heading2"/>
      </w:pPr>
      <w:bookmarkStart w:id="46" w:name="_Toc39171204"/>
      <w:r>
        <w:t>5.4 Trilateration Algorithm</w:t>
      </w:r>
      <w:bookmarkEnd w:id="46"/>
      <w:r>
        <w:t xml:space="preserve"> </w:t>
      </w:r>
    </w:p>
    <w:p w14:paraId="34C5E6BC" w14:textId="73C36C20" w:rsidR="00521641" w:rsidRDefault="00E31128" w:rsidP="00636F4E">
      <w:r>
        <w:t xml:space="preserve">For the Trilateration algorithm, </w:t>
      </w:r>
      <w:r w:rsidR="00413FD6">
        <w:t xml:space="preserve">the </w:t>
      </w:r>
      <w:proofErr w:type="gramStart"/>
      <w:r w:rsidR="00D94132">
        <w:t>3 access</w:t>
      </w:r>
      <w:proofErr w:type="gramEnd"/>
      <w:r w:rsidR="00413FD6">
        <w:t xml:space="preserve"> points location and distances from the user, </w:t>
      </w:r>
      <w:r w:rsidR="00D94132">
        <w:t xml:space="preserve">are </w:t>
      </w:r>
      <w:r w:rsidR="00413FD6">
        <w:t xml:space="preserve">gathered from </w:t>
      </w:r>
      <w:r w:rsidR="00D94132">
        <w:t>the</w:t>
      </w:r>
      <w:r w:rsidR="00413FD6">
        <w:t xml:space="preserve"> previous methods </w:t>
      </w:r>
      <w:r w:rsidR="00D94132">
        <w:t>that were</w:t>
      </w:r>
      <w:r w:rsidR="00413FD6">
        <w:t xml:space="preserve"> used. The Java equivalent of the algorithm was written by </w:t>
      </w:r>
      <w:sdt>
        <w:sdtPr>
          <w:id w:val="1896001449"/>
          <w:citation/>
        </w:sdtPr>
        <w:sdtEndPr/>
        <w:sdtContent>
          <w:r w:rsidR="00413FD6">
            <w:fldChar w:fldCharType="begin"/>
          </w:r>
          <w:r w:rsidR="00413FD6">
            <w:instrText xml:space="preserve"> CITATION Met14 \l 2057 </w:instrText>
          </w:r>
          <w:r w:rsidR="00413FD6">
            <w:fldChar w:fldCharType="separate"/>
          </w:r>
          <w:r w:rsidR="00EF04C8" w:rsidRPr="00EF04C8">
            <w:rPr>
              <w:noProof/>
            </w:rPr>
            <w:t>(Methe92, 2014)</w:t>
          </w:r>
          <w:r w:rsidR="00413FD6">
            <w:fldChar w:fldCharType="end"/>
          </w:r>
        </w:sdtContent>
      </w:sdt>
      <w:r w:rsidR="00413FD6">
        <w:t xml:space="preserve"> and was adapted and used for this application. The following figure (Figure 12</w:t>
      </w:r>
      <w:r w:rsidR="008926B1">
        <w:t xml:space="preserve">) shows the resulting calculations. </w:t>
      </w:r>
    </w:p>
    <w:p w14:paraId="5DC696B0" w14:textId="7572D067" w:rsidR="008926B1" w:rsidRDefault="008926B1" w:rsidP="008926B1">
      <w:pPr>
        <w:jc w:val="center"/>
      </w:pPr>
      <w:r>
        <w:rPr>
          <w:noProof/>
        </w:rPr>
        <w:lastRenderedPageBreak/>
        <w:drawing>
          <wp:inline distT="0" distB="0" distL="0" distR="0" wp14:anchorId="49F8AEFF" wp14:editId="20AE3240">
            <wp:extent cx="2117306" cy="3764280"/>
            <wp:effectExtent l="0" t="0" r="0" b="7620"/>
            <wp:docPr id="22" name="Picture 2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shot_20200424-004410_IndoorLocationapp.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123676" cy="3775604"/>
                    </a:xfrm>
                    <a:prstGeom prst="rect">
                      <a:avLst/>
                    </a:prstGeom>
                  </pic:spPr>
                </pic:pic>
              </a:graphicData>
            </a:graphic>
          </wp:inline>
        </w:drawing>
      </w:r>
    </w:p>
    <w:p w14:paraId="14611A32" w14:textId="40DC8B07" w:rsidR="008926B1" w:rsidRDefault="008926B1" w:rsidP="008926B1">
      <w:pPr>
        <w:jc w:val="center"/>
      </w:pPr>
      <w:bookmarkStart w:id="47" w:name="_Toc39171236"/>
      <w:r>
        <w:t xml:space="preserve">Figure </w:t>
      </w:r>
      <w:r w:rsidR="002C4908">
        <w:fldChar w:fldCharType="begin"/>
      </w:r>
      <w:r w:rsidR="002C4908">
        <w:instrText xml:space="preserve"> SEQ Figure \* ARABIC </w:instrText>
      </w:r>
      <w:r w:rsidR="002C4908">
        <w:fldChar w:fldCharType="separate"/>
      </w:r>
      <w:r w:rsidR="00344E45">
        <w:rPr>
          <w:noProof/>
        </w:rPr>
        <w:t>12</w:t>
      </w:r>
      <w:r w:rsidR="002C4908">
        <w:rPr>
          <w:noProof/>
        </w:rPr>
        <w:fldChar w:fldCharType="end"/>
      </w:r>
      <w:r>
        <w:t xml:space="preserve"> : Trilateration Screenshot</w:t>
      </w:r>
      <w:bookmarkEnd w:id="47"/>
    </w:p>
    <w:p w14:paraId="1B5383AA" w14:textId="5EB472B0" w:rsidR="00AD7C97" w:rsidRDefault="00AD7C97" w:rsidP="00AD7C97">
      <w:pPr>
        <w:pStyle w:val="Heading2"/>
      </w:pPr>
      <w:bookmarkStart w:id="48" w:name="_Toc39171205"/>
      <w:r>
        <w:t>5.5 Google Maps Display</w:t>
      </w:r>
      <w:bookmarkEnd w:id="48"/>
    </w:p>
    <w:p w14:paraId="55F1FB4D" w14:textId="6414F5FE" w:rsidR="00905AFD" w:rsidRDefault="008926B1" w:rsidP="00AD7C97">
      <w:r>
        <w:t xml:space="preserve">After the </w:t>
      </w:r>
      <w:r w:rsidR="00656F34">
        <w:t>Trilateration</w:t>
      </w:r>
      <w:r>
        <w:t xml:space="preserve"> calculation, </w:t>
      </w:r>
      <w:r w:rsidR="00656F34">
        <w:t xml:space="preserve">all the values to display the user location and the </w:t>
      </w:r>
      <w:proofErr w:type="gramStart"/>
      <w:r w:rsidR="00D94132">
        <w:t>3 access</w:t>
      </w:r>
      <w:proofErr w:type="gramEnd"/>
      <w:r w:rsidR="00656F34">
        <w:t xml:space="preserve"> point </w:t>
      </w:r>
      <w:r w:rsidR="00D94132">
        <w:t>will</w:t>
      </w:r>
      <w:r w:rsidR="00656F34">
        <w:t xml:space="preserve"> have been found. A free API key associated with the researcher Google account was used to enable the google map function for the application. 3 Makers were placed based in the 3 access points and a separate marker was placed for the user’s location. These 3 markers were then joined by a polyline to form a triangle to distinguish the makers and to see if the user location was within the markers. Since the application will be used for indoor location a floor map was appended to </w:t>
      </w:r>
      <w:r w:rsidR="00905AFD">
        <w:t xml:space="preserve">the google map. </w:t>
      </w:r>
      <w:r w:rsidR="00656F34">
        <w:t>The following figure (Figure 13) shows the markers being placed on the google map</w:t>
      </w:r>
      <w:r w:rsidR="00905AFD">
        <w:t xml:space="preserve"> as well as the floor map appended</w:t>
      </w:r>
      <w:r w:rsidR="00656F34">
        <w:t>.</w:t>
      </w:r>
    </w:p>
    <w:p w14:paraId="4BA0A6D9" w14:textId="3C6E00AF" w:rsidR="00AD7C97" w:rsidRDefault="00905AFD" w:rsidP="00905AFD">
      <w:pPr>
        <w:jc w:val="center"/>
      </w:pPr>
      <w:r>
        <w:rPr>
          <w:noProof/>
        </w:rPr>
        <w:lastRenderedPageBreak/>
        <w:drawing>
          <wp:inline distT="0" distB="0" distL="0" distR="0" wp14:anchorId="0D4244C9" wp14:editId="55CA9518">
            <wp:extent cx="2035753" cy="3619116"/>
            <wp:effectExtent l="0" t="0" r="3175"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shot_20200424-143834_IndoorLocationapp.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035753" cy="3619116"/>
                    </a:xfrm>
                    <a:prstGeom prst="rect">
                      <a:avLst/>
                    </a:prstGeom>
                  </pic:spPr>
                </pic:pic>
              </a:graphicData>
            </a:graphic>
          </wp:inline>
        </w:drawing>
      </w:r>
      <w:r>
        <w:t xml:space="preserve">      </w:t>
      </w:r>
      <w:r>
        <w:rPr>
          <w:noProof/>
        </w:rPr>
        <w:drawing>
          <wp:inline distT="0" distB="0" distL="0" distR="0" wp14:anchorId="1CBC9E60" wp14:editId="57C69D5F">
            <wp:extent cx="2027299" cy="3604260"/>
            <wp:effectExtent l="0" t="0" r="0" b="0"/>
            <wp:docPr id="24" name="Picture 24"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_20200424-144936_IndoorLocationapp.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027299" cy="3604260"/>
                    </a:xfrm>
                    <a:prstGeom prst="rect">
                      <a:avLst/>
                    </a:prstGeom>
                  </pic:spPr>
                </pic:pic>
              </a:graphicData>
            </a:graphic>
          </wp:inline>
        </w:drawing>
      </w:r>
    </w:p>
    <w:p w14:paraId="7C8A00C5" w14:textId="2EFA3CE5" w:rsidR="00905AFD" w:rsidRDefault="00905AFD" w:rsidP="00905AFD">
      <w:pPr>
        <w:jc w:val="center"/>
      </w:pPr>
      <w:bookmarkStart w:id="49" w:name="_Toc39171237"/>
      <w:r>
        <w:t xml:space="preserve">Figure </w:t>
      </w:r>
      <w:r w:rsidR="002C4908">
        <w:fldChar w:fldCharType="begin"/>
      </w:r>
      <w:r w:rsidR="002C4908">
        <w:instrText xml:space="preserve"> SEQ Figure \* ARABIC </w:instrText>
      </w:r>
      <w:r w:rsidR="002C4908">
        <w:fldChar w:fldCharType="separate"/>
      </w:r>
      <w:r w:rsidR="00344E45">
        <w:rPr>
          <w:noProof/>
        </w:rPr>
        <w:t>13</w:t>
      </w:r>
      <w:r w:rsidR="002C4908">
        <w:rPr>
          <w:noProof/>
        </w:rPr>
        <w:fldChar w:fldCharType="end"/>
      </w:r>
      <w:r>
        <w:t xml:space="preserve"> : Google Maps Screenshots</w:t>
      </w:r>
      <w:bookmarkEnd w:id="49"/>
    </w:p>
    <w:p w14:paraId="44DFA6B9" w14:textId="530BDAE7" w:rsidR="00C226C0" w:rsidRDefault="00C226C0" w:rsidP="00905AFD">
      <w:pPr>
        <w:jc w:val="center"/>
      </w:pPr>
    </w:p>
    <w:p w14:paraId="08D9A5A4" w14:textId="7CDEAF9B" w:rsidR="00C226C0" w:rsidRDefault="00C226C0" w:rsidP="00C226C0">
      <w:pPr>
        <w:pStyle w:val="Heading2"/>
      </w:pPr>
      <w:bookmarkStart w:id="50" w:name="_Toc39171206"/>
      <w:r>
        <w:t>5.6 Additional implementation</w:t>
      </w:r>
      <w:bookmarkEnd w:id="50"/>
      <w:r>
        <w:t xml:space="preserve"> </w:t>
      </w:r>
    </w:p>
    <w:p w14:paraId="279801EB" w14:textId="14141B46" w:rsidR="00C226C0" w:rsidRDefault="00C226C0" w:rsidP="00C226C0">
      <w:r>
        <w:t xml:space="preserve">After the completion of each iterative prototype in the development </w:t>
      </w:r>
      <w:r w:rsidR="00E07092">
        <w:t>lifecycle</w:t>
      </w:r>
      <w:r>
        <w:t xml:space="preserve"> mentioned in the execution. Some steps have been taken to mitigate and</w:t>
      </w:r>
      <w:r w:rsidR="00D94132">
        <w:t xml:space="preserve"> to</w:t>
      </w:r>
      <w:r>
        <w:t xml:space="preserve"> catch</w:t>
      </w:r>
      <w:r w:rsidR="00E07092">
        <w:t xml:space="preserve"> </w:t>
      </w:r>
      <w:r>
        <w:t>error</w:t>
      </w:r>
      <w:r w:rsidR="00E07092">
        <w:t>s</w:t>
      </w:r>
      <w:r>
        <w:t xml:space="preserve"> so that the application would not crash, and work as intended. Black box testing was carried out to test the functionality of the application, so that it could be evaluated without the possibility to crash unexpectantly. </w:t>
      </w:r>
    </w:p>
    <w:p w14:paraId="10392AA8" w14:textId="4243A031" w:rsidR="00D94132" w:rsidRPr="00C226C0" w:rsidRDefault="00D94132" w:rsidP="00D94132">
      <w:pPr>
        <w:spacing w:after="0" w:line="240" w:lineRule="auto"/>
        <w:jc w:val="left"/>
      </w:pPr>
      <w:r>
        <w:br w:type="page"/>
      </w:r>
    </w:p>
    <w:p w14:paraId="6C1E4B94" w14:textId="6D2DB5A9" w:rsidR="00636F4E" w:rsidRDefault="00636F4E" w:rsidP="00636F4E">
      <w:pPr>
        <w:pStyle w:val="Heading1"/>
      </w:pPr>
      <w:bookmarkStart w:id="51" w:name="_Toc39171207"/>
      <w:r>
        <w:lastRenderedPageBreak/>
        <w:t>6.0 Evaluation</w:t>
      </w:r>
      <w:bookmarkEnd w:id="51"/>
    </w:p>
    <w:p w14:paraId="0D9F04A4" w14:textId="0B580807" w:rsidR="00AD7C97" w:rsidRDefault="00E07092" w:rsidP="00AD7C97">
      <w:r>
        <w:t>This segment of the report will include the evaluation of the application designed and develop</w:t>
      </w:r>
      <w:r w:rsidR="00D94132">
        <w:t>ment</w:t>
      </w:r>
      <w:r>
        <w:t xml:space="preserve"> </w:t>
      </w:r>
      <w:r w:rsidR="00D94132">
        <w:t>of</w:t>
      </w:r>
      <w:r>
        <w:t xml:space="preserve"> this project. </w:t>
      </w:r>
      <w:r w:rsidR="00934BE1">
        <w:t xml:space="preserve">The methods used for the implementation of the project will be used to assess and confirm the hypothesis. This will include the execution and conclusions of the testing and evaluation phases. The results will be </w:t>
      </w:r>
      <w:r w:rsidR="00D94132">
        <w:t>examined</w:t>
      </w:r>
      <w:r w:rsidR="00934BE1">
        <w:t xml:space="preserve"> closely to see if they </w:t>
      </w:r>
      <w:r w:rsidR="00D8116C">
        <w:t>satisfy</w:t>
      </w:r>
      <w:r w:rsidR="00934BE1">
        <w:t xml:space="preserve"> the overall outcome of the project</w:t>
      </w:r>
      <w:r w:rsidR="00EC69C3">
        <w:t>.</w:t>
      </w:r>
    </w:p>
    <w:p w14:paraId="7BE31EFD" w14:textId="5BE1AEDA" w:rsidR="00EC69C3" w:rsidRDefault="00EC69C3" w:rsidP="00AD7C97">
      <w:r>
        <w:t xml:space="preserve">To evaluate Indoor Location functions within </w:t>
      </w:r>
      <w:r w:rsidR="00853EC4">
        <w:t xml:space="preserve">the </w:t>
      </w:r>
      <w:r>
        <w:t>application, q</w:t>
      </w:r>
      <w:r w:rsidRPr="00EC69C3">
        <w:t>ualitative</w:t>
      </w:r>
      <w:r>
        <w:t xml:space="preserve"> evaluation methods were used. As the testing of the application is based on how accurate the tracking methods are compared to textural directions, the user’s opinion is essential to the evaluation of the hypothesis. Hence, the participation of the user </w:t>
      </w:r>
      <w:r w:rsidR="005D57BB">
        <w:t xml:space="preserve">for the main evaluation would allow for a </w:t>
      </w:r>
      <w:r w:rsidR="00853EC4">
        <w:t xml:space="preserve">more </w:t>
      </w:r>
      <w:r w:rsidR="005D57BB">
        <w:t>thorough and conclusive set of results.</w:t>
      </w:r>
      <w:r w:rsidR="00853EC4">
        <w:t xml:space="preserve"> The evaluation will be a live testing session with multiples of two participants, where they will be separated on the ground floor of the George Moore building. They will then proceed to locate each other based with the </w:t>
      </w:r>
      <w:r w:rsidR="007F44E9">
        <w:t>usage</w:t>
      </w:r>
      <w:r w:rsidR="00853EC4">
        <w:t xml:space="preserve"> of the application and sending screenshots via SMS or other messaging system. They will then be given a questionnaire and a brief interview to discuss their opinion on the application. With the results given from these evaluation methods a critical analysis can be made which will address the main requirements made in the hypothesis. </w:t>
      </w:r>
    </w:p>
    <w:p w14:paraId="4AD5304E" w14:textId="6FAAFFF1" w:rsidR="00853EC4" w:rsidRDefault="00853EC4" w:rsidP="00AD7C97"/>
    <w:p w14:paraId="0E29B811" w14:textId="528FDC02" w:rsidR="00853EC4" w:rsidRPr="00AD7C97" w:rsidRDefault="00853EC4" w:rsidP="00853EC4">
      <w:pPr>
        <w:pStyle w:val="Heading2"/>
      </w:pPr>
      <w:bookmarkStart w:id="52" w:name="_Toc39171208"/>
      <w:r>
        <w:t>6.1 Testing Condolences and alternative</w:t>
      </w:r>
      <w:bookmarkEnd w:id="52"/>
    </w:p>
    <w:p w14:paraId="7EF5C240" w14:textId="6E1A8A0A" w:rsidR="00441308" w:rsidRDefault="00853EC4" w:rsidP="00441308">
      <w:r>
        <w:t xml:space="preserve">Due to the recent global pandemic of the Corona Virus, all </w:t>
      </w:r>
      <w:r w:rsidR="007F44E9">
        <w:t xml:space="preserve">planned </w:t>
      </w:r>
      <w:r>
        <w:t xml:space="preserve">testing </w:t>
      </w:r>
      <w:r w:rsidR="00470D79">
        <w:t>methods were cancelled, with testing originally planned to taken place on the 17</w:t>
      </w:r>
      <w:r w:rsidR="00470D79" w:rsidRPr="00470D79">
        <w:rPr>
          <w:vertAlign w:val="superscript"/>
        </w:rPr>
        <w:t>th</w:t>
      </w:r>
      <w:r w:rsidR="00470D79">
        <w:t xml:space="preserve"> March 2020. Due to this an alternative test was made for the researcher to carry out</w:t>
      </w:r>
      <w:r w:rsidR="007F44E9">
        <w:t xml:space="preserve"> at home</w:t>
      </w:r>
      <w:r w:rsidR="00470D79">
        <w:t>. This test involved the researcher to test the application at home several times</w:t>
      </w:r>
      <w:r w:rsidR="00344E45">
        <w:t>, performing a q</w:t>
      </w:r>
      <w:r w:rsidR="00344E45" w:rsidRPr="00344E45">
        <w:t>uantitative</w:t>
      </w:r>
      <w:r w:rsidR="00344E45">
        <w:t xml:space="preserve"> evaluation method.</w:t>
      </w:r>
      <w:r w:rsidR="009739D3">
        <w:t xml:space="preserve"> </w:t>
      </w:r>
      <w:r w:rsidR="00470D79">
        <w:t xml:space="preserve">The results show </w:t>
      </w:r>
      <w:r w:rsidR="00503C00">
        <w:t>that the final user location is accurate when the user is close to the access point, however there are times where the marker is far away from it should be</w:t>
      </w:r>
      <w:r w:rsidR="007F44E9">
        <w:t xml:space="preserve"> when there is an exponential increase in distance to the access point</w:t>
      </w:r>
      <w:r w:rsidR="00503C00">
        <w:t xml:space="preserve">. This shows that for this application to work they would have to be fairly close to the access point After further investigation into both the distance formula and the Trilateration algorithm, it was found that the further away the distance was, </w:t>
      </w:r>
      <w:r w:rsidR="00176585">
        <w:t xml:space="preserve">the more the distance would be raised exponentially resulting in skewed data. The following </w:t>
      </w:r>
      <w:r w:rsidR="00344E45">
        <w:t>figure (Figure 14) shows the discrepancies of the location.</w:t>
      </w:r>
    </w:p>
    <w:p w14:paraId="69159179" w14:textId="159AF47A" w:rsidR="00344E45" w:rsidRDefault="00344E45" w:rsidP="00344E45">
      <w:pPr>
        <w:jc w:val="center"/>
      </w:pPr>
      <w:r>
        <w:rPr>
          <w:noProof/>
        </w:rPr>
        <w:lastRenderedPageBreak/>
        <w:drawing>
          <wp:inline distT="0" distB="0" distL="0" distR="0" wp14:anchorId="043BFF08" wp14:editId="799035AD">
            <wp:extent cx="2061587" cy="3665220"/>
            <wp:effectExtent l="0" t="0" r="0" b="0"/>
            <wp:docPr id="26" name="Picture 2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_20200427-194403_IndoorLocationapp.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076235" cy="3691262"/>
                    </a:xfrm>
                    <a:prstGeom prst="rect">
                      <a:avLst/>
                    </a:prstGeom>
                  </pic:spPr>
                </pic:pic>
              </a:graphicData>
            </a:graphic>
          </wp:inline>
        </w:drawing>
      </w:r>
      <w:r>
        <w:t xml:space="preserve">       </w:t>
      </w:r>
      <w:r>
        <w:rPr>
          <w:noProof/>
        </w:rPr>
        <w:drawing>
          <wp:inline distT="0" distB="0" distL="0" distR="0" wp14:anchorId="47BA1D4F" wp14:editId="2C682AD4">
            <wp:extent cx="2057400" cy="3657773"/>
            <wp:effectExtent l="0" t="0" r="0" b="0"/>
            <wp:docPr id="27" name="Picture 2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shot_20200427-194416_IndoorLocationapp.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077332" cy="3693209"/>
                    </a:xfrm>
                    <a:prstGeom prst="rect">
                      <a:avLst/>
                    </a:prstGeom>
                  </pic:spPr>
                </pic:pic>
              </a:graphicData>
            </a:graphic>
          </wp:inline>
        </w:drawing>
      </w:r>
    </w:p>
    <w:p w14:paraId="74A1BA65" w14:textId="37AD1CFC" w:rsidR="00344E45" w:rsidRDefault="00344E45" w:rsidP="00344E45">
      <w:pPr>
        <w:jc w:val="center"/>
      </w:pPr>
      <w:bookmarkStart w:id="53" w:name="_Toc39171238"/>
      <w:r>
        <w:t xml:space="preserve">Figure </w:t>
      </w:r>
      <w:r w:rsidR="002C4908">
        <w:fldChar w:fldCharType="begin"/>
      </w:r>
      <w:r w:rsidR="002C4908">
        <w:instrText xml:space="preserve"> SEQ Figure \* ARABIC </w:instrText>
      </w:r>
      <w:r w:rsidR="002C4908">
        <w:fldChar w:fldCharType="separate"/>
      </w:r>
      <w:r>
        <w:rPr>
          <w:noProof/>
        </w:rPr>
        <w:t>14</w:t>
      </w:r>
      <w:r w:rsidR="002C4908">
        <w:rPr>
          <w:noProof/>
        </w:rPr>
        <w:fldChar w:fldCharType="end"/>
      </w:r>
      <w:r>
        <w:t xml:space="preserve"> : Discrepancies Screenshots</w:t>
      </w:r>
      <w:bookmarkEnd w:id="53"/>
    </w:p>
    <w:p w14:paraId="35A0B701" w14:textId="7199841E" w:rsidR="009739D3" w:rsidRDefault="009739D3" w:rsidP="009739D3">
      <w:pPr>
        <w:jc w:val="left"/>
      </w:pPr>
    </w:p>
    <w:p w14:paraId="296E5C2D" w14:textId="72ECCB1D" w:rsidR="009739D3" w:rsidRDefault="009739D3" w:rsidP="009739D3">
      <w:pPr>
        <w:jc w:val="left"/>
      </w:pPr>
      <w:r>
        <w:t xml:space="preserve">The application was also shown to the researcher’s family to give a general feedback of the UI of the application. From their feedback, they found that the calculations were a bit much, and that they should </w:t>
      </w:r>
      <w:r w:rsidR="007F44E9">
        <w:t xml:space="preserve">ideally, </w:t>
      </w:r>
      <w:r>
        <w:t xml:space="preserve">be run in the background, </w:t>
      </w:r>
      <w:r w:rsidR="007F44E9">
        <w:t xml:space="preserve">having </w:t>
      </w:r>
      <w:r>
        <w:t>the map</w:t>
      </w:r>
      <w:r w:rsidR="007F44E9">
        <w:t xml:space="preserve"> display</w:t>
      </w:r>
      <w:r>
        <w:t xml:space="preserve"> with markers</w:t>
      </w:r>
      <w:r w:rsidR="007F44E9">
        <w:t xml:space="preserve"> only</w:t>
      </w:r>
      <w:r>
        <w:t xml:space="preserve">. </w:t>
      </w:r>
      <w:r w:rsidR="00952494">
        <w:t xml:space="preserve">They also mentioned that the position of the marker could be more accurate however they were still able to identify that the marker does show my current position. </w:t>
      </w:r>
      <w:r w:rsidR="005478DB">
        <w:t xml:space="preserve">Another comment they made </w:t>
      </w:r>
      <w:r w:rsidR="00C4175F">
        <w:t xml:space="preserve">was </w:t>
      </w:r>
      <w:r w:rsidR="005478DB">
        <w:t xml:space="preserve">it was better to show a map with your location rather than written directions as it </w:t>
      </w:r>
      <w:r w:rsidR="00C4175F">
        <w:t>can</w:t>
      </w:r>
      <w:r w:rsidR="005478DB">
        <w:t xml:space="preserve"> show certain landmarks </w:t>
      </w:r>
      <w:r w:rsidR="00C4175F">
        <w:t>so</w:t>
      </w:r>
      <w:r w:rsidR="005478DB">
        <w:t xml:space="preserve"> </w:t>
      </w:r>
      <w:r w:rsidR="00C4175F">
        <w:t xml:space="preserve">that it might assist a person to find a specific location. </w:t>
      </w:r>
    </w:p>
    <w:p w14:paraId="4ACA88C1" w14:textId="0CE284FC" w:rsidR="00344E45" w:rsidRDefault="00344E45" w:rsidP="00344E45">
      <w:pPr>
        <w:pStyle w:val="Heading2"/>
      </w:pPr>
      <w:bookmarkStart w:id="54" w:name="_Toc39171209"/>
      <w:r>
        <w:t>6.2 Conclusion</w:t>
      </w:r>
      <w:bookmarkEnd w:id="54"/>
      <w:r>
        <w:t xml:space="preserve"> </w:t>
      </w:r>
    </w:p>
    <w:p w14:paraId="7B172DBA" w14:textId="4313B008" w:rsidR="00176585" w:rsidRDefault="00537FDC" w:rsidP="00441308">
      <w:r>
        <w:t xml:space="preserve">Since the live testing </w:t>
      </w:r>
      <w:r w:rsidR="00022ABF">
        <w:t xml:space="preserve">session </w:t>
      </w:r>
      <w:r>
        <w:t>could not be done, a</w:t>
      </w:r>
      <w:r w:rsidR="00952494">
        <w:t>n</w:t>
      </w:r>
      <w:r>
        <w:t xml:space="preserve"> </w:t>
      </w:r>
      <w:r w:rsidR="00952494">
        <w:t xml:space="preserve">in-depth test </w:t>
      </w:r>
      <w:r w:rsidR="00C4175F">
        <w:t xml:space="preserve">into the application </w:t>
      </w:r>
      <w:r w:rsidR="00952494">
        <w:t>was done</w:t>
      </w:r>
      <w:r w:rsidR="00C4175F">
        <w:t xml:space="preserve"> </w:t>
      </w:r>
      <w:r w:rsidR="00B20A1A">
        <w:t>in its place</w:t>
      </w:r>
      <w:r w:rsidR="00952494">
        <w:t xml:space="preserve"> to show that it can indeed locate the current location of the user and opinions were gathered to confirm that it would be better to </w:t>
      </w:r>
      <w:r w:rsidR="00C4175F">
        <w:t xml:space="preserve">use the application rather than using written directions. </w:t>
      </w:r>
    </w:p>
    <w:p w14:paraId="6F397601" w14:textId="01391AD0" w:rsidR="00537FDC" w:rsidRDefault="00C4175F" w:rsidP="00441308">
      <w:r>
        <w:t xml:space="preserve">To conclude, </w:t>
      </w:r>
      <w:r w:rsidR="00B20A1A">
        <w:t>the q</w:t>
      </w:r>
      <w:r w:rsidR="00B20A1A" w:rsidRPr="00344E45">
        <w:t>uantitative</w:t>
      </w:r>
      <w:r w:rsidR="00B20A1A">
        <w:t xml:space="preserve"> results completed by the researcher in-depth test of the application allowed for the research question to be answered while the pseudo </w:t>
      </w:r>
      <w:r w:rsidR="00B20A1A" w:rsidRPr="00B20A1A">
        <w:t>qualitative</w:t>
      </w:r>
      <w:r w:rsidR="00E615AE">
        <w:t xml:space="preserve"> evaluation methods</w:t>
      </w:r>
      <w:r w:rsidR="00B20A1A">
        <w:t xml:space="preserve"> provided by the researcher’s family validated the hypothesis made.</w:t>
      </w:r>
      <w:r w:rsidR="00E615AE">
        <w:t xml:space="preserve"> The evaluation of the indoor location application for android devices shows that although it is inaccurate at times, it is possible to use Wi-Fi access points to determine the current location </w:t>
      </w:r>
      <w:r w:rsidR="00E0086E">
        <w:t xml:space="preserve">using an android device. </w:t>
      </w:r>
    </w:p>
    <w:p w14:paraId="4BA15BC1" w14:textId="77777777" w:rsidR="00B20A1A" w:rsidRDefault="00B20A1A" w:rsidP="00441308"/>
    <w:p w14:paraId="2A53DC3C" w14:textId="1E25B860" w:rsidR="00441308" w:rsidRDefault="00441308" w:rsidP="00441308">
      <w:pPr>
        <w:pStyle w:val="Heading1"/>
      </w:pPr>
      <w:bookmarkStart w:id="55" w:name="_Toc39171210"/>
      <w:r>
        <w:lastRenderedPageBreak/>
        <w:t>7.0 Discussion and Conclusions</w:t>
      </w:r>
      <w:bookmarkEnd w:id="55"/>
      <w:r>
        <w:t xml:space="preserve"> </w:t>
      </w:r>
    </w:p>
    <w:p w14:paraId="401D4145" w14:textId="6AD63E1B" w:rsidR="00441308" w:rsidRDefault="00E0086E" w:rsidP="00441308">
      <w:r>
        <w:t xml:space="preserve">This section contains the overall conclusion of the project undertaken. A brief summary of the summary of the project will be shown first before the </w:t>
      </w:r>
      <w:r w:rsidR="007F44E9">
        <w:t>examination</w:t>
      </w:r>
      <w:r>
        <w:t xml:space="preserve"> of results and outcomes of the execution of the project. These discussion and conclusions will show the results and relate them to the research question and hypothesis made. The project will then be discussed to what could have been done differently due to the limitations of this project. </w:t>
      </w:r>
    </w:p>
    <w:p w14:paraId="48D28007" w14:textId="5EE18432" w:rsidR="00441308" w:rsidRDefault="00441308" w:rsidP="00441308">
      <w:pPr>
        <w:pStyle w:val="Heading2"/>
      </w:pPr>
      <w:bookmarkStart w:id="56" w:name="_Toc39171211"/>
      <w:r>
        <w:t>7.1 Project Resume</w:t>
      </w:r>
      <w:bookmarkEnd w:id="56"/>
      <w:r>
        <w:t xml:space="preserve"> </w:t>
      </w:r>
    </w:p>
    <w:p w14:paraId="48F3C0C0" w14:textId="38D6CB9C" w:rsidR="00615EEA" w:rsidRDefault="003B2EF9" w:rsidP="00C92AAE">
      <w:pPr>
        <w:spacing w:after="0" w:line="240" w:lineRule="auto"/>
        <w:jc w:val="left"/>
      </w:pPr>
      <w:r>
        <w:t xml:space="preserve">Indoor Location </w:t>
      </w:r>
      <w:r w:rsidR="002550A2">
        <w:t>App</w:t>
      </w:r>
      <w:r>
        <w:t xml:space="preserve"> on smartphone devices has seen recent trend in both supply and demand. This can be due to the recent pandemic</w:t>
      </w:r>
      <w:r w:rsidR="00CE3898">
        <w:t xml:space="preserve"> however before this, its popularity could have been indirectly attributed to the spread and convenience of outdoor LA of the past decade. With the increased development of Indoor Location</w:t>
      </w:r>
      <w:r w:rsidR="00BB05B3">
        <w:t xml:space="preserve">, there is a likelihood that more mainstream services are developed that utilise Indoor Location technology. However, there is still an issue of indoor location being inaccurate due to the signal being disrupted by obstructions such as walls, roofs and even trees. Another issue with this technology is privacy, whether if it will </w:t>
      </w:r>
      <w:r w:rsidR="00BB05B3" w:rsidRPr="00BB05B3">
        <w:t>perversely</w:t>
      </w:r>
      <w:r w:rsidR="00BB05B3">
        <w:t xml:space="preserve"> track our location and even some who wonder if we need this technology in are daily lives. A Literature and Technological Review was done to investigate the technology </w:t>
      </w:r>
      <w:r w:rsidR="00C4532B">
        <w:t xml:space="preserve">behind Location Awareness, the current methods to achieve Indoor Location, other Indoor Location Applications and whether to consider the security principles of a mobile application. The other areas of the Literature and Technological Review was used for the </w:t>
      </w:r>
      <w:r w:rsidR="00C4532B" w:rsidRPr="00C4532B">
        <w:t xml:space="preserve">implementation </w:t>
      </w:r>
      <w:r w:rsidR="00C4532B">
        <w:t xml:space="preserve">of the application such as which platform to use for development, programming language used, and other tools needed for implementation. </w:t>
      </w:r>
    </w:p>
    <w:p w14:paraId="4BA3E293" w14:textId="6937F22C" w:rsidR="00C4532B" w:rsidRDefault="00C4532B" w:rsidP="00C92AAE">
      <w:pPr>
        <w:spacing w:after="0" w:line="240" w:lineRule="auto"/>
        <w:jc w:val="left"/>
      </w:pPr>
    </w:p>
    <w:p w14:paraId="22527AD9" w14:textId="531E2420" w:rsidR="00C4532B" w:rsidRDefault="00C4532B" w:rsidP="00C92AAE">
      <w:pPr>
        <w:spacing w:after="0" w:line="240" w:lineRule="auto"/>
        <w:jc w:val="left"/>
      </w:pPr>
      <w:r>
        <w:t xml:space="preserve">The aim of the project was to answer the following research question: </w:t>
      </w:r>
    </w:p>
    <w:p w14:paraId="465CBC89" w14:textId="22E45E70" w:rsidR="00C4532B" w:rsidRDefault="00C4532B" w:rsidP="00C92AAE">
      <w:pPr>
        <w:spacing w:after="0" w:line="240" w:lineRule="auto"/>
        <w:jc w:val="left"/>
      </w:pPr>
    </w:p>
    <w:p w14:paraId="156D41E4" w14:textId="77777777" w:rsidR="00C4532B" w:rsidRDefault="00C4532B" w:rsidP="00C4532B">
      <w:pPr>
        <w:rPr>
          <w:b/>
          <w:bCs/>
        </w:rPr>
      </w:pPr>
      <w:r w:rsidRPr="007A700B">
        <w:rPr>
          <w:b/>
          <w:bCs/>
        </w:rPr>
        <w:t xml:space="preserve">Can an Android Application be made to </w:t>
      </w:r>
      <w:r>
        <w:rPr>
          <w:b/>
          <w:bCs/>
        </w:rPr>
        <w:t>locate</w:t>
      </w:r>
      <w:r w:rsidRPr="007A700B">
        <w:rPr>
          <w:b/>
          <w:bCs/>
        </w:rPr>
        <w:t xml:space="preserve"> your current location on campus using Wi-Fi signals with API’s</w:t>
      </w:r>
      <w:r>
        <w:rPr>
          <w:b/>
          <w:bCs/>
        </w:rPr>
        <w:t xml:space="preserve"> converting them into coordinates </w:t>
      </w:r>
      <w:r w:rsidRPr="007A700B">
        <w:rPr>
          <w:b/>
          <w:bCs/>
        </w:rPr>
        <w:t>and plot your location on a map to send to another student via SMS?</w:t>
      </w:r>
    </w:p>
    <w:p w14:paraId="2E07B233" w14:textId="1B8581D3" w:rsidR="00C4532B" w:rsidRDefault="00C4532B" w:rsidP="00C92AAE">
      <w:pPr>
        <w:spacing w:after="0" w:line="240" w:lineRule="auto"/>
        <w:jc w:val="left"/>
      </w:pPr>
    </w:p>
    <w:p w14:paraId="6BD245C1" w14:textId="1551CFA8" w:rsidR="00C4532B" w:rsidRDefault="00C4532B" w:rsidP="00C92AAE">
      <w:pPr>
        <w:spacing w:after="0" w:line="240" w:lineRule="auto"/>
        <w:jc w:val="left"/>
      </w:pPr>
      <w:r>
        <w:t xml:space="preserve">By having this research question as the focus, the </w:t>
      </w:r>
      <w:bookmarkStart w:id="57" w:name="_Hlk38926958"/>
      <w:r w:rsidR="00C03E8C">
        <w:t>main objective of the project was to create an android application that located the current position of the user</w:t>
      </w:r>
      <w:bookmarkEnd w:id="57"/>
      <w:r w:rsidR="00C03E8C">
        <w:t xml:space="preserve"> by using the existing infrastructure of Wi-Fi access points. Therefore, this project will use an develop and test approach by creating the application and evaluating the application in the format of a live test. The original test was to include live testing, questionnaires and an informal interview, however this was cancelled</w:t>
      </w:r>
      <w:r w:rsidR="002550A2">
        <w:t xml:space="preserve"> due to unforeseen circumstances</w:t>
      </w:r>
      <w:r w:rsidR="00C03E8C">
        <w:t xml:space="preserve"> and a new test was done which consisted of the research</w:t>
      </w:r>
      <w:r w:rsidR="002550A2">
        <w:t xml:space="preserve">er </w:t>
      </w:r>
      <w:r w:rsidR="00C03E8C">
        <w:t>doing an in-depth test of the location finding capability</w:t>
      </w:r>
      <w:r w:rsidR="002550A2">
        <w:t xml:space="preserve"> of the application</w:t>
      </w:r>
      <w:r w:rsidR="00C03E8C">
        <w:t xml:space="preserve"> and brief comment</w:t>
      </w:r>
      <w:r w:rsidR="002550A2">
        <w:t>s</w:t>
      </w:r>
      <w:r w:rsidR="00C03E8C">
        <w:t xml:space="preserve"> from the researchers family</w:t>
      </w:r>
      <w:r w:rsidR="002550A2">
        <w:t xml:space="preserve"> were gathered about UI of the application</w:t>
      </w:r>
      <w:r w:rsidR="00C03E8C">
        <w:t>. An iterative</w:t>
      </w:r>
      <w:r w:rsidR="00740D25">
        <w:t xml:space="preserve"> agile lifecycle was used for the implementation of the projects prototype. Requirements and design features were identified by doing in-depth research into other android applications. An initial wireframe was made </w:t>
      </w:r>
      <w:r w:rsidR="00104989">
        <w:t xml:space="preserve">to shows conceptual design of the UI based on the requirements. The Indoor Location Application was developed on Android studio in Java. A Web API was used to allow the Trilateration to work and Google Maps was used to display the current location of the user. When the application was complete, the initial test was cancelled due to the lockdown, so alternative testing was done. </w:t>
      </w:r>
    </w:p>
    <w:p w14:paraId="02752850" w14:textId="63982EA5" w:rsidR="00104989" w:rsidRDefault="00104989" w:rsidP="00C92AAE">
      <w:pPr>
        <w:spacing w:after="0" w:line="240" w:lineRule="auto"/>
        <w:jc w:val="left"/>
      </w:pPr>
    </w:p>
    <w:p w14:paraId="604268E0" w14:textId="3316FA71" w:rsidR="00104989" w:rsidRDefault="00104989" w:rsidP="00C92AAE">
      <w:pPr>
        <w:spacing w:after="0" w:line="240" w:lineRule="auto"/>
        <w:jc w:val="left"/>
      </w:pPr>
      <w:r>
        <w:t>The q</w:t>
      </w:r>
      <w:r w:rsidRPr="00344E45">
        <w:t>uantitative</w:t>
      </w:r>
      <w:r>
        <w:t xml:space="preserve"> results and the pseudo </w:t>
      </w:r>
      <w:r w:rsidRPr="00B20A1A">
        <w:t>qualitative</w:t>
      </w:r>
      <w:r>
        <w:t xml:space="preserve"> evaluation contributed to the conclusion of the initial hypothesis in the primary research:</w:t>
      </w:r>
    </w:p>
    <w:p w14:paraId="299C5FA8" w14:textId="1C4D0E6C" w:rsidR="00104989" w:rsidRDefault="00104989" w:rsidP="00C92AAE">
      <w:pPr>
        <w:spacing w:after="0" w:line="240" w:lineRule="auto"/>
        <w:jc w:val="left"/>
      </w:pPr>
    </w:p>
    <w:p w14:paraId="532EFB55" w14:textId="21D73E41" w:rsidR="00104989" w:rsidRDefault="00104989" w:rsidP="00C92AAE">
      <w:pPr>
        <w:spacing w:after="0" w:line="240" w:lineRule="auto"/>
        <w:jc w:val="left"/>
      </w:pPr>
      <w:r>
        <w:t>By using the Indoor Location App, individuals should be able to locate each other more efficiently and with ease in comparison to individuals who use vague directions to locate others by using the App for its accurate location information and its delivery of near-instantaneous speed.</w:t>
      </w:r>
    </w:p>
    <w:p w14:paraId="6DA0EE17" w14:textId="4FA20ED2" w:rsidR="00441308" w:rsidRDefault="00441308" w:rsidP="00441308">
      <w:pPr>
        <w:pStyle w:val="Heading2"/>
      </w:pPr>
      <w:bookmarkStart w:id="58" w:name="_Toc39171212"/>
      <w:r>
        <w:t>7.2 Discussion of Results</w:t>
      </w:r>
      <w:bookmarkEnd w:id="58"/>
      <w:r>
        <w:t xml:space="preserve"> </w:t>
      </w:r>
    </w:p>
    <w:p w14:paraId="06CBA062" w14:textId="3F73EA24" w:rsidR="00333D78" w:rsidRDefault="00333D78" w:rsidP="00CC5B0B">
      <w:pPr>
        <w:rPr>
          <w:b/>
          <w:bCs/>
          <w:iCs/>
        </w:rPr>
      </w:pPr>
      <w:r>
        <w:t xml:space="preserve">The </w:t>
      </w:r>
      <w:r w:rsidRPr="00333D78">
        <w:t>main objective of the project was to create an android application that located the current position of the user</w:t>
      </w:r>
      <w:r>
        <w:t xml:space="preserve">. </w:t>
      </w:r>
      <w:r w:rsidR="0008099D">
        <w:t>The results from the initial investigation of section 2.2 in the literature and technological review implied that there many ways to achieve indoor location awareness and how they were able to achieve that. The investigation concluded that the Trilateration method is the more favourable of these methods as although it bit inaccurate when compared to the other methods, it is also less costly in terms of resources and its</w:t>
      </w:r>
      <w:r w:rsidR="009341F3">
        <w:t xml:space="preserve"> key</w:t>
      </w:r>
      <w:r w:rsidR="0008099D">
        <w:t xml:space="preserve"> use of </w:t>
      </w:r>
      <w:r w:rsidR="009341F3">
        <w:t xml:space="preserve">utilising the </w:t>
      </w:r>
      <w:r w:rsidR="0008099D">
        <w:t xml:space="preserve">existing </w:t>
      </w:r>
      <w:r w:rsidR="009341F3">
        <w:t>infrastructure</w:t>
      </w:r>
      <w:r w:rsidR="0008099D">
        <w:t xml:space="preserve">. </w:t>
      </w:r>
      <w:r w:rsidR="009341F3">
        <w:t>The issue about obstructed signal strength can be mitigated by using the “</w:t>
      </w:r>
      <w:r w:rsidR="009341F3" w:rsidRPr="009341F3">
        <w:t>Free-space path loss formula</w:t>
      </w:r>
      <w:r w:rsidR="009341F3">
        <w:t>”.  The conclusions made in the literature and technological review helped support the hypothesis and allowed for the proper execution of the application being developed and to see if it was possible to find the current location of a person indoor. Alternative test had taken place due to unforeseen circumstances</w:t>
      </w:r>
      <w:r w:rsidR="006E5DB1">
        <w:t>, these tests involved the researcher to test the accuracy of the markers placed on the map and showing the application to his family, to gather their opinions of the UI. The results from the evaluation were proven to be positive which support</w:t>
      </w:r>
      <w:r w:rsidR="002550A2">
        <w:t>ed</w:t>
      </w:r>
      <w:r w:rsidR="006E5DB1">
        <w:t xml:space="preserve"> the hypothesis.  </w:t>
      </w:r>
    </w:p>
    <w:p w14:paraId="04E38FDA" w14:textId="092FB8A7" w:rsidR="00441308" w:rsidRDefault="00441308" w:rsidP="00441308">
      <w:pPr>
        <w:pStyle w:val="Heading2"/>
      </w:pPr>
      <w:bookmarkStart w:id="59" w:name="_Toc39171213"/>
      <w:r>
        <w:t>7.3 Project Limitations and Future Works</w:t>
      </w:r>
      <w:bookmarkEnd w:id="59"/>
    </w:p>
    <w:p w14:paraId="3D04FAC6" w14:textId="14378D4F" w:rsidR="00541B72" w:rsidRDefault="006E5DB1" w:rsidP="00441308">
      <w:r>
        <w:t xml:space="preserve">The findings form this project were justified and had aided in answering the hypothesis in the execution phase of this project. Nevertheless, there were several factors that may have contributed towards the limitations of this project.  The </w:t>
      </w:r>
      <w:r w:rsidR="00541B72">
        <w:t>3-month</w:t>
      </w:r>
      <w:r>
        <w:t xml:space="preserve"> timescale allocated for the implementation of the application would cause the application to be </w:t>
      </w:r>
      <w:r w:rsidR="00541B72">
        <w:t xml:space="preserve">more on the prototype side rather than a fully released product. These limitations may have influenced the evaluation of this project however, it also leaves further development for this topic area. The Indoor Location App is mainly focused on the </w:t>
      </w:r>
      <w:r w:rsidR="00EF04C8">
        <w:t xml:space="preserve">GCU </w:t>
      </w:r>
      <w:r w:rsidR="00541B72">
        <w:t xml:space="preserve">campus but </w:t>
      </w:r>
      <w:r w:rsidR="002A6489">
        <w:t>there is</w:t>
      </w:r>
      <w:r w:rsidR="00541B72">
        <w:t xml:space="preserve"> scope to have global coverage</w:t>
      </w:r>
      <w:r w:rsidR="002A6489">
        <w:t xml:space="preserve"> of the application</w:t>
      </w:r>
      <w:r w:rsidR="00541B72">
        <w:t xml:space="preserve">. </w:t>
      </w:r>
    </w:p>
    <w:p w14:paraId="4119D412" w14:textId="05EE8C8F" w:rsidR="00541B72" w:rsidRDefault="00541B72" w:rsidP="00441308">
      <w:r>
        <w:t xml:space="preserve">During the implementation phase, the use of Google Geolocation API could have been used instead of the free Public Wi-Fi database to allow mapping capabilities between floors however as mentioned it was not used due to its costs. Another consideration </w:t>
      </w:r>
      <w:r w:rsidR="00F23A0A">
        <w:t>would</w:t>
      </w:r>
      <w:r>
        <w:t xml:space="preserve"> </w:t>
      </w:r>
      <w:r w:rsidR="00F23A0A">
        <w:t xml:space="preserve">be to </w:t>
      </w:r>
      <w:r>
        <w:t xml:space="preserve">use another Indoor Location strategy such as Wi-Fi fingerprinting or Wi-Fi RTT however they were not suitable for the project as it would be </w:t>
      </w:r>
      <w:r w:rsidR="00F23A0A">
        <w:t xml:space="preserve">too costly in terms </w:t>
      </w:r>
      <w:r w:rsidR="002A6489">
        <w:t xml:space="preserve">of </w:t>
      </w:r>
      <w:r w:rsidR="00F23A0A">
        <w:t>resources or storage</w:t>
      </w:r>
      <w:r w:rsidR="002A6489">
        <w:t xml:space="preserve"> capability</w:t>
      </w:r>
      <w:r>
        <w:t>.</w:t>
      </w:r>
    </w:p>
    <w:p w14:paraId="75A04F27" w14:textId="1182BFA9" w:rsidR="00541B72" w:rsidRDefault="00F23A0A" w:rsidP="00441308">
      <w:r>
        <w:t xml:space="preserve">For the evaluation phase, the main limitation was that proper testing could not be conducted. </w:t>
      </w:r>
      <w:r w:rsidR="002C1826">
        <w:t xml:space="preserve">Although alternative testing had taken place, the tests would not be able to </w:t>
      </w:r>
      <w:r w:rsidR="002A6489">
        <w:t>fully appraise the application and may</w:t>
      </w:r>
      <w:r>
        <w:t xml:space="preserve"> have skewed the</w:t>
      </w:r>
      <w:r w:rsidR="002A6489">
        <w:t xml:space="preserve"> results of the</w:t>
      </w:r>
      <w:r>
        <w:t xml:space="preserve"> evaluation of the application. </w:t>
      </w:r>
      <w:r w:rsidR="002A6489">
        <w:t xml:space="preserve">A future topic </w:t>
      </w:r>
      <w:r w:rsidR="00EF04C8">
        <w:t xml:space="preserve">suggestion </w:t>
      </w:r>
      <w:r w:rsidR="002A6489">
        <w:t xml:space="preserve">could be to adjust the algorithms used to give a more accurate location. </w:t>
      </w:r>
    </w:p>
    <w:p w14:paraId="2D90F5F2" w14:textId="77777777" w:rsidR="002A6489" w:rsidRDefault="002A6489" w:rsidP="00441308"/>
    <w:p w14:paraId="1EBA7303" w14:textId="3B50A5EA" w:rsidR="00441308" w:rsidRDefault="00441308" w:rsidP="00441308">
      <w:pPr>
        <w:pStyle w:val="Heading2"/>
      </w:pPr>
      <w:bookmarkStart w:id="60" w:name="_Toc39171214"/>
      <w:r>
        <w:lastRenderedPageBreak/>
        <w:t>7.4 Conclusion</w:t>
      </w:r>
      <w:bookmarkEnd w:id="60"/>
      <w:r>
        <w:t xml:space="preserve"> </w:t>
      </w:r>
    </w:p>
    <w:p w14:paraId="3BA8D4A0" w14:textId="247FD22E" w:rsidR="006F7E54" w:rsidRDefault="002A6489" w:rsidP="006F7E54">
      <w:r>
        <w:t xml:space="preserve">This project </w:t>
      </w:r>
      <w:r w:rsidR="00E416A8">
        <w:t>goals were</w:t>
      </w:r>
      <w:r>
        <w:t xml:space="preserve"> to determine if indoor location </w:t>
      </w:r>
      <w:r w:rsidR="00E416A8">
        <w:t xml:space="preserve">could be implemented using the Wi-Fi access point already installed in the existing infrastructure. The project started with the Literature and technological review which was used to </w:t>
      </w:r>
      <w:r w:rsidR="00344C7E">
        <w:t xml:space="preserve">research the underlaying technology used in this project. A follow-up investigation </w:t>
      </w:r>
      <w:r w:rsidR="006A7A76">
        <w:t>was</w:t>
      </w:r>
      <w:r w:rsidR="00344C7E">
        <w:t xml:space="preserve"> done to identify the requirements needed for this project</w:t>
      </w:r>
      <w:r w:rsidR="006A7A76">
        <w:t xml:space="preserve"> and initial wireframes were made.</w:t>
      </w:r>
      <w:r w:rsidR="00E416A8">
        <w:t xml:space="preserve"> </w:t>
      </w:r>
      <w:r w:rsidR="006A7A76">
        <w:t>Then, a</w:t>
      </w:r>
      <w:r w:rsidR="00E416A8">
        <w:t>n Android application centred on the Glasgow University Campus was developed to locate a person location using the Trilateration Algorithm used in the application.</w:t>
      </w:r>
      <w:r w:rsidR="006A7A76">
        <w:t xml:space="preserve"> </w:t>
      </w:r>
      <w:r w:rsidR="00DF201A">
        <w:t>Alternative tests</w:t>
      </w:r>
      <w:r w:rsidR="006A7A76">
        <w:t xml:space="preserve"> </w:t>
      </w:r>
      <w:r w:rsidR="00DF201A">
        <w:t>were</w:t>
      </w:r>
      <w:r w:rsidR="006A7A76">
        <w:t xml:space="preserve"> undertaken which results supported the hypothesis. </w:t>
      </w:r>
      <w:r w:rsidR="00DF201A">
        <w:t xml:space="preserve">The hypothesis stated that the android application for indoor location would be more advantageous than using vague written directions to locate a person. </w:t>
      </w:r>
      <w:r w:rsidR="00E416A8">
        <w:t xml:space="preserve">Alternative evaluation methods were used to answer the hypothesis and research question.  </w:t>
      </w:r>
      <w:r w:rsidR="00DF201A">
        <w:t xml:space="preserve">These evaluation methods include an in-depth test into the accuracy of the android application and gathered opinions from the researcher family. The evaluation phase has concluded the execution of the project.   </w:t>
      </w:r>
    </w:p>
    <w:p w14:paraId="02929A5D" w14:textId="5FFF6453" w:rsidR="00EF04C8" w:rsidRDefault="00DF201A" w:rsidP="006F7E54">
      <w:r>
        <w:t xml:space="preserve">To conclude, the project proved successful despite the use of alternative testing </w:t>
      </w:r>
      <w:r w:rsidR="00B4161D">
        <w:t>due to the evaluation results</w:t>
      </w:r>
      <w:r w:rsidR="00EF04C8">
        <w:t>,</w:t>
      </w:r>
      <w:r w:rsidR="00B4161D">
        <w:t xml:space="preserve"> confirming that indoor location on an android device is possible using the Wi-Fi infrastructure. User feedback from the family of the researcher also confirmed that the android app is an effective tool to find a person location indoor rather than written directions.</w:t>
      </w:r>
    </w:p>
    <w:p w14:paraId="007D10ED" w14:textId="64B0ADAA" w:rsidR="00DF201A" w:rsidRPr="006F7E54" w:rsidRDefault="00EF04C8" w:rsidP="00EF04C8">
      <w:pPr>
        <w:spacing w:after="0" w:line="240" w:lineRule="auto"/>
        <w:jc w:val="left"/>
      </w:pPr>
      <w:r>
        <w:br w:type="page"/>
      </w:r>
    </w:p>
    <w:bookmarkStart w:id="61" w:name="_Toc39171215" w:displacedByCustomXml="next"/>
    <w:bookmarkStart w:id="62" w:name="_Toc7189602" w:displacedByCustomXml="next"/>
    <w:sdt>
      <w:sdtPr>
        <w:rPr>
          <w:rFonts w:eastAsiaTheme="minorHAnsi" w:cstheme="minorBidi"/>
          <w:b w:val="0"/>
          <w:bCs w:val="0"/>
          <w:kern w:val="0"/>
          <w:sz w:val="24"/>
          <w:szCs w:val="22"/>
        </w:rPr>
        <w:id w:val="-1135256606"/>
        <w:docPartObj>
          <w:docPartGallery w:val="Bibliographies"/>
          <w:docPartUnique/>
        </w:docPartObj>
      </w:sdtPr>
      <w:sdtEndPr>
        <w:rPr>
          <w:rFonts w:eastAsiaTheme="minorEastAsia"/>
          <w:szCs w:val="24"/>
          <w:lang w:eastAsia="ja-JP"/>
        </w:rPr>
      </w:sdtEndPr>
      <w:sdtContent>
        <w:p w14:paraId="47391229" w14:textId="5CFFCF46" w:rsidR="00796882" w:rsidRPr="00796882" w:rsidRDefault="00441308" w:rsidP="00796882">
          <w:pPr>
            <w:pStyle w:val="Heading1"/>
          </w:pPr>
          <w:r>
            <w:t>8.0</w:t>
          </w:r>
          <w:r w:rsidR="00796882">
            <w:t xml:space="preserve"> </w:t>
          </w:r>
          <w:r w:rsidR="00796882" w:rsidRPr="00796882">
            <w:t>References</w:t>
          </w:r>
          <w:bookmarkEnd w:id="62"/>
          <w:bookmarkEnd w:id="61"/>
        </w:p>
        <w:sdt>
          <w:sdtPr>
            <w:rPr>
              <w:rFonts w:eastAsiaTheme="minorEastAsia" w:cstheme="minorBidi"/>
              <w:szCs w:val="24"/>
              <w:lang w:eastAsia="ja-JP"/>
            </w:rPr>
            <w:id w:val="-573587230"/>
            <w:bibliography/>
          </w:sdtPr>
          <w:sdtEndPr/>
          <w:sdtContent>
            <w:p w14:paraId="039E55F4" w14:textId="77777777" w:rsidR="00EF04C8" w:rsidRDefault="00796882" w:rsidP="00EF04C8">
              <w:pPr>
                <w:pStyle w:val="Bibliography"/>
                <w:rPr>
                  <w:noProof/>
                  <w:szCs w:val="24"/>
                </w:rPr>
              </w:pPr>
              <w:r w:rsidRPr="00C23690">
                <w:fldChar w:fldCharType="begin"/>
              </w:r>
              <w:r w:rsidRPr="00C23690">
                <w:instrText xml:space="preserve"> BIBLIOGRAPHY </w:instrText>
              </w:r>
              <w:r w:rsidRPr="00C23690">
                <w:fldChar w:fldCharType="separate"/>
              </w:r>
              <w:r w:rsidR="00EF04C8">
                <w:rPr>
                  <w:noProof/>
                </w:rPr>
                <w:t xml:space="preserve">Android Developers, 2018. </w:t>
              </w:r>
              <w:r w:rsidR="00EF04C8">
                <w:rPr>
                  <w:i/>
                  <w:iCs/>
                  <w:noProof/>
                </w:rPr>
                <w:t xml:space="preserve">Wi-Fi location: ranging with RTT. </w:t>
              </w:r>
              <w:r w:rsidR="00EF04C8">
                <w:rPr>
                  <w:noProof/>
                </w:rPr>
                <w:t xml:space="preserve">[Online] </w:t>
              </w:r>
              <w:r w:rsidR="00EF04C8">
                <w:rPr>
                  <w:noProof/>
                </w:rPr>
                <w:br/>
                <w:t xml:space="preserve">Available at: </w:t>
              </w:r>
              <w:r w:rsidR="00EF04C8">
                <w:rPr>
                  <w:noProof/>
                  <w:u w:val="single"/>
                </w:rPr>
                <w:t>https://developer.android.com/guide/topics/connectivity/wifi-rtt</w:t>
              </w:r>
              <w:r w:rsidR="00EF04C8">
                <w:rPr>
                  <w:noProof/>
                </w:rPr>
                <w:br/>
                <w:t>[Accessed 8 July 2019].</w:t>
              </w:r>
            </w:p>
            <w:p w14:paraId="6C543573" w14:textId="77777777" w:rsidR="00EF04C8" w:rsidRDefault="00EF04C8" w:rsidP="00EF04C8">
              <w:pPr>
                <w:pStyle w:val="Bibliography"/>
                <w:rPr>
                  <w:noProof/>
                </w:rPr>
              </w:pPr>
              <w:r>
                <w:rPr>
                  <w:noProof/>
                </w:rPr>
                <w:t xml:space="preserve">Google, 2018. </w:t>
              </w:r>
              <w:r>
                <w:rPr>
                  <w:i/>
                  <w:iCs/>
                  <w:noProof/>
                </w:rPr>
                <w:t xml:space="preserve">Wi-Fi location: ranging with RTT. </w:t>
              </w:r>
              <w:r>
                <w:rPr>
                  <w:noProof/>
                </w:rPr>
                <w:t xml:space="preserve">[Online] </w:t>
              </w:r>
              <w:r>
                <w:rPr>
                  <w:noProof/>
                </w:rPr>
                <w:br/>
                <w:t xml:space="preserve">Available at: </w:t>
              </w:r>
              <w:r>
                <w:rPr>
                  <w:noProof/>
                  <w:u w:val="single"/>
                </w:rPr>
                <w:t>https://developer.android.com/guide/topics/connectivity/wifi-rtt</w:t>
              </w:r>
              <w:r>
                <w:rPr>
                  <w:noProof/>
                </w:rPr>
                <w:br/>
                <w:t>[Accessed 19 10 2019].</w:t>
              </w:r>
            </w:p>
            <w:p w14:paraId="75936560" w14:textId="77777777" w:rsidR="00EF04C8" w:rsidRDefault="00EF04C8" w:rsidP="00EF04C8">
              <w:pPr>
                <w:pStyle w:val="Bibliography"/>
                <w:rPr>
                  <w:noProof/>
                </w:rPr>
              </w:pPr>
              <w:r>
                <w:rPr>
                  <w:noProof/>
                </w:rPr>
                <w:t xml:space="preserve">Kutlev, M., 2013. </w:t>
              </w:r>
              <w:r>
                <w:rPr>
                  <w:i/>
                  <w:iCs/>
                  <w:noProof/>
                </w:rPr>
                <w:t xml:space="preserve">How to calculate distance from Wifi router using Signal Strength?. </w:t>
              </w:r>
              <w:r>
                <w:rPr>
                  <w:noProof/>
                </w:rPr>
                <w:t xml:space="preserve">[Online] </w:t>
              </w:r>
              <w:r>
                <w:rPr>
                  <w:noProof/>
                </w:rPr>
                <w:br/>
                <w:t xml:space="preserve">Available at: </w:t>
              </w:r>
              <w:r>
                <w:rPr>
                  <w:noProof/>
                  <w:u w:val="single"/>
                </w:rPr>
                <w:t>https://stackoverflow.com/questions/11217674/how-to-calculate-distance-from-wifi-router-using-signal-strength</w:t>
              </w:r>
              <w:r>
                <w:rPr>
                  <w:noProof/>
                </w:rPr>
                <w:br/>
                <w:t>[Accessed 19 November 2019].</w:t>
              </w:r>
            </w:p>
            <w:p w14:paraId="32A50398" w14:textId="77777777" w:rsidR="00EF04C8" w:rsidRDefault="00EF04C8" w:rsidP="00EF04C8">
              <w:pPr>
                <w:pStyle w:val="Bibliography"/>
                <w:rPr>
                  <w:noProof/>
                </w:rPr>
              </w:pPr>
              <w:r>
                <w:rPr>
                  <w:noProof/>
                </w:rPr>
                <w:t xml:space="preserve">McRae, H., 2018. </w:t>
              </w:r>
              <w:r>
                <w:rPr>
                  <w:i/>
                  <w:iCs/>
                  <w:noProof/>
                </w:rPr>
                <w:t xml:space="preserve">Companies have been selling our data in exchange for ‘free’ products and services for a long time – Facebook’s not so different. </w:t>
              </w:r>
              <w:r>
                <w:rPr>
                  <w:noProof/>
                </w:rPr>
                <w:t xml:space="preserve">[Online] </w:t>
              </w:r>
              <w:r>
                <w:rPr>
                  <w:noProof/>
                </w:rPr>
                <w:br/>
                <w:t xml:space="preserve">Available at: </w:t>
              </w:r>
              <w:r>
                <w:rPr>
                  <w:noProof/>
                  <w:u w:val="single"/>
                </w:rPr>
                <w:t>https://www.independent.co.uk/voices/facebook-data-scandal-free-products-sheryl-sandberg-a8294006.html</w:t>
              </w:r>
              <w:r>
                <w:rPr>
                  <w:noProof/>
                </w:rPr>
                <w:br/>
                <w:t>[Accessed 23 April 2019].</w:t>
              </w:r>
            </w:p>
            <w:p w14:paraId="7F87B176" w14:textId="77777777" w:rsidR="00EF04C8" w:rsidRDefault="00EF04C8" w:rsidP="00EF04C8">
              <w:pPr>
                <w:pStyle w:val="Bibliography"/>
                <w:rPr>
                  <w:noProof/>
                </w:rPr>
              </w:pPr>
              <w:r>
                <w:rPr>
                  <w:noProof/>
                </w:rPr>
                <w:t xml:space="preserve">Methe92, 2014. </w:t>
              </w:r>
              <w:r>
                <w:rPr>
                  <w:i/>
                  <w:iCs/>
                  <w:noProof/>
                </w:rPr>
                <w:t xml:space="preserve">Trilateration Method Android Java. </w:t>
              </w:r>
              <w:r>
                <w:rPr>
                  <w:noProof/>
                </w:rPr>
                <w:t xml:space="preserve">[Online] </w:t>
              </w:r>
              <w:r>
                <w:rPr>
                  <w:noProof/>
                </w:rPr>
                <w:br/>
                <w:t xml:space="preserve">Available at: </w:t>
              </w:r>
              <w:r>
                <w:rPr>
                  <w:noProof/>
                  <w:u w:val="single"/>
                </w:rPr>
                <w:t>https://stackoverflow.com/questions/24761658/trilateration-method-android-java</w:t>
              </w:r>
              <w:r>
                <w:rPr>
                  <w:noProof/>
                </w:rPr>
                <w:br/>
                <w:t>[Accessed 19 December 2019].</w:t>
              </w:r>
            </w:p>
            <w:p w14:paraId="13AFF481" w14:textId="77777777" w:rsidR="00EF04C8" w:rsidRDefault="00EF04C8" w:rsidP="00EF04C8">
              <w:pPr>
                <w:pStyle w:val="Bibliography"/>
                <w:rPr>
                  <w:noProof/>
                </w:rPr>
              </w:pPr>
              <w:r>
                <w:rPr>
                  <w:noProof/>
                </w:rPr>
                <w:t xml:space="preserve">Mylnikov, A., 2015. </w:t>
              </w:r>
              <w:r>
                <w:rPr>
                  <w:i/>
                  <w:iCs/>
                  <w:noProof/>
                </w:rPr>
                <w:t xml:space="preserve">Public Wi-Fi Databse, Geo-Location API, Public API of position by Wi-FI (Mac, BSSID).. </w:t>
              </w:r>
              <w:r>
                <w:rPr>
                  <w:noProof/>
                </w:rPr>
                <w:t xml:space="preserve">[Online] </w:t>
              </w:r>
              <w:r>
                <w:rPr>
                  <w:noProof/>
                </w:rPr>
                <w:br/>
                <w:t xml:space="preserve">Available at: </w:t>
              </w:r>
              <w:r>
                <w:rPr>
                  <w:noProof/>
                  <w:u w:val="single"/>
                </w:rPr>
                <w:t>https://www.mylnikov.org/archives/1170</w:t>
              </w:r>
              <w:r>
                <w:rPr>
                  <w:noProof/>
                </w:rPr>
                <w:br/>
                <w:t>[Accessed 22 December 2019].</w:t>
              </w:r>
            </w:p>
            <w:p w14:paraId="6043BD6C" w14:textId="77777777" w:rsidR="00EF04C8" w:rsidRDefault="00EF04C8" w:rsidP="00EF04C8">
              <w:pPr>
                <w:pStyle w:val="Bibliography"/>
                <w:rPr>
                  <w:noProof/>
                </w:rPr>
              </w:pPr>
              <w:r>
                <w:rPr>
                  <w:noProof/>
                </w:rPr>
                <w:t xml:space="preserve">Petrequin, G., 2019. </w:t>
              </w:r>
              <w:r>
                <w:rPr>
                  <w:i/>
                  <w:iCs/>
                  <w:noProof/>
                </w:rPr>
                <w:t xml:space="preserve">How to Make Your Mobile App GDPR Compliant. </w:t>
              </w:r>
              <w:r>
                <w:rPr>
                  <w:noProof/>
                </w:rPr>
                <w:t xml:space="preserve">[Online] </w:t>
              </w:r>
              <w:r>
                <w:rPr>
                  <w:noProof/>
                </w:rPr>
                <w:br/>
                <w:t xml:space="preserve">Available at: </w:t>
              </w:r>
              <w:r>
                <w:rPr>
                  <w:noProof/>
                  <w:u w:val="single"/>
                </w:rPr>
                <w:t>https://www.mobiloud.com/blog/gdpr-compliant-mobile-app/</w:t>
              </w:r>
              <w:r>
                <w:rPr>
                  <w:noProof/>
                </w:rPr>
                <w:br/>
                <w:t>[Accessed 12 November 2019].</w:t>
              </w:r>
            </w:p>
            <w:p w14:paraId="21C6B9CB" w14:textId="77777777" w:rsidR="00EF04C8" w:rsidRDefault="00EF04C8" w:rsidP="00EF04C8">
              <w:pPr>
                <w:pStyle w:val="Bibliography"/>
                <w:rPr>
                  <w:noProof/>
                </w:rPr>
              </w:pPr>
              <w:r>
                <w:rPr>
                  <w:noProof/>
                </w:rPr>
                <w:t xml:space="preserve">schollz, 2018. </w:t>
              </w:r>
              <w:r>
                <w:rPr>
                  <w:i/>
                  <w:iCs/>
                  <w:noProof/>
                </w:rPr>
                <w:t xml:space="preserve">find. </w:t>
              </w:r>
              <w:r>
                <w:rPr>
                  <w:noProof/>
                </w:rPr>
                <w:t xml:space="preserve">[Online] </w:t>
              </w:r>
              <w:r>
                <w:rPr>
                  <w:noProof/>
                </w:rPr>
                <w:br/>
                <w:t xml:space="preserve">Available at: </w:t>
              </w:r>
              <w:r>
                <w:rPr>
                  <w:noProof/>
                  <w:u w:val="single"/>
                </w:rPr>
                <w:t>https://github.com/schollz/find</w:t>
              </w:r>
              <w:r>
                <w:rPr>
                  <w:noProof/>
                </w:rPr>
                <w:br/>
                <w:t>[Accessed 25 July 2019].</w:t>
              </w:r>
            </w:p>
            <w:p w14:paraId="5FD26741" w14:textId="77777777" w:rsidR="00EF04C8" w:rsidRDefault="00EF04C8" w:rsidP="00EF04C8">
              <w:pPr>
                <w:pStyle w:val="Bibliography"/>
                <w:rPr>
                  <w:noProof/>
                </w:rPr>
              </w:pPr>
              <w:r>
                <w:rPr>
                  <w:noProof/>
                </w:rPr>
                <w:t xml:space="preserve">Steppschuh, 2019. </w:t>
              </w:r>
              <w:r>
                <w:rPr>
                  <w:i/>
                  <w:iCs/>
                  <w:noProof/>
                </w:rPr>
                <w:t xml:space="preserve">BLE-Indoor-Positioning. </w:t>
              </w:r>
              <w:r>
                <w:rPr>
                  <w:noProof/>
                </w:rPr>
                <w:t xml:space="preserve">[Online] </w:t>
              </w:r>
              <w:r>
                <w:rPr>
                  <w:noProof/>
                </w:rPr>
                <w:br/>
                <w:t xml:space="preserve">Available at: </w:t>
              </w:r>
              <w:r>
                <w:rPr>
                  <w:noProof/>
                  <w:u w:val="single"/>
                </w:rPr>
                <w:t>https://github.com/neXenio/BLE-Indoor-Positioning</w:t>
              </w:r>
              <w:r>
                <w:rPr>
                  <w:noProof/>
                </w:rPr>
                <w:br/>
                <w:t>[Accessed 24 July 2019].</w:t>
              </w:r>
            </w:p>
            <w:p w14:paraId="25CFFF88" w14:textId="77777777" w:rsidR="00EF04C8" w:rsidRDefault="00EF04C8" w:rsidP="00EF04C8">
              <w:pPr>
                <w:pStyle w:val="Bibliography"/>
                <w:rPr>
                  <w:noProof/>
                </w:rPr>
              </w:pPr>
              <w:r>
                <w:rPr>
                  <w:noProof/>
                </w:rPr>
                <w:t xml:space="preserve">Techopedia Inc, 2019. </w:t>
              </w:r>
              <w:r>
                <w:rPr>
                  <w:i/>
                  <w:iCs/>
                  <w:noProof/>
                </w:rPr>
                <w:t xml:space="preserve">Location Awareness. </w:t>
              </w:r>
              <w:r>
                <w:rPr>
                  <w:noProof/>
                </w:rPr>
                <w:t xml:space="preserve">[Online] </w:t>
              </w:r>
              <w:r>
                <w:rPr>
                  <w:noProof/>
                </w:rPr>
                <w:br/>
                <w:t xml:space="preserve">Available at: </w:t>
              </w:r>
              <w:r>
                <w:rPr>
                  <w:noProof/>
                  <w:u w:val="single"/>
                </w:rPr>
                <w:t>https://www.techopedia.com/definition/16328/location-awareness</w:t>
              </w:r>
              <w:r>
                <w:rPr>
                  <w:noProof/>
                </w:rPr>
                <w:br/>
                <w:t>[Accessed 20 April 2019].</w:t>
              </w:r>
            </w:p>
            <w:p w14:paraId="0A823476" w14:textId="0324711D" w:rsidR="00796882" w:rsidRDefault="00796882" w:rsidP="00EF04C8">
              <w:pPr>
                <w:rPr>
                  <w:b/>
                  <w:bCs/>
                  <w:noProof/>
                </w:rPr>
              </w:pPr>
              <w:r w:rsidRPr="00C23690">
                <w:rPr>
                  <w:b/>
                  <w:bCs/>
                  <w:noProof/>
                </w:rPr>
                <w:fldChar w:fldCharType="end"/>
              </w:r>
            </w:p>
            <w:p w14:paraId="20C9567A" w14:textId="59CCD00E" w:rsidR="00DC20FC" w:rsidRPr="00DC20FC" w:rsidRDefault="00796882" w:rsidP="00DC20FC">
              <w:pPr>
                <w:pStyle w:val="NormalWeb"/>
              </w:pPr>
              <w:r w:rsidRPr="00C23690">
                <w:fldChar w:fldCharType="begin"/>
              </w:r>
              <w:r w:rsidR="00DC20FC">
                <w:instrText>ADDIN RW.BIB</w:instrText>
              </w:r>
              <w:r w:rsidRPr="00C23690">
                <w:fldChar w:fldCharType="separate"/>
              </w:r>
              <w:r w:rsidR="00DC20FC" w:rsidRPr="00DC20FC">
                <w:t>ALAM, M.S., BARKLEY, W.V., MOORE, T.M., PEASE, G.E., SHAFER, S.A., TEODORESCU, F., YAO, Y., PAWAR, M. &amp; KRUMM, J.C., 2009. No title</w:t>
              </w:r>
              <w:r w:rsidR="00DC20FC" w:rsidRPr="00DC20FC">
                <w:rPr>
                  <w:i/>
                  <w:iCs/>
                </w:rPr>
                <w:t xml:space="preserve">. Architecture and System for Location Awareness. </w:t>
              </w:r>
            </w:p>
            <w:p w14:paraId="670749E7" w14:textId="77777777" w:rsidR="00DC20FC" w:rsidRPr="00DC20FC" w:rsidRDefault="00DC20FC" w:rsidP="00DC20FC">
              <w:pPr>
                <w:pStyle w:val="NormalWeb"/>
              </w:pPr>
              <w:r w:rsidRPr="00DC20FC">
                <w:t>BANERJEE, M., BOSE, S., KUNDU, A. &amp; MUKHERJEE, M., 2018. A COMPARATIVE STUDY: JAVA VS KOTLIN PROGRAMMING IN ANDROID APPLICATION DEVELOPMENT</w:t>
              </w:r>
              <w:r w:rsidRPr="00DC20FC">
                <w:rPr>
                  <w:i/>
                  <w:iCs/>
                </w:rPr>
                <w:t xml:space="preserve">. International Journal of Advanced Research in Computer Science. </w:t>
              </w:r>
              <w:r w:rsidRPr="00DC20FC">
                <w:rPr>
                  <w:b/>
                  <w:bCs/>
                </w:rPr>
                <w:t>9</w:t>
              </w:r>
              <w:r w:rsidRPr="00DC20FC">
                <w:t>(3), pp.41.</w:t>
              </w:r>
            </w:p>
            <w:p w14:paraId="1DAB1CFB" w14:textId="77777777" w:rsidR="00DC20FC" w:rsidRPr="00DC20FC" w:rsidRDefault="00DC20FC" w:rsidP="00DC20FC">
              <w:pPr>
                <w:pStyle w:val="NormalWeb"/>
              </w:pPr>
              <w:r w:rsidRPr="00DC20FC">
                <w:lastRenderedPageBreak/>
                <w:t>BASIRI, A., LOHAN, E.S., MOORE, T., WINSTANLEY, A., PELTOLA, P., HILL, C., AMIRIAN, P. &amp; E SILVA, P.F., 2017. Indoor location based services challenges, requirements and usability of current solutions</w:t>
              </w:r>
              <w:r w:rsidRPr="00DC20FC">
                <w:rPr>
                  <w:i/>
                  <w:iCs/>
                </w:rPr>
                <w:t xml:space="preserve">. Computer Science Review. </w:t>
              </w:r>
              <w:r w:rsidRPr="00DC20FC">
                <w:rPr>
                  <w:b/>
                  <w:bCs/>
                </w:rPr>
                <w:t>24</w:t>
              </w:r>
              <w:r w:rsidRPr="00DC20FC">
                <w:t>, pp.1-12.</w:t>
              </w:r>
            </w:p>
            <w:p w14:paraId="4883788A" w14:textId="77777777" w:rsidR="00DC20FC" w:rsidRPr="00DC20FC" w:rsidRDefault="00DC20FC" w:rsidP="00DC20FC">
              <w:pPr>
                <w:pStyle w:val="NormalWeb"/>
              </w:pPr>
              <w:r w:rsidRPr="00DC20FC">
                <w:t>BOR-YUAN TSAI, STOBART, S., PARRINGTON, N. &amp; THOMPSON, B., 1997. Iterative design and testing within the software development life cycle</w:t>
              </w:r>
              <w:r w:rsidRPr="00DC20FC">
                <w:rPr>
                  <w:i/>
                  <w:iCs/>
                </w:rPr>
                <w:t xml:space="preserve">. Software Quality Journal. </w:t>
              </w:r>
              <w:r w:rsidRPr="00DC20FC">
                <w:rPr>
                  <w:b/>
                  <w:bCs/>
                </w:rPr>
                <w:t>6</w:t>
              </w:r>
              <w:r w:rsidRPr="00DC20FC">
                <w:t>(4), pp.295-310. Available from: 1018528506161.</w:t>
              </w:r>
            </w:p>
            <w:p w14:paraId="76B4182D" w14:textId="77777777" w:rsidR="00DC20FC" w:rsidRPr="00DC20FC" w:rsidRDefault="00DC20FC" w:rsidP="00DC20FC">
              <w:pPr>
                <w:pStyle w:val="NormalWeb"/>
              </w:pPr>
              <w:r w:rsidRPr="00DC20FC">
                <w:t>BRAGHIN, C.&amp;M. DEL VECCHIO. , 2017.Is Pokémon GO watching you? A survey on the Privacy-awareness of Location-based Apps’ users In:Anonymous 2017 IEEE 41st Annual Computer Software and Applications Conference (COMPSAC), IEEE, pp.164-169.</w:t>
              </w:r>
            </w:p>
            <w:p w14:paraId="76107293" w14:textId="77777777" w:rsidR="00DC20FC" w:rsidRPr="00DC20FC" w:rsidRDefault="00DC20FC" w:rsidP="00DC20FC">
              <w:pPr>
                <w:pStyle w:val="NormalWeb"/>
              </w:pPr>
              <w:r w:rsidRPr="00DC20FC">
                <w:t>BROWN, A.K. &amp; STURZA, M.A., 1993. No title</w:t>
              </w:r>
              <w:r w:rsidRPr="00DC20FC">
                <w:rPr>
                  <w:i/>
                  <w:iCs/>
                </w:rPr>
                <w:t xml:space="preserve">. Vehicle Tracking System Employing Global Positioning System (Gps) Satellites. </w:t>
              </w:r>
            </w:p>
            <w:p w14:paraId="700877E5" w14:textId="77777777" w:rsidR="00DC20FC" w:rsidRPr="00DC20FC" w:rsidRDefault="00DC20FC" w:rsidP="00DC20FC">
              <w:pPr>
                <w:pStyle w:val="NormalWeb"/>
              </w:pPr>
              <w:r w:rsidRPr="00DC20FC">
                <w:t>DE BLAS, A.&amp;D. LÓPEZ-DE-IPIÑA. , 2017.Improving trilateration for indoors localization using BLE beacons In:Anonymous 2017 2nd International Multidisciplinary Conference on Computer and Energy Science (SpliTech), IEEE, pp.1-6.</w:t>
              </w:r>
            </w:p>
            <w:p w14:paraId="0FEC8E32" w14:textId="77777777" w:rsidR="00DC20FC" w:rsidRPr="00DC20FC" w:rsidRDefault="00DC20FC" w:rsidP="00DC20FC">
              <w:pPr>
                <w:pStyle w:val="NormalWeb"/>
              </w:pPr>
              <w:r w:rsidRPr="00DC20FC">
                <w:t>DUCKHAM, M. , 2010.Moving forward: location privacy and location awareness In:Anonymous Proceedings of the 3rd ACM SIGSPATIAL International Workshop on Security and Privacy in GIS and LBS, ACM, pp.1-3.</w:t>
              </w:r>
            </w:p>
            <w:p w14:paraId="0117CD57" w14:textId="77777777" w:rsidR="00DC20FC" w:rsidRPr="00DC20FC" w:rsidRDefault="00DC20FC" w:rsidP="00DC20FC">
              <w:pPr>
                <w:pStyle w:val="NormalWeb"/>
              </w:pPr>
              <w:r w:rsidRPr="00DC20FC">
                <w:t>ENCK, W., D. OCTEAU, P.D. MCDANIEL &amp; S. CHAUDHURI. , 2011.A study of android application security.In:Anonymous USENIX Security Symposium, pp.2.</w:t>
              </w:r>
            </w:p>
            <w:p w14:paraId="092D266D" w14:textId="77777777" w:rsidR="00DC20FC" w:rsidRPr="00DC20FC" w:rsidRDefault="00DC20FC" w:rsidP="00DC20FC">
              <w:pPr>
                <w:pStyle w:val="NormalWeb"/>
              </w:pPr>
              <w:r w:rsidRPr="00DC20FC">
                <w:t>GUNEY, C., 2017. RETHINKING INDOOR LOCALIZATION SOLUTIONS TOWARDS THE FUTURE OF MOBILE LOCATION-BASED SERVICES</w:t>
              </w:r>
              <w:r w:rsidRPr="00DC20FC">
                <w:rPr>
                  <w:i/>
                  <w:iCs/>
                </w:rPr>
                <w:t xml:space="preserve">. ISPRS Annals of the Photogrammetry, Remote Sensing and Spatial Information Sciences. </w:t>
              </w:r>
              <w:r w:rsidRPr="00DC20FC">
                <w:rPr>
                  <w:b/>
                  <w:bCs/>
                </w:rPr>
                <w:t>IV-4/W4</w:t>
              </w:r>
              <w:r w:rsidRPr="00DC20FC">
                <w:t>, pp.235-247. Available from: //dx.doi.org/10.5194/isprs-annals-IV-4-W4-235-2017.</w:t>
              </w:r>
            </w:p>
            <w:p w14:paraId="2427D055" w14:textId="77777777" w:rsidR="00DC20FC" w:rsidRPr="00DC20FC" w:rsidRDefault="00DC20FC" w:rsidP="00DC20FC">
              <w:pPr>
                <w:pStyle w:val="NormalWeb"/>
              </w:pPr>
              <w:r w:rsidRPr="00DC20FC">
                <w:t>IBRAHIM, M., H. LIU, M. JAWAHAR, V. NGUYEN, M. GRUTESER, R. HOWARD, B. YU &amp; F. BAI. , 2018.Verification: Accuracy evaluation of WiFi fine time measurements on an open platform In:Anonymous Proceedings of the 24th Annual International Conference on Mobile Computing and Networking, ACM, pp.417-427.</w:t>
              </w:r>
            </w:p>
            <w:p w14:paraId="26701CB8" w14:textId="77777777" w:rsidR="00DC20FC" w:rsidRPr="00DC20FC" w:rsidRDefault="00DC20FC" w:rsidP="00DC20FC">
              <w:pPr>
                <w:pStyle w:val="NormalWeb"/>
              </w:pPr>
              <w:r w:rsidRPr="00DC20FC">
                <w:t>KATIRCIOĞLU, O., H. ISEL, O. CEYLAN, F. TARAKTAS &amp; H.B. YAGCI. , 2011.Comparing ray tracing, free space path loss and logarithmic distance path loss models in success of indoor localization with RSSI In:Anonymous 2011 19thTelecommunications Forum (TELFOR) Proceedings of Papers, IEEE, pp.313-316.</w:t>
              </w:r>
            </w:p>
            <w:p w14:paraId="360A73C8" w14:textId="77777777" w:rsidR="00DC20FC" w:rsidRPr="00DC20FC" w:rsidRDefault="00DC20FC" w:rsidP="00DC20FC">
              <w:pPr>
                <w:pStyle w:val="NormalWeb"/>
              </w:pPr>
              <w:r w:rsidRPr="00DC20FC">
                <w:t>LAYSON JR, H.M., 2000. No title</w:t>
              </w:r>
              <w:r w:rsidRPr="00DC20FC">
                <w:rPr>
                  <w:i/>
                  <w:iCs/>
                </w:rPr>
                <w:t xml:space="preserve">. Body Worn Active and Passive Tracking Device. </w:t>
              </w:r>
            </w:p>
            <w:p w14:paraId="4A0892F0" w14:textId="77777777" w:rsidR="00DC20FC" w:rsidRPr="00DC20FC" w:rsidRDefault="00DC20FC" w:rsidP="00DC20FC">
              <w:pPr>
                <w:pStyle w:val="NormalWeb"/>
              </w:pPr>
              <w:r w:rsidRPr="00DC20FC">
                <w:t>LEE, S., KIM, J. &amp; MOON, N., 2019. Random forest and WiFi fingerprint-based indoor location recognition system using smart watch</w:t>
              </w:r>
              <w:r w:rsidRPr="00DC20FC">
                <w:rPr>
                  <w:i/>
                  <w:iCs/>
                </w:rPr>
                <w:t xml:space="preserve">. Human-Centric Computing and Information Sciences. </w:t>
              </w:r>
              <w:r w:rsidRPr="00DC20FC">
                <w:rPr>
                  <w:b/>
                  <w:bCs/>
                </w:rPr>
                <w:t>9</w:t>
              </w:r>
              <w:r w:rsidRPr="00DC20FC">
                <w:t>(1), pp.1-14. Available from: //dx.doi.org/10.1186/s13673-019-0168-7.</w:t>
              </w:r>
            </w:p>
            <w:p w14:paraId="45F9EA16" w14:textId="77777777" w:rsidR="00DC20FC" w:rsidRPr="00DC20FC" w:rsidRDefault="00DC20FC" w:rsidP="00DC20FC">
              <w:pPr>
                <w:pStyle w:val="NormalWeb"/>
              </w:pPr>
              <w:r w:rsidRPr="00DC20FC">
                <w:t>LEONHARDT, U., 1998. No title</w:t>
              </w:r>
              <w:r w:rsidRPr="00DC20FC">
                <w:rPr>
                  <w:i/>
                  <w:iCs/>
                </w:rPr>
                <w:t xml:space="preserve">. Supporting Location-Awareness in Open Distributed Systems. </w:t>
              </w:r>
            </w:p>
            <w:p w14:paraId="1F963339" w14:textId="77777777" w:rsidR="00DC20FC" w:rsidRPr="00DC20FC" w:rsidRDefault="00DC20FC" w:rsidP="00DC20FC">
              <w:pPr>
                <w:pStyle w:val="NormalWeb"/>
              </w:pPr>
              <w:r w:rsidRPr="00DC20FC">
                <w:lastRenderedPageBreak/>
                <w:t>LEVIJOKI, S., 2001. Privacy vs location awareness</w:t>
              </w:r>
              <w:r w:rsidRPr="00DC20FC">
                <w:rPr>
                  <w:i/>
                  <w:iCs/>
                </w:rPr>
                <w:t xml:space="preserve">. Unpublished Manuscript, Helsinki University of Technology. </w:t>
              </w:r>
            </w:p>
            <w:p w14:paraId="6037D464" w14:textId="77777777" w:rsidR="00DC20FC" w:rsidRPr="00DC20FC" w:rsidRDefault="00DC20FC" w:rsidP="00DC20FC">
              <w:pPr>
                <w:pStyle w:val="NormalWeb"/>
              </w:pPr>
              <w:r w:rsidRPr="00DC20FC">
                <w:t>LI, Z., LIU, C., GAO, J. &amp; LI, X., 2016. An Improved WiFi/PDR Integrated System Using an Adaptive and Robust Filter for Indoor Localization</w:t>
              </w:r>
              <w:r w:rsidRPr="00DC20FC">
                <w:rPr>
                  <w:i/>
                  <w:iCs/>
                </w:rPr>
                <w:t xml:space="preserve">. ISPRS International Journal of Geo-Information. </w:t>
              </w:r>
              <w:r w:rsidRPr="00DC20FC">
                <w:rPr>
                  <w:b/>
                  <w:bCs/>
                </w:rPr>
                <w:t>5</w:t>
              </w:r>
              <w:r w:rsidRPr="00DC20FC">
                <w:t>(12), pp.224. Available from: //dx.doi.org/10.3390/ijgi5120224.</w:t>
              </w:r>
            </w:p>
            <w:p w14:paraId="58DBF37E" w14:textId="77777777" w:rsidR="00DC20FC" w:rsidRPr="00DC20FC" w:rsidRDefault="00DC20FC" w:rsidP="00DC20FC">
              <w:pPr>
                <w:pStyle w:val="NormalWeb"/>
              </w:pPr>
              <w:r w:rsidRPr="00DC20FC">
                <w:t>LIU, H., DARABI, H., BANERJEE, P. &amp; LIU, J., 2007. Survey of Wireless Indoor Positioning Techniques and Systems</w:t>
              </w:r>
              <w:r w:rsidRPr="00DC20FC">
                <w:rPr>
                  <w:i/>
                  <w:iCs/>
                </w:rPr>
                <w:t xml:space="preserve">. IEEE Transactions on Systems, Man and Cybernetics, Part C: Applications and Reviews. </w:t>
              </w:r>
              <w:r w:rsidRPr="00DC20FC">
                <w:rPr>
                  <w:b/>
                  <w:bCs/>
                </w:rPr>
                <w:t>37</w:t>
              </w:r>
              <w:r w:rsidRPr="00DC20FC">
                <w:t>(6). Available from: //dx.doi.org/10.1109/TSMCC.2007.905750.</w:t>
              </w:r>
            </w:p>
            <w:p w14:paraId="09190996" w14:textId="77777777" w:rsidR="00DC20FC" w:rsidRPr="00DC20FC" w:rsidRDefault="00DC20FC" w:rsidP="00DC20FC">
              <w:pPr>
                <w:pStyle w:val="NormalWeb"/>
              </w:pPr>
              <w:r w:rsidRPr="00DC20FC">
                <w:t>MA, Z., S. POSLAD, J. BIGHAM, X. ZHANG &amp; L. MEN. , 2017.A BLE RSSI ranking based indoor positioning system for generic smartphones In:Anonymous 2017 Wireless Telecommunications Symposium (WTS), IEEE, pp.1-8.</w:t>
              </w:r>
            </w:p>
            <w:p w14:paraId="209166AF" w14:textId="77777777" w:rsidR="00DC20FC" w:rsidRPr="00DC20FC" w:rsidRDefault="00DC20FC" w:rsidP="00DC20FC">
              <w:pPr>
                <w:pStyle w:val="NormalWeb"/>
              </w:pPr>
              <w:r w:rsidRPr="00DC20FC">
                <w:t>MCALLISTER, C., 2017. What about Small Businesses: The GDPR and Its Consequences for Small, US-Based Companies</w:t>
              </w:r>
              <w:r w:rsidRPr="00DC20FC">
                <w:rPr>
                  <w:i/>
                  <w:iCs/>
                </w:rPr>
                <w:t xml:space="preserve">. Brook.J.Corp.Fin.&amp; Com.L. </w:t>
              </w:r>
              <w:r w:rsidRPr="00DC20FC">
                <w:rPr>
                  <w:b/>
                  <w:bCs/>
                </w:rPr>
                <w:t>12</w:t>
              </w:r>
              <w:r w:rsidRPr="00DC20FC">
                <w:t>, pp.187.</w:t>
              </w:r>
            </w:p>
            <w:p w14:paraId="051CFAFB" w14:textId="77777777" w:rsidR="00DC20FC" w:rsidRPr="00DC20FC" w:rsidRDefault="00DC20FC" w:rsidP="00DC20FC">
              <w:pPr>
                <w:pStyle w:val="NormalWeb"/>
              </w:pPr>
              <w:r w:rsidRPr="00DC20FC">
                <w:t>MOK, E. &amp; RETSCHER, G., 2007. Location determination using WiFi fingerprinting versus WiFi trilateration</w:t>
              </w:r>
              <w:r w:rsidRPr="00DC20FC">
                <w:rPr>
                  <w:i/>
                  <w:iCs/>
                </w:rPr>
                <w:t xml:space="preserve">. Journal of Location Based Services. </w:t>
              </w:r>
              <w:r w:rsidRPr="00DC20FC">
                <w:rPr>
                  <w:b/>
                  <w:bCs/>
                </w:rPr>
                <w:t>1</w:t>
              </w:r>
              <w:r w:rsidRPr="00DC20FC">
                <w:t>(2), pp.145-159.</w:t>
              </w:r>
            </w:p>
            <w:p w14:paraId="43D51386" w14:textId="77777777" w:rsidR="00DC20FC" w:rsidRPr="00DC20FC" w:rsidRDefault="00DC20FC" w:rsidP="00DC20FC">
              <w:pPr>
                <w:pStyle w:val="NormalWeb"/>
              </w:pPr>
              <w:r w:rsidRPr="00DC20FC">
                <w:t>PAPAPOSTOLOU, A. &amp; CHAOUCHI, H., 2012. Integrating RFID and WLAN for indoor positioning and IP movement detection</w:t>
              </w:r>
              <w:r w:rsidRPr="00DC20FC">
                <w:rPr>
                  <w:i/>
                  <w:iCs/>
                </w:rPr>
                <w:t xml:space="preserve">. Wireless Networks. </w:t>
              </w:r>
              <w:r w:rsidRPr="00DC20FC">
                <w:rPr>
                  <w:b/>
                  <w:bCs/>
                </w:rPr>
                <w:t>18</w:t>
              </w:r>
              <w:r w:rsidRPr="00DC20FC">
                <w:t>(7), pp.861-879. Available from: //dx.doi.org/10.1007/s11276-012-0439-y.</w:t>
              </w:r>
            </w:p>
            <w:p w14:paraId="605AD930" w14:textId="77777777" w:rsidR="00DC20FC" w:rsidRPr="00DC20FC" w:rsidRDefault="00DC20FC" w:rsidP="00DC20FC">
              <w:pPr>
                <w:pStyle w:val="NormalWeb"/>
              </w:pPr>
              <w:r w:rsidRPr="00DC20FC">
                <w:t>SHILTON, K., 2009. Four billion little brothers? Privacy, mobile phones, and ubiquitous data collection.</w:t>
              </w:r>
            </w:p>
            <w:p w14:paraId="184AFAA7" w14:textId="77777777" w:rsidR="00DC20FC" w:rsidRPr="00DC20FC" w:rsidRDefault="00DC20FC" w:rsidP="00DC20FC">
              <w:pPr>
                <w:pStyle w:val="NormalWeb"/>
              </w:pPr>
              <w:r w:rsidRPr="00DC20FC">
                <w:t>SVENNERBERG, G., 2010.</w:t>
              </w:r>
              <w:r w:rsidRPr="00DC20FC">
                <w:rPr>
                  <w:i/>
                  <w:iCs/>
                </w:rPr>
                <w:t xml:space="preserve"> Beginning Google Maps API 3. </w:t>
              </w:r>
              <w:r w:rsidRPr="00DC20FC">
                <w:t>Apress.</w:t>
              </w:r>
            </w:p>
            <w:p w14:paraId="0F7EA7F2" w14:textId="77777777" w:rsidR="00DC20FC" w:rsidRPr="00DC20FC" w:rsidRDefault="00DC20FC" w:rsidP="00DC20FC">
              <w:pPr>
                <w:pStyle w:val="NormalWeb"/>
              </w:pPr>
              <w:r w:rsidRPr="00DC20FC">
                <w:t>TIAN, L., SHI, J. &amp; YANG, Z., 2009. Why does half the world’s population have a mobile phone? An examination of consumers’ attitudes toward mobile phones</w:t>
              </w:r>
              <w:r w:rsidRPr="00DC20FC">
                <w:rPr>
                  <w:i/>
                  <w:iCs/>
                </w:rPr>
                <w:t xml:space="preserve">. CyberPsychology &amp; Behavior. </w:t>
              </w:r>
              <w:r w:rsidRPr="00DC20FC">
                <w:rPr>
                  <w:b/>
                  <w:bCs/>
                </w:rPr>
                <w:t>12</w:t>
              </w:r>
              <w:r w:rsidRPr="00DC20FC">
                <w:t>(5), pp.513-516. Available from: //dx.doi.org/10.1089/cpb.2008.0335.</w:t>
              </w:r>
            </w:p>
            <w:p w14:paraId="08FDA923" w14:textId="77777777" w:rsidR="00DC20FC" w:rsidRPr="00DC20FC" w:rsidRDefault="00DC20FC" w:rsidP="00DC20FC">
              <w:pPr>
                <w:pStyle w:val="NormalWeb"/>
              </w:pPr>
              <w:r w:rsidRPr="00DC20FC">
                <w:t>ZAPATA, B.C., 2013.</w:t>
              </w:r>
              <w:r w:rsidRPr="00DC20FC">
                <w:rPr>
                  <w:i/>
                  <w:iCs/>
                </w:rPr>
                <w:t xml:space="preserve"> Android studio application development. </w:t>
              </w:r>
              <w:r w:rsidRPr="00DC20FC">
                <w:t>Packt Publishing Ltd.</w:t>
              </w:r>
            </w:p>
            <w:p w14:paraId="064E5C5D" w14:textId="77777777" w:rsidR="00DC20FC" w:rsidRPr="00DC20FC" w:rsidRDefault="00DC20FC" w:rsidP="00DC20FC">
              <w:pPr>
                <w:pStyle w:val="NormalWeb"/>
              </w:pPr>
              <w:r w:rsidRPr="00DC20FC">
                <w:t>ZEIMPEKIS, V., GIAGLIS, G.M. &amp; LEKAKOS, G., 2002. A taxonomy of indoor and outdoor positioning techniques for mobile location services</w:t>
              </w:r>
              <w:r w:rsidRPr="00DC20FC">
                <w:rPr>
                  <w:i/>
                  <w:iCs/>
                </w:rPr>
                <w:t xml:space="preserve">. ACM SIGecom Exchanges. </w:t>
              </w:r>
              <w:r w:rsidRPr="00DC20FC">
                <w:rPr>
                  <w:b/>
                  <w:bCs/>
                </w:rPr>
                <w:t>3</w:t>
              </w:r>
              <w:r w:rsidRPr="00DC20FC">
                <w:t>(4), pp.19-27.</w:t>
              </w:r>
            </w:p>
            <w:p w14:paraId="073A1B8E" w14:textId="77777777" w:rsidR="00DC20FC" w:rsidRPr="00DC20FC" w:rsidRDefault="00DC20FC" w:rsidP="00DC20FC">
              <w:pPr>
                <w:pStyle w:val="NormalWeb"/>
              </w:pPr>
              <w:r w:rsidRPr="00DC20FC">
                <w:t>ZHAO, X., Z. XIAO, A. MARKHAM, N. TRIGONI &amp; Y. REN. , 2014.Does BTLE measure up against WiFi? A comparison of indoor location performance In:Anonymous European Wireless 2014; 20th European Wireless Conference, VDE, pp.1-6.</w:t>
              </w:r>
            </w:p>
            <w:p w14:paraId="7029DBF3" w14:textId="215698A8" w:rsidR="007D69E6" w:rsidRDefault="00DC20FC" w:rsidP="00DC20FC">
              <w:pPr>
                <w:rPr>
                  <w:rFonts w:eastAsiaTheme="minorEastAsia"/>
                  <w:szCs w:val="24"/>
                  <w:lang w:eastAsia="ja-JP"/>
                </w:rPr>
              </w:pPr>
              <w:r w:rsidRPr="00DC20FC">
                <w:rPr>
                  <w:rFonts w:eastAsia="Times New Roman" w:cs="Times New Roman"/>
                </w:rPr>
                <w:t> </w:t>
              </w:r>
              <w:r w:rsidR="00796882" w:rsidRPr="00C23690">
                <w:fldChar w:fldCharType="end"/>
              </w:r>
            </w:p>
          </w:sdtContent>
        </w:sdt>
      </w:sdtContent>
    </w:sdt>
    <w:p w14:paraId="50945515" w14:textId="3F63CDDF" w:rsidR="00044A2A" w:rsidRDefault="00CD0616" w:rsidP="007D69E6">
      <w:pPr>
        <w:spacing w:after="0" w:line="240" w:lineRule="auto"/>
        <w:jc w:val="left"/>
      </w:pPr>
      <w:r w:rsidRPr="00CD0616">
        <w:t xml:space="preserve"> </w:t>
      </w:r>
    </w:p>
    <w:p w14:paraId="31711369" w14:textId="77777777" w:rsidR="00076695" w:rsidRDefault="00076695">
      <w:pPr>
        <w:spacing w:after="0" w:line="240" w:lineRule="auto"/>
        <w:jc w:val="left"/>
      </w:pPr>
      <w:r>
        <w:br w:type="page"/>
      </w:r>
    </w:p>
    <w:bookmarkStart w:id="63" w:name="_Toc39171216" w:displacedByCustomXml="next"/>
    <w:sdt>
      <w:sdtPr>
        <w:id w:val="153729884"/>
        <w:docPartObj>
          <w:docPartGallery w:val="Bibliographies"/>
          <w:docPartUnique/>
        </w:docPartObj>
      </w:sdtPr>
      <w:sdtEndPr>
        <w:rPr>
          <w:rFonts w:eastAsiaTheme="minorHAnsi" w:cstheme="minorBidi"/>
          <w:b w:val="0"/>
          <w:bCs w:val="0"/>
          <w:kern w:val="0"/>
          <w:sz w:val="24"/>
          <w:szCs w:val="22"/>
        </w:rPr>
      </w:sdtEndPr>
      <w:sdtContent>
        <w:p w14:paraId="68CF2132" w14:textId="42DD6A79" w:rsidR="00076695" w:rsidRPr="00076695" w:rsidRDefault="00076695" w:rsidP="00076695">
          <w:pPr>
            <w:pStyle w:val="Heading1"/>
          </w:pPr>
          <w:r>
            <w:t xml:space="preserve">9.0 </w:t>
          </w:r>
          <w:r w:rsidRPr="00076695">
            <w:t>Bibliography</w:t>
          </w:r>
          <w:bookmarkEnd w:id="63"/>
        </w:p>
        <w:sdt>
          <w:sdtPr>
            <w:id w:val="111145805"/>
            <w:bibliography/>
          </w:sdtPr>
          <w:sdtEndPr/>
          <w:sdtContent>
            <w:p w14:paraId="6D39760B" w14:textId="77777777" w:rsidR="00076695" w:rsidRPr="00076695" w:rsidRDefault="00076695" w:rsidP="00076695">
              <w:pPr>
                <w:jc w:val="left"/>
                <w:rPr>
                  <w:noProof/>
                  <w:lang w:val="en-US"/>
                </w:rPr>
              </w:pPr>
              <w:r w:rsidRPr="00076695">
                <w:fldChar w:fldCharType="begin"/>
              </w:r>
              <w:r w:rsidRPr="00076695">
                <w:instrText xml:space="preserve"> BIBLIOGRAPHY </w:instrText>
              </w:r>
              <w:r w:rsidRPr="00076695">
                <w:fldChar w:fldCharType="separate"/>
              </w:r>
              <w:r w:rsidRPr="00076695">
                <w:rPr>
                  <w:noProof/>
                  <w:lang w:val="en-US"/>
                </w:rPr>
                <w:t xml:space="preserve">ajnas, 2019. </w:t>
              </w:r>
              <w:r w:rsidRPr="00076695">
                <w:rPr>
                  <w:i/>
                  <w:iCs/>
                  <w:noProof/>
                  <w:lang w:val="en-US"/>
                </w:rPr>
                <w:t xml:space="preserve">WiFiPS. </w:t>
              </w:r>
              <w:r w:rsidRPr="00076695">
                <w:rPr>
                  <w:noProof/>
                  <w:lang w:val="en-US"/>
                </w:rPr>
                <w:t xml:space="preserve">[Online] </w:t>
              </w:r>
              <w:r w:rsidRPr="00076695">
                <w:rPr>
                  <w:noProof/>
                  <w:lang w:val="en-US"/>
                </w:rPr>
                <w:br/>
                <w:t xml:space="preserve">Available at: </w:t>
              </w:r>
              <w:r w:rsidRPr="00076695">
                <w:rPr>
                  <w:noProof/>
                  <w:u w:val="single"/>
                  <w:lang w:val="en-US"/>
                </w:rPr>
                <w:t>https://github.com/ajnas/WiFiPS</w:t>
              </w:r>
              <w:r w:rsidRPr="00076695">
                <w:rPr>
                  <w:noProof/>
                  <w:lang w:val="en-US"/>
                </w:rPr>
                <w:br/>
                <w:t>[Accessed 17 August 2019].</w:t>
              </w:r>
            </w:p>
            <w:p w14:paraId="50728000" w14:textId="77777777" w:rsidR="00076695" w:rsidRPr="00076695" w:rsidRDefault="00076695" w:rsidP="00076695">
              <w:pPr>
                <w:jc w:val="left"/>
                <w:rPr>
                  <w:noProof/>
                  <w:lang w:val="en-US"/>
                </w:rPr>
              </w:pPr>
              <w:r w:rsidRPr="00076695">
                <w:rPr>
                  <w:noProof/>
                  <w:lang w:val="en-US"/>
                </w:rPr>
                <w:t xml:space="preserve">Anirudh, 2012. </w:t>
              </w:r>
              <w:r w:rsidRPr="00076695">
                <w:rPr>
                  <w:i/>
                  <w:iCs/>
                  <w:noProof/>
                  <w:lang w:val="en-US"/>
                </w:rPr>
                <w:t xml:space="preserve">How to concat two ArrayLists?. </w:t>
              </w:r>
              <w:r w:rsidRPr="00076695">
                <w:rPr>
                  <w:noProof/>
                  <w:lang w:val="en-US"/>
                </w:rPr>
                <w:t xml:space="preserve">[Online] </w:t>
              </w:r>
              <w:r w:rsidRPr="00076695">
                <w:rPr>
                  <w:noProof/>
                  <w:lang w:val="en-US"/>
                </w:rPr>
                <w:br/>
                <w:t xml:space="preserve">Available at: </w:t>
              </w:r>
              <w:r w:rsidRPr="00076695">
                <w:rPr>
                  <w:noProof/>
                  <w:u w:val="single"/>
                  <w:lang w:val="en-US"/>
                </w:rPr>
                <w:t>https://stackoverflow.com/questions/14017779/how-to-concat-two-arraylists</w:t>
              </w:r>
              <w:r w:rsidRPr="00076695">
                <w:rPr>
                  <w:noProof/>
                  <w:lang w:val="en-US"/>
                </w:rPr>
                <w:br/>
                <w:t>[Accessed 16 January 2020].</w:t>
              </w:r>
            </w:p>
            <w:p w14:paraId="53A57184" w14:textId="77777777" w:rsidR="00076695" w:rsidRPr="00076695" w:rsidRDefault="00076695" w:rsidP="00076695">
              <w:pPr>
                <w:jc w:val="left"/>
                <w:rPr>
                  <w:noProof/>
                  <w:lang w:val="en-US"/>
                </w:rPr>
              </w:pPr>
              <w:r w:rsidRPr="00076695">
                <w:rPr>
                  <w:noProof/>
                  <w:lang w:val="en-US"/>
                </w:rPr>
                <w:t xml:space="preserve">Anon., 2014. </w:t>
              </w:r>
              <w:r w:rsidRPr="00076695">
                <w:rPr>
                  <w:i/>
                  <w:iCs/>
                  <w:noProof/>
                  <w:lang w:val="en-US"/>
                </w:rPr>
                <w:t xml:space="preserve">Indoor Positioning using the Android Platform. </w:t>
              </w:r>
              <w:r w:rsidRPr="00076695">
                <w:rPr>
                  <w:noProof/>
                  <w:lang w:val="en-US"/>
                </w:rPr>
                <w:t xml:space="preserve">[Online] </w:t>
              </w:r>
              <w:r w:rsidRPr="00076695">
                <w:rPr>
                  <w:noProof/>
                  <w:lang w:val="en-US"/>
                </w:rPr>
                <w:br/>
                <w:t xml:space="preserve">Available at: </w:t>
              </w:r>
              <w:r w:rsidRPr="00076695">
                <w:rPr>
                  <w:noProof/>
                  <w:u w:val="single"/>
                  <w:lang w:val="en-US"/>
                </w:rPr>
                <w:t>http://oa.upm.es/38447/1/PFG_ALBERTO_DIAZ_VELASCO.pdf</w:t>
              </w:r>
              <w:r w:rsidRPr="00076695">
                <w:rPr>
                  <w:noProof/>
                  <w:lang w:val="en-US"/>
                </w:rPr>
                <w:br/>
                <w:t>[Accessed 6 January 2020].</w:t>
              </w:r>
            </w:p>
            <w:p w14:paraId="0D00B5EA" w14:textId="77777777" w:rsidR="00076695" w:rsidRPr="00076695" w:rsidRDefault="00076695" w:rsidP="00076695">
              <w:pPr>
                <w:jc w:val="left"/>
                <w:rPr>
                  <w:noProof/>
                  <w:lang w:val="en-US"/>
                </w:rPr>
              </w:pPr>
              <w:r w:rsidRPr="00076695">
                <w:rPr>
                  <w:noProof/>
                  <w:lang w:val="en-US"/>
                </w:rPr>
                <w:t xml:space="preserve">Anon., 2018. </w:t>
              </w:r>
              <w:r w:rsidRPr="00076695">
                <w:rPr>
                  <w:i/>
                  <w:iCs/>
                  <w:noProof/>
                  <w:lang w:val="en-US"/>
                </w:rPr>
                <w:t xml:space="preserve">Develop a WiFi Scanner Android Application with Android Studio. </w:t>
              </w:r>
              <w:r w:rsidRPr="00076695">
                <w:rPr>
                  <w:noProof/>
                  <w:lang w:val="en-US"/>
                </w:rPr>
                <w:t xml:space="preserve">[Online] </w:t>
              </w:r>
              <w:r w:rsidRPr="00076695">
                <w:rPr>
                  <w:noProof/>
                  <w:lang w:val="en-US"/>
                </w:rPr>
                <w:br/>
                <w:t xml:space="preserve">Available at: </w:t>
              </w:r>
              <w:r w:rsidRPr="00076695">
                <w:rPr>
                  <w:noProof/>
                  <w:u w:val="single"/>
                  <w:lang w:val="en-US"/>
                </w:rPr>
                <w:t>https://www.youtube.com/watch?v=NebPBFOtsqE</w:t>
              </w:r>
              <w:r w:rsidRPr="00076695">
                <w:rPr>
                  <w:noProof/>
                  <w:lang w:val="en-US"/>
                </w:rPr>
                <w:br/>
                <w:t>[Accessed 17 December 2019].</w:t>
              </w:r>
            </w:p>
            <w:p w14:paraId="58FFF4DF" w14:textId="77777777" w:rsidR="00076695" w:rsidRPr="00076695" w:rsidRDefault="00076695" w:rsidP="00076695">
              <w:pPr>
                <w:jc w:val="left"/>
                <w:rPr>
                  <w:noProof/>
                  <w:lang w:val="en-US"/>
                </w:rPr>
              </w:pPr>
              <w:r w:rsidRPr="00076695">
                <w:rPr>
                  <w:noProof/>
                  <w:lang w:val="en-US"/>
                </w:rPr>
                <w:t xml:space="preserve">AnujAroshA, 2012. </w:t>
              </w:r>
              <w:r w:rsidRPr="00076695">
                <w:rPr>
                  <w:i/>
                  <w:iCs/>
                  <w:noProof/>
                  <w:lang w:val="en-US"/>
                </w:rPr>
                <w:t xml:space="preserve">Getting WiFi signal strength in Android. </w:t>
              </w:r>
              <w:r w:rsidRPr="00076695">
                <w:rPr>
                  <w:noProof/>
                  <w:lang w:val="en-US"/>
                </w:rPr>
                <w:t xml:space="preserve">[Online] </w:t>
              </w:r>
              <w:r w:rsidRPr="00076695">
                <w:rPr>
                  <w:noProof/>
                  <w:lang w:val="en-US"/>
                </w:rPr>
                <w:br/>
                <w:t xml:space="preserve">Available at: </w:t>
              </w:r>
              <w:r w:rsidRPr="00076695">
                <w:rPr>
                  <w:noProof/>
                  <w:u w:val="single"/>
                  <w:lang w:val="en-US"/>
                </w:rPr>
                <w:t>https://stackoverflow.com/questions/13932724/getting-wifi-signal-strength-in-android</w:t>
              </w:r>
              <w:r w:rsidRPr="00076695">
                <w:rPr>
                  <w:noProof/>
                  <w:lang w:val="en-US"/>
                </w:rPr>
                <w:br/>
                <w:t>[Accessed 6 December 2019].</w:t>
              </w:r>
            </w:p>
            <w:p w14:paraId="6E6200D3" w14:textId="77777777" w:rsidR="00076695" w:rsidRPr="00076695" w:rsidRDefault="00076695" w:rsidP="00076695">
              <w:pPr>
                <w:jc w:val="left"/>
                <w:rPr>
                  <w:noProof/>
                  <w:lang w:val="en-US"/>
                </w:rPr>
              </w:pPr>
              <w:r w:rsidRPr="00076695">
                <w:rPr>
                  <w:noProof/>
                  <w:lang w:val="en-US"/>
                </w:rPr>
                <w:t xml:space="preserve">bojan, 2016. </w:t>
              </w:r>
              <w:r w:rsidRPr="00076695">
                <w:rPr>
                  <w:i/>
                  <w:iCs/>
                  <w:noProof/>
                  <w:lang w:val="en-US"/>
                </w:rPr>
                <w:t xml:space="preserve">How to request Location Permission at runtime. </w:t>
              </w:r>
              <w:r w:rsidRPr="00076695">
                <w:rPr>
                  <w:noProof/>
                  <w:lang w:val="en-US"/>
                </w:rPr>
                <w:t xml:space="preserve">[Online] </w:t>
              </w:r>
              <w:r w:rsidRPr="00076695">
                <w:rPr>
                  <w:noProof/>
                  <w:lang w:val="en-US"/>
                </w:rPr>
                <w:br/>
                <w:t xml:space="preserve">Available at: </w:t>
              </w:r>
              <w:r w:rsidRPr="00076695">
                <w:rPr>
                  <w:noProof/>
                  <w:u w:val="single"/>
                  <w:lang w:val="en-US"/>
                </w:rPr>
                <w:t>https://stackoverflow.com/questions/40142331/how-to-request-location-permission-at-runtime</w:t>
              </w:r>
              <w:r w:rsidRPr="00076695">
                <w:rPr>
                  <w:noProof/>
                  <w:lang w:val="en-US"/>
                </w:rPr>
                <w:br/>
                <w:t>[Accessed 2 December 2019].</w:t>
              </w:r>
            </w:p>
            <w:p w14:paraId="40C69B7C" w14:textId="77777777" w:rsidR="00076695" w:rsidRPr="00076695" w:rsidRDefault="00076695" w:rsidP="00076695">
              <w:pPr>
                <w:jc w:val="left"/>
                <w:rPr>
                  <w:noProof/>
                  <w:lang w:val="en-US"/>
                </w:rPr>
              </w:pPr>
              <w:r w:rsidRPr="00076695">
                <w:rPr>
                  <w:noProof/>
                  <w:lang w:val="en-US"/>
                </w:rPr>
                <w:t xml:space="preserve">Chris, 2015. </w:t>
              </w:r>
              <w:r w:rsidRPr="00076695">
                <w:rPr>
                  <w:i/>
                  <w:iCs/>
                  <w:noProof/>
                  <w:lang w:val="en-US"/>
                </w:rPr>
                <w:t xml:space="preserve">Multi-point trilateration algorithm in Java. </w:t>
              </w:r>
              <w:r w:rsidRPr="00076695">
                <w:rPr>
                  <w:noProof/>
                  <w:lang w:val="en-US"/>
                </w:rPr>
                <w:t xml:space="preserve">[Online] </w:t>
              </w:r>
              <w:r w:rsidRPr="00076695">
                <w:rPr>
                  <w:noProof/>
                  <w:lang w:val="en-US"/>
                </w:rPr>
                <w:br/>
                <w:t xml:space="preserve">Available at: </w:t>
              </w:r>
              <w:r w:rsidRPr="00076695">
                <w:rPr>
                  <w:noProof/>
                  <w:u w:val="single"/>
                  <w:lang w:val="en-US"/>
                </w:rPr>
                <w:t>https://stackoverflow.com/questions/30336278/multi-point-trilateration-algorithm-in-java</w:t>
              </w:r>
              <w:r w:rsidRPr="00076695">
                <w:rPr>
                  <w:noProof/>
                  <w:lang w:val="en-US"/>
                </w:rPr>
                <w:br/>
                <w:t>[Accessed 12 December 2019].</w:t>
              </w:r>
            </w:p>
            <w:p w14:paraId="1E47AF34" w14:textId="77777777" w:rsidR="00076695" w:rsidRPr="00076695" w:rsidRDefault="00076695" w:rsidP="00076695">
              <w:pPr>
                <w:jc w:val="left"/>
                <w:rPr>
                  <w:noProof/>
                  <w:lang w:val="en-US"/>
                </w:rPr>
              </w:pPr>
              <w:r w:rsidRPr="00076695">
                <w:rPr>
                  <w:noProof/>
                  <w:lang w:val="en-US"/>
                </w:rPr>
                <w:t xml:space="preserve">Coding Cafe, 2018. </w:t>
              </w:r>
              <w:r w:rsidRPr="00076695">
                <w:rPr>
                  <w:i/>
                  <w:iCs/>
                  <w:noProof/>
                  <w:lang w:val="en-US"/>
                </w:rPr>
                <w:t xml:space="preserve">Google Maps Current Location in Android Studio using Google Map - Get Current Location of user. </w:t>
              </w:r>
              <w:r w:rsidRPr="00076695">
                <w:rPr>
                  <w:noProof/>
                  <w:lang w:val="en-US"/>
                </w:rPr>
                <w:t xml:space="preserve">[Online] </w:t>
              </w:r>
              <w:r w:rsidRPr="00076695">
                <w:rPr>
                  <w:noProof/>
                  <w:lang w:val="en-US"/>
                </w:rPr>
                <w:br/>
                <w:t xml:space="preserve">Available at: </w:t>
              </w:r>
              <w:r w:rsidRPr="00076695">
                <w:rPr>
                  <w:noProof/>
                  <w:u w:val="single"/>
                  <w:lang w:val="en-US"/>
                </w:rPr>
                <w:t>Google Maps Current Location in Android Studio using Google Map - Get Current Location of user</w:t>
              </w:r>
              <w:r w:rsidRPr="00076695">
                <w:rPr>
                  <w:noProof/>
                  <w:lang w:val="en-US"/>
                </w:rPr>
                <w:br/>
                <w:t>[Accessed 26 December 2019].</w:t>
              </w:r>
            </w:p>
            <w:p w14:paraId="3F19187C" w14:textId="77777777" w:rsidR="00076695" w:rsidRPr="00076695" w:rsidRDefault="00076695" w:rsidP="00076695">
              <w:pPr>
                <w:jc w:val="left"/>
                <w:rPr>
                  <w:noProof/>
                  <w:lang w:val="en-US"/>
                </w:rPr>
              </w:pPr>
              <w:r w:rsidRPr="00076695">
                <w:rPr>
                  <w:noProof/>
                  <w:lang w:val="en-US"/>
                </w:rPr>
                <w:t xml:space="preserve">Dev, E., 2017. </w:t>
              </w:r>
              <w:r w:rsidRPr="00076695">
                <w:rPr>
                  <w:i/>
                  <w:iCs/>
                  <w:noProof/>
                  <w:lang w:val="en-US"/>
                </w:rPr>
                <w:t xml:space="preserve">Android Studio Tutorial - Real Time Location Tracking Part 1 (Presence System) edmt de. </w:t>
              </w:r>
              <w:r w:rsidRPr="00076695">
                <w:rPr>
                  <w:noProof/>
                  <w:lang w:val="en-US"/>
                </w:rPr>
                <w:t xml:space="preserve">[Online] </w:t>
              </w:r>
              <w:r w:rsidRPr="00076695">
                <w:rPr>
                  <w:noProof/>
                  <w:lang w:val="en-US"/>
                </w:rPr>
                <w:br/>
                <w:t xml:space="preserve">Available at: </w:t>
              </w:r>
              <w:r w:rsidRPr="00076695">
                <w:rPr>
                  <w:noProof/>
                  <w:u w:val="single"/>
                  <w:lang w:val="en-US"/>
                </w:rPr>
                <w:t>https://www.youtube.com/watch?v=17HqLBkuX-E</w:t>
              </w:r>
              <w:r w:rsidRPr="00076695">
                <w:rPr>
                  <w:noProof/>
                  <w:lang w:val="en-US"/>
                </w:rPr>
                <w:br/>
                <w:t>[Accessed 20 November 2019].</w:t>
              </w:r>
            </w:p>
            <w:p w14:paraId="40CD2889" w14:textId="77777777" w:rsidR="00076695" w:rsidRPr="00076695" w:rsidRDefault="00076695" w:rsidP="00076695">
              <w:pPr>
                <w:jc w:val="left"/>
                <w:rPr>
                  <w:noProof/>
                  <w:lang w:val="en-US"/>
                </w:rPr>
              </w:pPr>
              <w:r w:rsidRPr="00076695">
                <w:rPr>
                  <w:noProof/>
                  <w:lang w:val="en-US"/>
                </w:rPr>
                <w:t xml:space="preserve">Dr.Molle, 2014. </w:t>
              </w:r>
              <w:r w:rsidRPr="00076695">
                <w:rPr>
                  <w:i/>
                  <w:iCs/>
                  <w:noProof/>
                  <w:lang w:val="en-US"/>
                </w:rPr>
                <w:t xml:space="preserve">a failed attempt at placing a dot over an image based on known lat and lng points. </w:t>
              </w:r>
              <w:r w:rsidRPr="00076695">
                <w:rPr>
                  <w:noProof/>
                  <w:lang w:val="en-US"/>
                </w:rPr>
                <w:t xml:space="preserve">[Online] </w:t>
              </w:r>
              <w:r w:rsidRPr="00076695">
                <w:rPr>
                  <w:noProof/>
                  <w:lang w:val="en-US"/>
                </w:rPr>
                <w:br/>
                <w:t xml:space="preserve">Available at: </w:t>
              </w:r>
              <w:r w:rsidRPr="00076695">
                <w:rPr>
                  <w:noProof/>
                  <w:u w:val="single"/>
                  <w:lang w:val="en-US"/>
                </w:rPr>
                <w:t>https://stackoverflow.com/questions/27387535/a-failed-attempt-at-placing-a-dot-over-an-image-based-on-known-lat-and-lng-point/27489153#27489153</w:t>
              </w:r>
              <w:r w:rsidRPr="00076695">
                <w:rPr>
                  <w:noProof/>
                  <w:lang w:val="en-US"/>
                </w:rPr>
                <w:br/>
                <w:t>[Accessed 23 Febuary 2020].</w:t>
              </w:r>
            </w:p>
            <w:p w14:paraId="1998E14B" w14:textId="77777777" w:rsidR="00076695" w:rsidRPr="00076695" w:rsidRDefault="00076695" w:rsidP="00076695">
              <w:pPr>
                <w:jc w:val="left"/>
                <w:rPr>
                  <w:noProof/>
                  <w:lang w:val="en-US"/>
                </w:rPr>
              </w:pPr>
              <w:r w:rsidRPr="00076695">
                <w:rPr>
                  <w:noProof/>
                  <w:lang w:val="en-US"/>
                </w:rPr>
                <w:lastRenderedPageBreak/>
                <w:t xml:space="preserve">Google, 2019. </w:t>
              </w:r>
              <w:r w:rsidRPr="00076695">
                <w:rPr>
                  <w:i/>
                  <w:iCs/>
                  <w:noProof/>
                  <w:lang w:val="en-US"/>
                </w:rPr>
                <w:t xml:space="preserve">Make a standard request. </w:t>
              </w:r>
              <w:r w:rsidRPr="00076695">
                <w:rPr>
                  <w:noProof/>
                  <w:lang w:val="en-US"/>
                </w:rPr>
                <w:t xml:space="preserve">[Online] </w:t>
              </w:r>
              <w:r w:rsidRPr="00076695">
                <w:rPr>
                  <w:noProof/>
                  <w:lang w:val="en-US"/>
                </w:rPr>
                <w:br/>
                <w:t xml:space="preserve">Available at: </w:t>
              </w:r>
              <w:r w:rsidRPr="00076695">
                <w:rPr>
                  <w:noProof/>
                  <w:u w:val="single"/>
                  <w:lang w:val="en-US"/>
                </w:rPr>
                <w:t>https://developer.android.com/training/volley/request#java</w:t>
              </w:r>
              <w:r w:rsidRPr="00076695">
                <w:rPr>
                  <w:noProof/>
                  <w:lang w:val="en-US"/>
                </w:rPr>
                <w:br/>
                <w:t>[Accessed 18 December 2019].</w:t>
              </w:r>
            </w:p>
            <w:p w14:paraId="1907C5B4" w14:textId="77777777" w:rsidR="00076695" w:rsidRPr="00076695" w:rsidRDefault="00076695" w:rsidP="00076695">
              <w:pPr>
                <w:jc w:val="left"/>
                <w:rPr>
                  <w:noProof/>
                  <w:lang w:val="en-US"/>
                </w:rPr>
              </w:pPr>
              <w:r w:rsidRPr="00076695">
                <w:rPr>
                  <w:noProof/>
                  <w:lang w:val="en-US"/>
                </w:rPr>
                <w:t xml:space="preserve">Google, 2019. </w:t>
              </w:r>
              <w:r w:rsidRPr="00076695">
                <w:rPr>
                  <w:i/>
                  <w:iCs/>
                  <w:noProof/>
                  <w:lang w:val="en-US"/>
                </w:rPr>
                <w:t xml:space="preserve">Wi-Fi scanning overview. </w:t>
              </w:r>
              <w:r w:rsidRPr="00076695">
                <w:rPr>
                  <w:noProof/>
                  <w:lang w:val="en-US"/>
                </w:rPr>
                <w:t xml:space="preserve">[Online] </w:t>
              </w:r>
              <w:r w:rsidRPr="00076695">
                <w:rPr>
                  <w:noProof/>
                  <w:lang w:val="en-US"/>
                </w:rPr>
                <w:br/>
                <w:t xml:space="preserve">Available at: </w:t>
              </w:r>
              <w:r w:rsidRPr="00076695">
                <w:rPr>
                  <w:noProof/>
                  <w:u w:val="single"/>
                  <w:lang w:val="en-US"/>
                </w:rPr>
                <w:t>https://developer.android.com/guide/topics/connectivity/wifi-scan</w:t>
              </w:r>
              <w:r w:rsidRPr="00076695">
                <w:rPr>
                  <w:noProof/>
                  <w:lang w:val="en-US"/>
                </w:rPr>
                <w:br/>
                <w:t>[Accessed 16 September 2019].</w:t>
              </w:r>
            </w:p>
            <w:p w14:paraId="5A383A7E" w14:textId="77777777" w:rsidR="00076695" w:rsidRPr="00076695" w:rsidRDefault="00076695" w:rsidP="00076695">
              <w:pPr>
                <w:jc w:val="left"/>
                <w:rPr>
                  <w:noProof/>
                  <w:lang w:val="en-US"/>
                </w:rPr>
              </w:pPr>
              <w:r w:rsidRPr="00076695">
                <w:rPr>
                  <w:noProof/>
                  <w:lang w:val="en-US"/>
                </w:rPr>
                <w:t xml:space="preserve">Google, 2020. </w:t>
              </w:r>
              <w:r w:rsidRPr="00076695">
                <w:rPr>
                  <w:i/>
                  <w:iCs/>
                  <w:noProof/>
                  <w:lang w:val="en-US"/>
                </w:rPr>
                <w:t xml:space="preserve">App security best practices. </w:t>
              </w:r>
              <w:r w:rsidRPr="00076695">
                <w:rPr>
                  <w:noProof/>
                  <w:lang w:val="en-US"/>
                </w:rPr>
                <w:t xml:space="preserve">[Online] </w:t>
              </w:r>
              <w:r w:rsidRPr="00076695">
                <w:rPr>
                  <w:noProof/>
                  <w:lang w:val="en-US"/>
                </w:rPr>
                <w:br/>
                <w:t xml:space="preserve">Available at: </w:t>
              </w:r>
              <w:r w:rsidRPr="00076695">
                <w:rPr>
                  <w:noProof/>
                  <w:u w:val="single"/>
                  <w:lang w:val="en-US"/>
                </w:rPr>
                <w:t>https://developer.android.com/topic/security/best-practices</w:t>
              </w:r>
              <w:r w:rsidRPr="00076695">
                <w:rPr>
                  <w:noProof/>
                  <w:lang w:val="en-US"/>
                </w:rPr>
                <w:br/>
                <w:t>[Accessed 12 September 2019].</w:t>
              </w:r>
            </w:p>
            <w:p w14:paraId="3A28E524" w14:textId="77777777" w:rsidR="00076695" w:rsidRPr="00076695" w:rsidRDefault="00076695" w:rsidP="00076695">
              <w:pPr>
                <w:jc w:val="left"/>
                <w:rPr>
                  <w:noProof/>
                  <w:lang w:val="en-US"/>
                </w:rPr>
              </w:pPr>
              <w:r w:rsidRPr="00076695">
                <w:rPr>
                  <w:noProof/>
                  <w:lang w:val="en-US"/>
                </w:rPr>
                <w:t xml:space="preserve">Google, 2020. </w:t>
              </w:r>
              <w:r w:rsidRPr="00076695">
                <w:rPr>
                  <w:i/>
                  <w:iCs/>
                  <w:noProof/>
                  <w:lang w:val="en-US"/>
                </w:rPr>
                <w:t xml:space="preserve">Interacting with Other Apps. </w:t>
              </w:r>
              <w:r w:rsidRPr="00076695">
                <w:rPr>
                  <w:noProof/>
                  <w:lang w:val="en-US"/>
                </w:rPr>
                <w:t xml:space="preserve">[Online] </w:t>
              </w:r>
              <w:r w:rsidRPr="00076695">
                <w:rPr>
                  <w:noProof/>
                  <w:lang w:val="en-US"/>
                </w:rPr>
                <w:br/>
                <w:t xml:space="preserve">Available at: </w:t>
              </w:r>
              <w:r w:rsidRPr="00076695">
                <w:rPr>
                  <w:noProof/>
                  <w:u w:val="single"/>
                  <w:lang w:val="en-US"/>
                </w:rPr>
                <w:t>https://developer.android.com/training/basics/intents</w:t>
              </w:r>
              <w:r w:rsidRPr="00076695">
                <w:rPr>
                  <w:noProof/>
                  <w:lang w:val="en-US"/>
                </w:rPr>
                <w:br/>
                <w:t>[Accessed 18 August 2019].</w:t>
              </w:r>
            </w:p>
            <w:p w14:paraId="4DEB6919" w14:textId="77777777" w:rsidR="00076695" w:rsidRPr="00076695" w:rsidRDefault="00076695" w:rsidP="00076695">
              <w:pPr>
                <w:jc w:val="left"/>
                <w:rPr>
                  <w:noProof/>
                  <w:lang w:val="en-US"/>
                </w:rPr>
              </w:pPr>
              <w:r w:rsidRPr="00076695">
                <w:rPr>
                  <w:noProof/>
                  <w:lang w:val="en-US"/>
                </w:rPr>
                <w:t xml:space="preserve">Google, 2020. </w:t>
              </w:r>
              <w:r w:rsidRPr="00076695">
                <w:rPr>
                  <w:i/>
                  <w:iCs/>
                  <w:noProof/>
                  <w:lang w:val="en-US"/>
                </w:rPr>
                <w:t xml:space="preserve">Tile Overlays. </w:t>
              </w:r>
              <w:r w:rsidRPr="00076695">
                <w:rPr>
                  <w:noProof/>
                  <w:lang w:val="en-US"/>
                </w:rPr>
                <w:t xml:space="preserve">[Online] </w:t>
              </w:r>
              <w:r w:rsidRPr="00076695">
                <w:rPr>
                  <w:noProof/>
                  <w:lang w:val="en-US"/>
                </w:rPr>
                <w:br/>
                <w:t xml:space="preserve">Available at: </w:t>
              </w:r>
              <w:r w:rsidRPr="00076695">
                <w:rPr>
                  <w:noProof/>
                  <w:u w:val="single"/>
                  <w:lang w:val="en-US"/>
                </w:rPr>
                <w:t>https://developers.google.com/maps/documentation/android-sdk/tileoverlay</w:t>
              </w:r>
              <w:r w:rsidRPr="00076695">
                <w:rPr>
                  <w:noProof/>
                  <w:lang w:val="en-US"/>
                </w:rPr>
                <w:br/>
                <w:t>[Accessed 21 Febuary 2020].</w:t>
              </w:r>
            </w:p>
            <w:p w14:paraId="5B2BC7CF" w14:textId="77777777" w:rsidR="00076695" w:rsidRPr="00076695" w:rsidRDefault="00076695" w:rsidP="00076695">
              <w:pPr>
                <w:jc w:val="left"/>
                <w:rPr>
                  <w:noProof/>
                  <w:lang w:val="en-US"/>
                </w:rPr>
              </w:pPr>
              <w:r w:rsidRPr="00076695">
                <w:rPr>
                  <w:noProof/>
                  <w:lang w:val="en-US"/>
                </w:rPr>
                <w:t xml:space="preserve">googlesamples, 2019. </w:t>
              </w:r>
              <w:r w:rsidRPr="00076695">
                <w:rPr>
                  <w:i/>
                  <w:iCs/>
                  <w:noProof/>
                  <w:lang w:val="en-US"/>
                </w:rPr>
                <w:t xml:space="preserve">easypermissions. </w:t>
              </w:r>
              <w:r w:rsidRPr="00076695">
                <w:rPr>
                  <w:noProof/>
                  <w:lang w:val="en-US"/>
                </w:rPr>
                <w:t xml:space="preserve">[Online] </w:t>
              </w:r>
              <w:r w:rsidRPr="00076695">
                <w:rPr>
                  <w:noProof/>
                  <w:lang w:val="en-US"/>
                </w:rPr>
                <w:br/>
                <w:t xml:space="preserve">Available at: </w:t>
              </w:r>
              <w:r w:rsidRPr="00076695">
                <w:rPr>
                  <w:noProof/>
                  <w:u w:val="single"/>
                  <w:lang w:val="en-US"/>
                </w:rPr>
                <w:t>https://github.com/googlesamples/easypermissions</w:t>
              </w:r>
              <w:r w:rsidRPr="00076695">
                <w:rPr>
                  <w:noProof/>
                  <w:lang w:val="en-US"/>
                </w:rPr>
                <w:br/>
                <w:t>[Accessed 26 December 2019].</w:t>
              </w:r>
            </w:p>
            <w:p w14:paraId="399D4756" w14:textId="77777777" w:rsidR="00076695" w:rsidRPr="00076695" w:rsidRDefault="00076695" w:rsidP="00076695">
              <w:pPr>
                <w:jc w:val="left"/>
                <w:rPr>
                  <w:noProof/>
                  <w:lang w:val="en-US"/>
                </w:rPr>
              </w:pPr>
              <w:r w:rsidRPr="00076695">
                <w:rPr>
                  <w:noProof/>
                  <w:lang w:val="en-US"/>
                </w:rPr>
                <w:t xml:space="preserve">Gottshall, M., 2011. </w:t>
              </w:r>
              <w:r w:rsidRPr="00076695">
                <w:rPr>
                  <w:i/>
                  <w:iCs/>
                  <w:noProof/>
                  <w:lang w:val="en-US"/>
                </w:rPr>
                <w:t xml:space="preserve">How to Program an Android Application to Access. </w:t>
              </w:r>
              <w:r w:rsidRPr="00076695">
                <w:rPr>
                  <w:noProof/>
                  <w:lang w:val="en-US"/>
                </w:rPr>
                <w:t xml:space="preserve">[Online] </w:t>
              </w:r>
              <w:r w:rsidRPr="00076695">
                <w:rPr>
                  <w:noProof/>
                  <w:lang w:val="en-US"/>
                </w:rPr>
                <w:br/>
                <w:t xml:space="preserve">Available at: </w:t>
              </w:r>
              <w:r w:rsidRPr="00076695">
                <w:rPr>
                  <w:noProof/>
                  <w:u w:val="single"/>
                  <w:lang w:val="en-US"/>
                </w:rPr>
                <w:t>https://www.egr.msu.edu/classes/ece480/capstone/spring11/group02/documents/matt_appnote.pdf</w:t>
              </w:r>
              <w:r w:rsidRPr="00076695">
                <w:rPr>
                  <w:noProof/>
                  <w:lang w:val="en-US"/>
                </w:rPr>
                <w:br/>
                <w:t>[Accessed 16 December 2019].</w:t>
              </w:r>
            </w:p>
            <w:p w14:paraId="61C680BD" w14:textId="77777777" w:rsidR="00076695" w:rsidRPr="00076695" w:rsidRDefault="00076695" w:rsidP="00076695">
              <w:pPr>
                <w:jc w:val="left"/>
                <w:rPr>
                  <w:noProof/>
                  <w:lang w:val="en-US"/>
                </w:rPr>
              </w:pPr>
              <w:r w:rsidRPr="00076695">
                <w:rPr>
                  <w:noProof/>
                  <w:lang w:val="en-US"/>
                </w:rPr>
                <w:t xml:space="preserve">Hooda, A., 2012. </w:t>
              </w:r>
              <w:r w:rsidRPr="00076695">
                <w:rPr>
                  <w:i/>
                  <w:iCs/>
                  <w:noProof/>
                  <w:lang w:val="en-US"/>
                </w:rPr>
                <w:t xml:space="preserve">Android wifi getting frequency of the connected Wifi. </w:t>
              </w:r>
              <w:r w:rsidRPr="00076695">
                <w:rPr>
                  <w:noProof/>
                  <w:lang w:val="en-US"/>
                </w:rPr>
                <w:t xml:space="preserve">[Online] </w:t>
              </w:r>
              <w:r w:rsidRPr="00076695">
                <w:rPr>
                  <w:noProof/>
                  <w:lang w:val="en-US"/>
                </w:rPr>
                <w:br/>
                <w:t xml:space="preserve">Available at: </w:t>
              </w:r>
              <w:r w:rsidRPr="00076695">
                <w:rPr>
                  <w:noProof/>
                  <w:u w:val="single"/>
                  <w:lang w:val="en-US"/>
                </w:rPr>
                <w:t>https://stackoverflow.com/questions/13024449/android-wifi-getting-frequency-of-the-connected-wifi</w:t>
              </w:r>
              <w:r w:rsidRPr="00076695">
                <w:rPr>
                  <w:noProof/>
                  <w:lang w:val="en-US"/>
                </w:rPr>
                <w:br/>
                <w:t>[Accessed 13 December 2019].</w:t>
              </w:r>
            </w:p>
            <w:p w14:paraId="1745ABFA" w14:textId="77777777" w:rsidR="00076695" w:rsidRPr="00076695" w:rsidRDefault="00076695" w:rsidP="00076695">
              <w:pPr>
                <w:jc w:val="left"/>
                <w:rPr>
                  <w:noProof/>
                  <w:lang w:val="en-US"/>
                </w:rPr>
              </w:pPr>
              <w:r w:rsidRPr="00076695">
                <w:rPr>
                  <w:noProof/>
                  <w:lang w:val="en-US"/>
                </w:rPr>
                <w:t xml:space="preserve">hussein, k., 2017. </w:t>
              </w:r>
              <w:r w:rsidRPr="00076695">
                <w:rPr>
                  <w:i/>
                  <w:iCs/>
                  <w:noProof/>
                  <w:lang w:val="en-US"/>
                </w:rPr>
                <w:t xml:space="preserve">how to get String data from jsonobject. </w:t>
              </w:r>
              <w:r w:rsidRPr="00076695">
                <w:rPr>
                  <w:noProof/>
                  <w:lang w:val="en-US"/>
                </w:rPr>
                <w:t xml:space="preserve">[Online] </w:t>
              </w:r>
              <w:r w:rsidRPr="00076695">
                <w:rPr>
                  <w:noProof/>
                  <w:lang w:val="en-US"/>
                </w:rPr>
                <w:br/>
                <w:t xml:space="preserve">Available at: </w:t>
              </w:r>
              <w:r w:rsidRPr="00076695">
                <w:rPr>
                  <w:noProof/>
                  <w:u w:val="single"/>
                  <w:lang w:val="en-US"/>
                </w:rPr>
                <w:t>https://stackoverflow.com/questions/45390899/how-to-get-string-data-from-jsonobject</w:t>
              </w:r>
              <w:r w:rsidRPr="00076695">
                <w:rPr>
                  <w:noProof/>
                  <w:lang w:val="en-US"/>
                </w:rPr>
                <w:br/>
                <w:t>[Accessed 13 January 2020].</w:t>
              </w:r>
            </w:p>
            <w:p w14:paraId="66E35D13" w14:textId="77777777" w:rsidR="00076695" w:rsidRPr="00076695" w:rsidRDefault="00076695" w:rsidP="00076695">
              <w:pPr>
                <w:jc w:val="left"/>
                <w:rPr>
                  <w:noProof/>
                  <w:lang w:val="en-US"/>
                </w:rPr>
              </w:pPr>
              <w:r w:rsidRPr="00076695">
                <w:rPr>
                  <w:noProof/>
                  <w:lang w:val="en-US"/>
                </w:rPr>
                <w:t xml:space="preserve">IndoorAtlas, 2017. </w:t>
              </w:r>
              <w:r w:rsidRPr="00076695">
                <w:rPr>
                  <w:i/>
                  <w:iCs/>
                  <w:noProof/>
                  <w:lang w:val="en-US"/>
                </w:rPr>
                <w:t xml:space="preserve">1. Adding Locations And Floor Plans. </w:t>
              </w:r>
              <w:r w:rsidRPr="00076695">
                <w:rPr>
                  <w:noProof/>
                  <w:lang w:val="en-US"/>
                </w:rPr>
                <w:t xml:space="preserve">[Online] </w:t>
              </w:r>
              <w:r w:rsidRPr="00076695">
                <w:rPr>
                  <w:noProof/>
                  <w:lang w:val="en-US"/>
                </w:rPr>
                <w:br/>
                <w:t xml:space="preserve">Available at: </w:t>
              </w:r>
              <w:r w:rsidRPr="00076695">
                <w:rPr>
                  <w:noProof/>
                  <w:u w:val="single"/>
                  <w:lang w:val="en-US"/>
                </w:rPr>
                <w:t>https://www.youtube.com/watch?v=11ohBHC_00I</w:t>
              </w:r>
              <w:r w:rsidRPr="00076695">
                <w:rPr>
                  <w:noProof/>
                  <w:lang w:val="en-US"/>
                </w:rPr>
                <w:br/>
                <w:t>[Accessed 27 September 2019].</w:t>
              </w:r>
            </w:p>
            <w:p w14:paraId="3B769824" w14:textId="77777777" w:rsidR="00076695" w:rsidRPr="00076695" w:rsidRDefault="00076695" w:rsidP="00076695">
              <w:pPr>
                <w:jc w:val="left"/>
                <w:rPr>
                  <w:noProof/>
                  <w:lang w:val="en-US"/>
                </w:rPr>
              </w:pPr>
              <w:r w:rsidRPr="00076695">
                <w:rPr>
                  <w:noProof/>
                  <w:lang w:val="en-US"/>
                </w:rPr>
                <w:t xml:space="preserve">IndoorAtlas, 2019. </w:t>
              </w:r>
              <w:r w:rsidRPr="00076695">
                <w:rPr>
                  <w:i/>
                  <w:iCs/>
                  <w:noProof/>
                  <w:lang w:val="en-US"/>
                </w:rPr>
                <w:t xml:space="preserve">android-sdk-examples. </w:t>
              </w:r>
              <w:r w:rsidRPr="00076695">
                <w:rPr>
                  <w:noProof/>
                  <w:lang w:val="en-US"/>
                </w:rPr>
                <w:t xml:space="preserve">[Online] </w:t>
              </w:r>
              <w:r w:rsidRPr="00076695">
                <w:rPr>
                  <w:noProof/>
                  <w:lang w:val="en-US"/>
                </w:rPr>
                <w:br/>
                <w:t xml:space="preserve">Available at: </w:t>
              </w:r>
              <w:r w:rsidRPr="00076695">
                <w:rPr>
                  <w:noProof/>
                  <w:u w:val="single"/>
                  <w:lang w:val="en-US"/>
                </w:rPr>
                <w:t>https://github.com/IndoorAtlas/android-sdk-examples</w:t>
              </w:r>
              <w:r w:rsidRPr="00076695">
                <w:rPr>
                  <w:noProof/>
                  <w:lang w:val="en-US"/>
                </w:rPr>
                <w:br/>
                <w:t>[Accessed 26 August 2019].</w:t>
              </w:r>
            </w:p>
            <w:p w14:paraId="4FB768AE" w14:textId="77777777" w:rsidR="00076695" w:rsidRPr="00076695" w:rsidRDefault="00076695" w:rsidP="00076695">
              <w:pPr>
                <w:jc w:val="left"/>
                <w:rPr>
                  <w:noProof/>
                  <w:lang w:val="en-US"/>
                </w:rPr>
              </w:pPr>
              <w:r w:rsidRPr="00076695">
                <w:rPr>
                  <w:noProof/>
                  <w:lang w:val="en-US"/>
                </w:rPr>
                <w:t xml:space="preserve">Jackson, T., 2017. </w:t>
              </w:r>
              <w:r w:rsidRPr="00076695">
                <w:rPr>
                  <w:i/>
                  <w:iCs/>
                  <w:noProof/>
                  <w:lang w:val="en-US"/>
                </w:rPr>
                <w:t xml:space="preserve">Manually add a floorplan to Google Maps with Android Studio. </w:t>
              </w:r>
              <w:r w:rsidRPr="00076695">
                <w:rPr>
                  <w:noProof/>
                  <w:lang w:val="en-US"/>
                </w:rPr>
                <w:t xml:space="preserve">[Online] </w:t>
              </w:r>
              <w:r w:rsidRPr="00076695">
                <w:rPr>
                  <w:noProof/>
                  <w:lang w:val="en-US"/>
                </w:rPr>
                <w:br/>
                <w:t xml:space="preserve">Available at: </w:t>
              </w:r>
              <w:r w:rsidRPr="00076695">
                <w:rPr>
                  <w:noProof/>
                  <w:u w:val="single"/>
                  <w:lang w:val="en-US"/>
                </w:rPr>
                <w:t>https://stackoverflow.com/questions/46696257/manually-add-a-floorplan-to-google-maps-with-android-studio</w:t>
              </w:r>
              <w:r w:rsidRPr="00076695">
                <w:rPr>
                  <w:noProof/>
                  <w:lang w:val="en-US"/>
                </w:rPr>
                <w:br/>
                <w:t>[Accessed 20 Febuary 2020].</w:t>
              </w:r>
            </w:p>
            <w:p w14:paraId="4A37BF9D" w14:textId="77777777" w:rsidR="00076695" w:rsidRPr="00076695" w:rsidRDefault="00076695" w:rsidP="00076695">
              <w:pPr>
                <w:jc w:val="left"/>
                <w:rPr>
                  <w:noProof/>
                  <w:lang w:val="en-US"/>
                </w:rPr>
              </w:pPr>
              <w:r w:rsidRPr="00076695">
                <w:rPr>
                  <w:noProof/>
                  <w:lang w:val="en-US"/>
                </w:rPr>
                <w:lastRenderedPageBreak/>
                <w:t xml:space="preserve">joeschmidt45, 2017. </w:t>
              </w:r>
              <w:r w:rsidRPr="00076695">
                <w:rPr>
                  <w:i/>
                  <w:iCs/>
                  <w:noProof/>
                  <w:lang w:val="en-US"/>
                </w:rPr>
                <w:t xml:space="preserve">How can I make a String Base64 Url Safe Java/Android?. </w:t>
              </w:r>
              <w:r w:rsidRPr="00076695">
                <w:rPr>
                  <w:noProof/>
                  <w:lang w:val="en-US"/>
                </w:rPr>
                <w:t xml:space="preserve">[Online] </w:t>
              </w:r>
              <w:r w:rsidRPr="00076695">
                <w:rPr>
                  <w:noProof/>
                  <w:lang w:val="en-US"/>
                </w:rPr>
                <w:br/>
                <w:t xml:space="preserve">Available at: </w:t>
              </w:r>
              <w:r w:rsidRPr="00076695">
                <w:rPr>
                  <w:noProof/>
                  <w:u w:val="single"/>
                  <w:lang w:val="en-US"/>
                </w:rPr>
                <w:t>https://stackoverflow.com/questions/47123876/how-can-i-make-a-string-base64-url-safe-java-android</w:t>
              </w:r>
              <w:r w:rsidRPr="00076695">
                <w:rPr>
                  <w:noProof/>
                  <w:lang w:val="en-US"/>
                </w:rPr>
                <w:br/>
                <w:t>[Accessed 2 December 2019].</w:t>
              </w:r>
            </w:p>
            <w:p w14:paraId="57BED329" w14:textId="77777777" w:rsidR="00076695" w:rsidRPr="00076695" w:rsidRDefault="00076695" w:rsidP="00076695">
              <w:pPr>
                <w:jc w:val="left"/>
                <w:rPr>
                  <w:noProof/>
                  <w:lang w:val="en-US"/>
                </w:rPr>
              </w:pPr>
              <w:r w:rsidRPr="00076695">
                <w:rPr>
                  <w:noProof/>
                  <w:lang w:val="en-US"/>
                </w:rPr>
                <w:t xml:space="preserve">Johan, 2011. </w:t>
              </w:r>
              <w:r w:rsidRPr="00076695">
                <w:rPr>
                  <w:i/>
                  <w:iCs/>
                  <w:noProof/>
                  <w:lang w:val="en-US"/>
                </w:rPr>
                <w:t xml:space="preserve">Android, get latitude, longitude (wifi) and device ID. </w:t>
              </w:r>
              <w:r w:rsidRPr="00076695">
                <w:rPr>
                  <w:noProof/>
                  <w:lang w:val="en-US"/>
                </w:rPr>
                <w:t xml:space="preserve">[Online] </w:t>
              </w:r>
              <w:r w:rsidRPr="00076695">
                <w:rPr>
                  <w:noProof/>
                  <w:lang w:val="en-US"/>
                </w:rPr>
                <w:br/>
                <w:t xml:space="preserve">Available at: </w:t>
              </w:r>
              <w:r w:rsidRPr="00076695">
                <w:rPr>
                  <w:noProof/>
                  <w:u w:val="single"/>
                  <w:lang w:val="en-US"/>
                </w:rPr>
                <w:t>https://stackoverflow.com/questions/4585151/android-get-latitude-longitude-wifi-and-device-id</w:t>
              </w:r>
              <w:r w:rsidRPr="00076695">
                <w:rPr>
                  <w:noProof/>
                  <w:lang w:val="en-US"/>
                </w:rPr>
                <w:br/>
                <w:t>[Accessed 20 December 2019].</w:t>
              </w:r>
            </w:p>
            <w:p w14:paraId="4EB79FAA" w14:textId="77777777" w:rsidR="00076695" w:rsidRPr="00076695" w:rsidRDefault="00076695" w:rsidP="00076695">
              <w:pPr>
                <w:jc w:val="left"/>
                <w:rPr>
                  <w:noProof/>
                  <w:lang w:val="en-US"/>
                </w:rPr>
              </w:pPr>
              <w:r w:rsidRPr="00076695">
                <w:rPr>
                  <w:noProof/>
                  <w:lang w:val="en-US"/>
                </w:rPr>
                <w:t xml:space="preserve">Loki, 2009. </w:t>
              </w:r>
              <w:r w:rsidRPr="00076695">
                <w:rPr>
                  <w:i/>
                  <w:iCs/>
                  <w:noProof/>
                  <w:lang w:val="en-US"/>
                </w:rPr>
                <w:t xml:space="preserve">Wifi Triangulation. </w:t>
              </w:r>
              <w:r w:rsidRPr="00076695">
                <w:rPr>
                  <w:noProof/>
                  <w:lang w:val="en-US"/>
                </w:rPr>
                <w:t xml:space="preserve">[Online] </w:t>
              </w:r>
              <w:r w:rsidRPr="00076695">
                <w:rPr>
                  <w:noProof/>
                  <w:lang w:val="en-US"/>
                </w:rPr>
                <w:br/>
                <w:t xml:space="preserve">Available at: </w:t>
              </w:r>
              <w:r w:rsidRPr="00076695">
                <w:rPr>
                  <w:noProof/>
                  <w:u w:val="single"/>
                  <w:lang w:val="en-US"/>
                </w:rPr>
                <w:t>https://stackoverflow.com/questions/1009703/wifi-triangulation</w:t>
              </w:r>
              <w:r w:rsidRPr="00076695">
                <w:rPr>
                  <w:noProof/>
                  <w:lang w:val="en-US"/>
                </w:rPr>
                <w:br/>
                <w:t>[Accessed 10 January 2020].</w:t>
              </w:r>
            </w:p>
            <w:p w14:paraId="75751971" w14:textId="77777777" w:rsidR="00076695" w:rsidRPr="00076695" w:rsidRDefault="00076695" w:rsidP="00076695">
              <w:pPr>
                <w:jc w:val="left"/>
                <w:rPr>
                  <w:noProof/>
                  <w:lang w:val="en-US"/>
                </w:rPr>
              </w:pPr>
              <w:r w:rsidRPr="00076695">
                <w:rPr>
                  <w:noProof/>
                  <w:lang w:val="en-US"/>
                </w:rPr>
                <w:t xml:space="preserve">Maduskar, D., 2017. </w:t>
              </w:r>
              <w:r w:rsidRPr="00076695">
                <w:rPr>
                  <w:i/>
                  <w:iCs/>
                  <w:noProof/>
                  <w:lang w:val="en-US"/>
                </w:rPr>
                <w:t xml:space="preserve">RSSI based adaptive indoor location tracker. </w:t>
              </w:r>
              <w:r w:rsidRPr="00076695">
                <w:rPr>
                  <w:noProof/>
                  <w:lang w:val="en-US"/>
                </w:rPr>
                <w:t xml:space="preserve">[Online] </w:t>
              </w:r>
              <w:r w:rsidRPr="00076695">
                <w:rPr>
                  <w:noProof/>
                  <w:lang w:val="en-US"/>
                </w:rPr>
                <w:br/>
                <w:t xml:space="preserve">Available at: </w:t>
              </w:r>
              <w:r w:rsidRPr="00076695">
                <w:rPr>
                  <w:noProof/>
                  <w:u w:val="single"/>
                  <w:lang w:val="en-US"/>
                </w:rPr>
                <w:t>https://scientificphoneapps.springeropen.com/articles/10.1186/s41070-017-0015-z</w:t>
              </w:r>
              <w:r w:rsidRPr="00076695">
                <w:rPr>
                  <w:noProof/>
                  <w:lang w:val="en-US"/>
                </w:rPr>
                <w:br/>
                <w:t>[Accessed 26 October 2019].</w:t>
              </w:r>
            </w:p>
            <w:p w14:paraId="285DF857" w14:textId="77777777" w:rsidR="00076695" w:rsidRPr="00076695" w:rsidRDefault="00076695" w:rsidP="00076695">
              <w:pPr>
                <w:jc w:val="left"/>
                <w:rPr>
                  <w:noProof/>
                  <w:lang w:val="en-US"/>
                </w:rPr>
              </w:pPr>
              <w:r w:rsidRPr="00076695">
                <w:rPr>
                  <w:noProof/>
                  <w:lang w:val="en-US"/>
                </w:rPr>
                <w:t xml:space="preserve">maruf, 2016. </w:t>
              </w:r>
              <w:r w:rsidRPr="00076695">
                <w:rPr>
                  <w:i/>
                  <w:iCs/>
                  <w:noProof/>
                  <w:lang w:val="en-US"/>
                </w:rPr>
                <w:t xml:space="preserve">Calling web API and Receive return value in Android. </w:t>
              </w:r>
              <w:r w:rsidRPr="00076695">
                <w:rPr>
                  <w:noProof/>
                  <w:lang w:val="en-US"/>
                </w:rPr>
                <w:t xml:space="preserve">[Online] </w:t>
              </w:r>
              <w:r w:rsidRPr="00076695">
                <w:rPr>
                  <w:noProof/>
                  <w:lang w:val="en-US"/>
                </w:rPr>
                <w:br/>
                <w:t xml:space="preserve">Available at: </w:t>
              </w:r>
              <w:r w:rsidRPr="00076695">
                <w:rPr>
                  <w:noProof/>
                  <w:u w:val="single"/>
                  <w:lang w:val="en-US"/>
                </w:rPr>
                <w:t>https://stackoverflow.com/questions/34916781/calling-web-api-and-receive-return-value-in-android</w:t>
              </w:r>
              <w:r w:rsidRPr="00076695">
                <w:rPr>
                  <w:noProof/>
                  <w:lang w:val="en-US"/>
                </w:rPr>
                <w:br/>
                <w:t>[Accessed 4 January 2020].</w:t>
              </w:r>
            </w:p>
            <w:p w14:paraId="380CF7D9" w14:textId="77777777" w:rsidR="00076695" w:rsidRPr="00076695" w:rsidRDefault="00076695" w:rsidP="00076695">
              <w:pPr>
                <w:jc w:val="left"/>
                <w:rPr>
                  <w:noProof/>
                  <w:lang w:val="en-US"/>
                </w:rPr>
              </w:pPr>
              <w:r w:rsidRPr="00076695">
                <w:rPr>
                  <w:noProof/>
                  <w:lang w:val="en-US"/>
                </w:rPr>
                <w:t xml:space="preserve">Miller, R., 2013. </w:t>
              </w:r>
              <w:r w:rsidRPr="00076695">
                <w:rPr>
                  <w:i/>
                  <w:iCs/>
                  <w:noProof/>
                  <w:lang w:val="en-US"/>
                </w:rPr>
                <w:t xml:space="preserve">Wifi-based trilateration on Android. </w:t>
              </w:r>
              <w:r w:rsidRPr="00076695">
                <w:rPr>
                  <w:noProof/>
                  <w:lang w:val="en-US"/>
                </w:rPr>
                <w:t xml:space="preserve">[Online] </w:t>
              </w:r>
              <w:r w:rsidRPr="00076695">
                <w:rPr>
                  <w:noProof/>
                  <w:lang w:val="en-US"/>
                </w:rPr>
                <w:br/>
                <w:t xml:space="preserve">Available at: </w:t>
              </w:r>
              <w:r w:rsidRPr="00076695">
                <w:rPr>
                  <w:noProof/>
                  <w:u w:val="single"/>
                  <w:lang w:val="en-US"/>
                </w:rPr>
                <w:t>http://rvmiller.com/2013/05/part-1-wifi-based-trilateration-on-android/</w:t>
              </w:r>
              <w:r w:rsidRPr="00076695">
                <w:rPr>
                  <w:noProof/>
                  <w:lang w:val="en-US"/>
                </w:rPr>
                <w:br/>
                <w:t>[Accessed 23 August 2019].</w:t>
              </w:r>
            </w:p>
            <w:p w14:paraId="648D1C4B" w14:textId="77777777" w:rsidR="00076695" w:rsidRPr="00076695" w:rsidRDefault="00076695" w:rsidP="00076695">
              <w:pPr>
                <w:jc w:val="left"/>
                <w:rPr>
                  <w:noProof/>
                  <w:lang w:val="en-US"/>
                </w:rPr>
              </w:pPr>
              <w:r w:rsidRPr="00076695">
                <w:rPr>
                  <w:noProof/>
                  <w:lang w:val="en-US"/>
                </w:rPr>
                <w:t xml:space="preserve">Mylnikov, A., 2015. </w:t>
              </w:r>
              <w:r w:rsidRPr="00076695">
                <w:rPr>
                  <w:i/>
                  <w:iCs/>
                  <w:noProof/>
                  <w:lang w:val="en-US"/>
                </w:rPr>
                <w:t xml:space="preserve">Public Wi-Fi database. </w:t>
              </w:r>
              <w:r w:rsidRPr="00076695">
                <w:rPr>
                  <w:noProof/>
                  <w:lang w:val="en-US"/>
                </w:rPr>
                <w:t xml:space="preserve">[Online] </w:t>
              </w:r>
              <w:r w:rsidRPr="00076695">
                <w:rPr>
                  <w:noProof/>
                  <w:lang w:val="en-US"/>
                </w:rPr>
                <w:br/>
                <w:t xml:space="preserve">Available at: </w:t>
              </w:r>
              <w:r w:rsidRPr="00076695">
                <w:rPr>
                  <w:noProof/>
                  <w:u w:val="single"/>
                  <w:lang w:val="en-US"/>
                </w:rPr>
                <w:t>https://www.mylnikov.org/archives/1170</w:t>
              </w:r>
              <w:r w:rsidRPr="00076695">
                <w:rPr>
                  <w:noProof/>
                  <w:lang w:val="en-US"/>
                </w:rPr>
                <w:br/>
                <w:t>[Accessed 20 November 2019].</w:t>
              </w:r>
            </w:p>
            <w:p w14:paraId="148348A2" w14:textId="77777777" w:rsidR="00076695" w:rsidRPr="00076695" w:rsidRDefault="00076695" w:rsidP="00076695">
              <w:pPr>
                <w:jc w:val="left"/>
                <w:rPr>
                  <w:noProof/>
                  <w:lang w:val="en-US"/>
                </w:rPr>
              </w:pPr>
              <w:r w:rsidRPr="00076695">
                <w:rPr>
                  <w:noProof/>
                  <w:lang w:val="en-US"/>
                </w:rPr>
                <w:t xml:space="preserve">neXenio, 2019. </w:t>
              </w:r>
              <w:r w:rsidRPr="00076695">
                <w:rPr>
                  <w:i/>
                  <w:iCs/>
                  <w:noProof/>
                  <w:lang w:val="en-US"/>
                </w:rPr>
                <w:t xml:space="preserve">BLE-Indoor-Positioning. </w:t>
              </w:r>
              <w:r w:rsidRPr="00076695">
                <w:rPr>
                  <w:noProof/>
                  <w:lang w:val="en-US"/>
                </w:rPr>
                <w:t xml:space="preserve">[Online] </w:t>
              </w:r>
              <w:r w:rsidRPr="00076695">
                <w:rPr>
                  <w:noProof/>
                  <w:lang w:val="en-US"/>
                </w:rPr>
                <w:br/>
                <w:t xml:space="preserve">Available at: </w:t>
              </w:r>
              <w:r w:rsidRPr="00076695">
                <w:rPr>
                  <w:noProof/>
                  <w:u w:val="single"/>
                  <w:lang w:val="en-US"/>
                </w:rPr>
                <w:t>https://github.com/neXenio/BLE-Indoor-Positioning</w:t>
              </w:r>
              <w:r w:rsidRPr="00076695">
                <w:rPr>
                  <w:noProof/>
                  <w:lang w:val="en-US"/>
                </w:rPr>
                <w:br/>
                <w:t>[Accessed 26 July 2019].</w:t>
              </w:r>
            </w:p>
            <w:p w14:paraId="0B862B19" w14:textId="77777777" w:rsidR="00076695" w:rsidRPr="00076695" w:rsidRDefault="00076695" w:rsidP="00076695">
              <w:pPr>
                <w:jc w:val="left"/>
                <w:rPr>
                  <w:noProof/>
                  <w:lang w:val="en-US"/>
                </w:rPr>
              </w:pPr>
              <w:r w:rsidRPr="00076695">
                <w:rPr>
                  <w:noProof/>
                  <w:lang w:val="en-US"/>
                </w:rPr>
                <w:t xml:space="preserve">NotYoAvgJoe, 2017. </w:t>
              </w:r>
              <w:r w:rsidRPr="00076695">
                <w:rPr>
                  <w:i/>
                  <w:iCs/>
                  <w:noProof/>
                  <w:lang w:val="en-US"/>
                </w:rPr>
                <w:t xml:space="preserve">Indoor map for android with current location marker. </w:t>
              </w:r>
              <w:r w:rsidRPr="00076695">
                <w:rPr>
                  <w:noProof/>
                  <w:lang w:val="en-US"/>
                </w:rPr>
                <w:t xml:space="preserve">[Online] </w:t>
              </w:r>
              <w:r w:rsidRPr="00076695">
                <w:rPr>
                  <w:noProof/>
                  <w:lang w:val="en-US"/>
                </w:rPr>
                <w:br/>
                <w:t xml:space="preserve">Available at: </w:t>
              </w:r>
              <w:r w:rsidRPr="00076695">
                <w:rPr>
                  <w:noProof/>
                  <w:u w:val="single"/>
                  <w:lang w:val="en-US"/>
                </w:rPr>
                <w:t>https://stackoverflow.com/questions/46142278/indoor-map-for-android-with-current-location-marker</w:t>
              </w:r>
              <w:r w:rsidRPr="00076695">
                <w:rPr>
                  <w:noProof/>
                  <w:lang w:val="en-US"/>
                </w:rPr>
                <w:br/>
                <w:t>[Accessed 15 January 2020].</w:t>
              </w:r>
            </w:p>
            <w:p w14:paraId="3530130F" w14:textId="77777777" w:rsidR="00076695" w:rsidRPr="00076695" w:rsidRDefault="00076695" w:rsidP="00076695">
              <w:pPr>
                <w:jc w:val="left"/>
                <w:rPr>
                  <w:noProof/>
                  <w:lang w:val="en-US"/>
                </w:rPr>
              </w:pPr>
              <w:r w:rsidRPr="00076695">
                <w:rPr>
                  <w:noProof/>
                  <w:lang w:val="en-US"/>
                </w:rPr>
                <w:t xml:space="preserve">NotYoAvgJoe, 2017. </w:t>
              </w:r>
              <w:r w:rsidRPr="00076695">
                <w:rPr>
                  <w:i/>
                  <w:iCs/>
                  <w:noProof/>
                  <w:lang w:val="en-US"/>
                </w:rPr>
                <w:t xml:space="preserve">Indoor map for android with current location marker. </w:t>
              </w:r>
              <w:r w:rsidRPr="00076695">
                <w:rPr>
                  <w:noProof/>
                  <w:lang w:val="en-US"/>
                </w:rPr>
                <w:t xml:space="preserve">[Online] </w:t>
              </w:r>
              <w:r w:rsidRPr="00076695">
                <w:rPr>
                  <w:noProof/>
                  <w:lang w:val="en-US"/>
                </w:rPr>
                <w:br/>
                <w:t xml:space="preserve">Available at: </w:t>
              </w:r>
              <w:r w:rsidRPr="00076695">
                <w:rPr>
                  <w:noProof/>
                  <w:u w:val="single"/>
                  <w:lang w:val="en-US"/>
                </w:rPr>
                <w:t>https://stackoverflow.com/questions/46142278/indoor-map-for-android-with-current-location-marker</w:t>
              </w:r>
              <w:r w:rsidRPr="00076695">
                <w:rPr>
                  <w:noProof/>
                  <w:lang w:val="en-US"/>
                </w:rPr>
                <w:br/>
                <w:t>[Accessed 17 August 2019].</w:t>
              </w:r>
            </w:p>
            <w:p w14:paraId="1057EA0A" w14:textId="77777777" w:rsidR="00076695" w:rsidRPr="00076695" w:rsidRDefault="00076695" w:rsidP="00076695">
              <w:pPr>
                <w:jc w:val="left"/>
                <w:rPr>
                  <w:noProof/>
                  <w:lang w:val="en-US"/>
                </w:rPr>
              </w:pPr>
              <w:r w:rsidRPr="00076695">
                <w:rPr>
                  <w:noProof/>
                  <w:lang w:val="en-US"/>
                </w:rPr>
                <w:t xml:space="preserve">Ogbo, O., 2015. </w:t>
              </w:r>
              <w:r w:rsidRPr="00076695">
                <w:rPr>
                  <w:i/>
                  <w:iCs/>
                  <w:noProof/>
                  <w:lang w:val="en-US"/>
                </w:rPr>
                <w:t xml:space="preserve">How to use a web API from your Android app. </w:t>
              </w:r>
              <w:r w:rsidRPr="00076695">
                <w:rPr>
                  <w:noProof/>
                  <w:lang w:val="en-US"/>
                </w:rPr>
                <w:t xml:space="preserve">[Online] </w:t>
              </w:r>
              <w:r w:rsidRPr="00076695">
                <w:rPr>
                  <w:noProof/>
                  <w:lang w:val="en-US"/>
                </w:rPr>
                <w:br/>
                <w:t xml:space="preserve">Available at: </w:t>
              </w:r>
              <w:r w:rsidRPr="00076695">
                <w:rPr>
                  <w:noProof/>
                  <w:u w:val="single"/>
                  <w:lang w:val="en-US"/>
                </w:rPr>
                <w:t>https://www.androidauthority.com/use-remote-web-api-within-android-app-617869/</w:t>
              </w:r>
              <w:r w:rsidRPr="00076695">
                <w:rPr>
                  <w:noProof/>
                  <w:lang w:val="en-US"/>
                </w:rPr>
                <w:br/>
                <w:t>[Accessed 23 December 2019].</w:t>
              </w:r>
            </w:p>
            <w:p w14:paraId="17BA2EF8" w14:textId="77777777" w:rsidR="00076695" w:rsidRPr="00076695" w:rsidRDefault="00076695" w:rsidP="00076695">
              <w:pPr>
                <w:jc w:val="left"/>
                <w:rPr>
                  <w:noProof/>
                  <w:lang w:val="en-US"/>
                </w:rPr>
              </w:pPr>
              <w:r w:rsidRPr="00076695">
                <w:rPr>
                  <w:noProof/>
                  <w:lang w:val="en-US"/>
                </w:rPr>
                <w:lastRenderedPageBreak/>
                <w:t xml:space="preserve">Paul, A., 2009. </w:t>
              </w:r>
              <w:r w:rsidRPr="00076695">
                <w:rPr>
                  <w:i/>
                  <w:iCs/>
                  <w:noProof/>
                  <w:lang w:val="en-US"/>
                </w:rPr>
                <w:t xml:space="preserve">RSSI-Based Indoor Localization and Tracking Using Sigma-Point Kalman Smoothers. </w:t>
              </w:r>
              <w:r w:rsidRPr="00076695">
                <w:rPr>
                  <w:noProof/>
                  <w:lang w:val="en-US"/>
                </w:rPr>
                <w:t xml:space="preserve">[Online] </w:t>
              </w:r>
              <w:r w:rsidRPr="00076695">
                <w:rPr>
                  <w:noProof/>
                  <w:lang w:val="en-US"/>
                </w:rPr>
                <w:br/>
                <w:t xml:space="preserve">Available at: </w:t>
              </w:r>
              <w:r w:rsidRPr="00076695">
                <w:rPr>
                  <w:noProof/>
                  <w:u w:val="single"/>
                  <w:lang w:val="en-US"/>
                </w:rPr>
                <w:t>https://www.researchgate.net/publication/224605820_RSSI-Based_Indoor_Localization_and_Tracking_Using_Sigma-Point_Kalman_Smoothers</w:t>
              </w:r>
              <w:r w:rsidRPr="00076695">
                <w:rPr>
                  <w:noProof/>
                  <w:lang w:val="en-US"/>
                </w:rPr>
                <w:br/>
                <w:t>[Accessed 20 January 2020].</w:t>
              </w:r>
            </w:p>
            <w:p w14:paraId="5CA88F72" w14:textId="77777777" w:rsidR="00076695" w:rsidRPr="00076695" w:rsidRDefault="00076695" w:rsidP="00076695">
              <w:pPr>
                <w:jc w:val="left"/>
                <w:rPr>
                  <w:noProof/>
                  <w:lang w:val="en-US"/>
                </w:rPr>
              </w:pPr>
              <w:r w:rsidRPr="00076695">
                <w:rPr>
                  <w:noProof/>
                  <w:lang w:val="en-US"/>
                </w:rPr>
                <w:t xml:space="preserve">Quora, 2018. </w:t>
              </w:r>
              <w:r w:rsidRPr="00076695">
                <w:rPr>
                  <w:i/>
                  <w:iCs/>
                  <w:noProof/>
                  <w:lang w:val="en-US"/>
                </w:rPr>
                <w:t xml:space="preserve">How can I implement a 2D map of an indoor environment using android?. </w:t>
              </w:r>
              <w:r w:rsidRPr="00076695">
                <w:rPr>
                  <w:noProof/>
                  <w:lang w:val="en-US"/>
                </w:rPr>
                <w:t xml:space="preserve">[Online] </w:t>
              </w:r>
              <w:r w:rsidRPr="00076695">
                <w:rPr>
                  <w:noProof/>
                  <w:lang w:val="en-US"/>
                </w:rPr>
                <w:br/>
                <w:t xml:space="preserve">Available at: </w:t>
              </w:r>
              <w:r w:rsidRPr="00076695">
                <w:rPr>
                  <w:noProof/>
                  <w:u w:val="single"/>
                  <w:lang w:val="en-US"/>
                </w:rPr>
                <w:t>https://www.quora.com/How-can-I-implement-a-2D-map-of-an-indoor-environment-using-android</w:t>
              </w:r>
              <w:r w:rsidRPr="00076695">
                <w:rPr>
                  <w:noProof/>
                  <w:lang w:val="en-US"/>
                </w:rPr>
                <w:br/>
                <w:t>[Accessed 12 Febuary 2020].</w:t>
              </w:r>
            </w:p>
            <w:p w14:paraId="499400D3" w14:textId="77777777" w:rsidR="00076695" w:rsidRPr="00076695" w:rsidRDefault="00076695" w:rsidP="00076695">
              <w:pPr>
                <w:jc w:val="left"/>
                <w:rPr>
                  <w:noProof/>
                  <w:lang w:val="en-US"/>
                </w:rPr>
              </w:pPr>
              <w:r w:rsidRPr="00076695">
                <w:rPr>
                  <w:noProof/>
                  <w:lang w:val="en-US"/>
                </w:rPr>
                <w:t xml:space="preserve">S.Grover, R., 2013. </w:t>
              </w:r>
              <w:r w:rsidRPr="00076695">
                <w:rPr>
                  <w:i/>
                  <w:iCs/>
                  <w:noProof/>
                  <w:lang w:val="en-US"/>
                </w:rPr>
                <w:t xml:space="preserve">Programming with Java. </w:t>
              </w:r>
              <w:r w:rsidRPr="00076695">
                <w:rPr>
                  <w:noProof/>
                  <w:lang w:val="en-US"/>
                </w:rPr>
                <w:t xml:space="preserve">[Online] </w:t>
              </w:r>
              <w:r w:rsidRPr="00076695">
                <w:rPr>
                  <w:noProof/>
                  <w:lang w:val="en-US"/>
                </w:rPr>
                <w:br/>
                <w:t xml:space="preserve">Available at: </w:t>
              </w:r>
              <w:r w:rsidRPr="00076695">
                <w:rPr>
                  <w:noProof/>
                  <w:u w:val="single"/>
                  <w:lang w:val="en-US"/>
                </w:rPr>
                <w:t>https://books.google.co.uk/books?id=Ki2DMaeeHpUC&amp;pg=PA78#v=onepage&amp;q&amp;f=true</w:t>
              </w:r>
              <w:r w:rsidRPr="00076695">
                <w:rPr>
                  <w:noProof/>
                  <w:lang w:val="en-US"/>
                </w:rPr>
                <w:br/>
                <w:t>[Accessed 23 December 2019].</w:t>
              </w:r>
            </w:p>
            <w:p w14:paraId="4DF07485" w14:textId="77777777" w:rsidR="00076695" w:rsidRPr="00076695" w:rsidRDefault="00076695" w:rsidP="00076695">
              <w:pPr>
                <w:jc w:val="left"/>
                <w:rPr>
                  <w:noProof/>
                  <w:lang w:val="en-US"/>
                </w:rPr>
              </w:pPr>
              <w:r w:rsidRPr="00076695">
                <w:rPr>
                  <w:noProof/>
                  <w:lang w:val="en-US"/>
                </w:rPr>
                <w:t xml:space="preserve">SEVERYN, 2016. </w:t>
              </w:r>
              <w:r w:rsidRPr="00076695">
                <w:rPr>
                  <w:i/>
                  <w:iCs/>
                  <w:noProof/>
                  <w:lang w:val="en-US"/>
                </w:rPr>
                <w:t xml:space="preserve">Indoor Positioning System: How We Worked on Solving Geolocation Challenge. </w:t>
              </w:r>
              <w:r w:rsidRPr="00076695">
                <w:rPr>
                  <w:noProof/>
                  <w:lang w:val="en-US"/>
                </w:rPr>
                <w:t xml:space="preserve">[Online] </w:t>
              </w:r>
              <w:r w:rsidRPr="00076695">
                <w:rPr>
                  <w:noProof/>
                  <w:lang w:val="en-US"/>
                </w:rPr>
                <w:br/>
                <w:t xml:space="preserve">Available at: </w:t>
              </w:r>
              <w:r w:rsidRPr="00076695">
                <w:rPr>
                  <w:noProof/>
                  <w:u w:val="single"/>
                  <w:lang w:val="en-US"/>
                </w:rPr>
                <w:t>https://www.grossum.com/blog/indoor-positioning-system-how-we-worked-on-solving-this-challenge</w:t>
              </w:r>
              <w:r w:rsidRPr="00076695">
                <w:rPr>
                  <w:noProof/>
                  <w:lang w:val="en-US"/>
                </w:rPr>
                <w:br/>
                <w:t>[Accessed 18 December 2019].</w:t>
              </w:r>
            </w:p>
            <w:p w14:paraId="1CB2F24D" w14:textId="77777777" w:rsidR="00076695" w:rsidRPr="00076695" w:rsidRDefault="00076695" w:rsidP="00076695">
              <w:pPr>
                <w:jc w:val="left"/>
                <w:rPr>
                  <w:noProof/>
                  <w:lang w:val="en-US"/>
                </w:rPr>
              </w:pPr>
              <w:r w:rsidRPr="00076695">
                <w:rPr>
                  <w:noProof/>
                  <w:lang w:val="en-US"/>
                </w:rPr>
                <w:t xml:space="preserve">Talentica, 2017. </w:t>
              </w:r>
              <w:r w:rsidRPr="00076695">
                <w:rPr>
                  <w:i/>
                  <w:iCs/>
                  <w:noProof/>
                  <w:lang w:val="en-US"/>
                </w:rPr>
                <w:t xml:space="preserve">WifiIndoorPositioning. </w:t>
              </w:r>
              <w:r w:rsidRPr="00076695">
                <w:rPr>
                  <w:noProof/>
                  <w:lang w:val="en-US"/>
                </w:rPr>
                <w:t xml:space="preserve">[Online] </w:t>
              </w:r>
              <w:r w:rsidRPr="00076695">
                <w:rPr>
                  <w:noProof/>
                  <w:lang w:val="en-US"/>
                </w:rPr>
                <w:br/>
                <w:t xml:space="preserve">Available at: </w:t>
              </w:r>
              <w:r w:rsidRPr="00076695">
                <w:rPr>
                  <w:noProof/>
                  <w:u w:val="single"/>
                  <w:lang w:val="en-US"/>
                </w:rPr>
                <w:t>https://github.com/Talentica/WifiIndoorPositioning</w:t>
              </w:r>
              <w:r w:rsidRPr="00076695">
                <w:rPr>
                  <w:noProof/>
                  <w:lang w:val="en-US"/>
                </w:rPr>
                <w:br/>
                <w:t>[Accessed 27 July 2019].</w:t>
              </w:r>
            </w:p>
            <w:p w14:paraId="1806419A" w14:textId="77777777" w:rsidR="00076695" w:rsidRPr="00076695" w:rsidRDefault="00076695" w:rsidP="00076695">
              <w:pPr>
                <w:jc w:val="left"/>
                <w:rPr>
                  <w:noProof/>
                  <w:lang w:val="en-US"/>
                </w:rPr>
              </w:pPr>
              <w:r w:rsidRPr="00076695">
                <w:rPr>
                  <w:noProof/>
                  <w:lang w:val="en-US"/>
                </w:rPr>
                <w:t xml:space="preserve">Tfish, 2016. </w:t>
              </w:r>
              <w:r w:rsidRPr="00076695">
                <w:rPr>
                  <w:i/>
                  <w:iCs/>
                  <w:noProof/>
                  <w:lang w:val="en-US"/>
                </w:rPr>
                <w:t xml:space="preserve">How To Send json Object to the server from my android app. </w:t>
              </w:r>
              <w:r w:rsidRPr="00076695">
                <w:rPr>
                  <w:noProof/>
                  <w:lang w:val="en-US"/>
                </w:rPr>
                <w:t xml:space="preserve">[Online] </w:t>
              </w:r>
              <w:r w:rsidRPr="00076695">
                <w:rPr>
                  <w:noProof/>
                  <w:lang w:val="en-US"/>
                </w:rPr>
                <w:br/>
                <w:t xml:space="preserve">Available at: </w:t>
              </w:r>
              <w:r w:rsidRPr="00076695">
                <w:rPr>
                  <w:noProof/>
                  <w:u w:val="single"/>
                  <w:lang w:val="en-US"/>
                </w:rPr>
                <w:t>https://stackoverflow.com/questions/35390928/how-to-send-json-object-to-the-server-from-my-android-app</w:t>
              </w:r>
              <w:r w:rsidRPr="00076695">
                <w:rPr>
                  <w:noProof/>
                  <w:lang w:val="en-US"/>
                </w:rPr>
                <w:br/>
                <w:t>[Accessed 22 November 2019].</w:t>
              </w:r>
            </w:p>
            <w:p w14:paraId="430F6B51" w14:textId="77777777" w:rsidR="00076695" w:rsidRPr="00076695" w:rsidRDefault="00076695" w:rsidP="00076695">
              <w:pPr>
                <w:jc w:val="left"/>
                <w:rPr>
                  <w:noProof/>
                  <w:lang w:val="en-US"/>
                </w:rPr>
              </w:pPr>
              <w:r w:rsidRPr="00076695">
                <w:rPr>
                  <w:noProof/>
                  <w:lang w:val="en-US"/>
                </w:rPr>
                <w:t xml:space="preserve">tutorailspoint, 2020. </w:t>
              </w:r>
              <w:r w:rsidRPr="00076695">
                <w:rPr>
                  <w:i/>
                  <w:iCs/>
                  <w:noProof/>
                  <w:lang w:val="en-US"/>
                </w:rPr>
                <w:t xml:space="preserve">Android - Camera. </w:t>
              </w:r>
              <w:r w:rsidRPr="00076695">
                <w:rPr>
                  <w:noProof/>
                  <w:lang w:val="en-US"/>
                </w:rPr>
                <w:t xml:space="preserve">[Online] </w:t>
              </w:r>
              <w:r w:rsidRPr="00076695">
                <w:rPr>
                  <w:noProof/>
                  <w:lang w:val="en-US"/>
                </w:rPr>
                <w:br/>
                <w:t xml:space="preserve">Available at: </w:t>
              </w:r>
              <w:r w:rsidRPr="00076695">
                <w:rPr>
                  <w:noProof/>
                  <w:u w:val="single"/>
                  <w:lang w:val="en-US"/>
                </w:rPr>
                <w:t>https://www.tutorialspoint.com/android/android_camera.htm</w:t>
              </w:r>
              <w:r w:rsidRPr="00076695">
                <w:rPr>
                  <w:noProof/>
                  <w:lang w:val="en-US"/>
                </w:rPr>
                <w:br/>
                <w:t>[Accessed 15 August 2019].</w:t>
              </w:r>
            </w:p>
            <w:p w14:paraId="4194C902" w14:textId="77777777" w:rsidR="00076695" w:rsidRPr="00076695" w:rsidRDefault="00076695" w:rsidP="00076695">
              <w:pPr>
                <w:jc w:val="left"/>
                <w:rPr>
                  <w:noProof/>
                  <w:lang w:val="en-US"/>
                </w:rPr>
              </w:pPr>
              <w:r w:rsidRPr="00076695">
                <w:rPr>
                  <w:noProof/>
                  <w:lang w:val="en-US"/>
                </w:rPr>
                <w:t xml:space="preserve">tutorialspoint, 2019. </w:t>
              </w:r>
              <w:r w:rsidRPr="00076695">
                <w:rPr>
                  <w:i/>
                  <w:iCs/>
                  <w:noProof/>
                  <w:lang w:val="en-US"/>
                </w:rPr>
                <w:t xml:space="preserve">Android - Broadcast Recievers. </w:t>
              </w:r>
              <w:r w:rsidRPr="00076695">
                <w:rPr>
                  <w:noProof/>
                  <w:lang w:val="en-US"/>
                </w:rPr>
                <w:t xml:space="preserve">[Online] </w:t>
              </w:r>
              <w:r w:rsidRPr="00076695">
                <w:rPr>
                  <w:noProof/>
                  <w:lang w:val="en-US"/>
                </w:rPr>
                <w:br/>
                <w:t xml:space="preserve">Available at: </w:t>
              </w:r>
              <w:r w:rsidRPr="00076695">
                <w:rPr>
                  <w:noProof/>
                  <w:u w:val="single"/>
                  <w:lang w:val="en-US"/>
                </w:rPr>
                <w:t>https://www.tutorialspoint.com/android/android_broadcast_receivers.htm</w:t>
              </w:r>
              <w:r w:rsidRPr="00076695">
                <w:rPr>
                  <w:noProof/>
                  <w:lang w:val="en-US"/>
                </w:rPr>
                <w:br/>
                <w:t>[Accessed 12 December 2019].</w:t>
              </w:r>
            </w:p>
            <w:p w14:paraId="03F02F9E" w14:textId="77777777" w:rsidR="00076695" w:rsidRPr="00076695" w:rsidRDefault="00076695" w:rsidP="00076695">
              <w:pPr>
                <w:jc w:val="left"/>
                <w:rPr>
                  <w:noProof/>
                  <w:lang w:val="en-US"/>
                </w:rPr>
              </w:pPr>
              <w:r w:rsidRPr="00076695">
                <w:rPr>
                  <w:noProof/>
                  <w:lang w:val="en-US"/>
                </w:rPr>
                <w:t xml:space="preserve">tutorialspoint, 2019. </w:t>
              </w:r>
              <w:r w:rsidRPr="00076695">
                <w:rPr>
                  <w:i/>
                  <w:iCs/>
                  <w:noProof/>
                  <w:lang w:val="en-US"/>
                </w:rPr>
                <w:t xml:space="preserve">Android - Wi-FI. </w:t>
              </w:r>
              <w:r w:rsidRPr="00076695">
                <w:rPr>
                  <w:noProof/>
                  <w:lang w:val="en-US"/>
                </w:rPr>
                <w:t xml:space="preserve">[Online] </w:t>
              </w:r>
              <w:r w:rsidRPr="00076695">
                <w:rPr>
                  <w:noProof/>
                  <w:lang w:val="en-US"/>
                </w:rPr>
                <w:br/>
                <w:t xml:space="preserve">Available at: </w:t>
              </w:r>
              <w:r w:rsidRPr="00076695">
                <w:rPr>
                  <w:noProof/>
                  <w:u w:val="single"/>
                  <w:lang w:val="en-US"/>
                </w:rPr>
                <w:t>http://www.tutorialspoint.com/android/android_wi_fi.htm</w:t>
              </w:r>
              <w:r w:rsidRPr="00076695">
                <w:rPr>
                  <w:noProof/>
                  <w:lang w:val="en-US"/>
                </w:rPr>
                <w:br/>
                <w:t>[Accessed 14 December 2019].</w:t>
              </w:r>
            </w:p>
            <w:p w14:paraId="305F645E" w14:textId="77777777" w:rsidR="00076695" w:rsidRPr="00076695" w:rsidRDefault="00076695" w:rsidP="00076695">
              <w:pPr>
                <w:jc w:val="left"/>
                <w:rPr>
                  <w:noProof/>
                  <w:lang w:val="en-US"/>
                </w:rPr>
              </w:pPr>
              <w:r w:rsidRPr="00076695">
                <w:rPr>
                  <w:noProof/>
                  <w:lang w:val="en-US"/>
                </w:rPr>
                <w:t xml:space="preserve">tutorialspoint, 2020. </w:t>
              </w:r>
              <w:r w:rsidRPr="00076695">
                <w:rPr>
                  <w:i/>
                  <w:iCs/>
                  <w:noProof/>
                  <w:lang w:val="en-US"/>
                </w:rPr>
                <w:t xml:space="preserve">Android - Alert Dialoges. </w:t>
              </w:r>
              <w:r w:rsidRPr="00076695">
                <w:rPr>
                  <w:noProof/>
                  <w:lang w:val="en-US"/>
                </w:rPr>
                <w:t xml:space="preserve">[Online] </w:t>
              </w:r>
              <w:r w:rsidRPr="00076695">
                <w:rPr>
                  <w:noProof/>
                  <w:lang w:val="en-US"/>
                </w:rPr>
                <w:br/>
                <w:t xml:space="preserve">Available at: </w:t>
              </w:r>
              <w:r w:rsidRPr="00076695">
                <w:rPr>
                  <w:noProof/>
                  <w:u w:val="single"/>
                  <w:lang w:val="en-US"/>
                </w:rPr>
                <w:t>https://www.tutorialspoint.com/android/android_alert_dialoges.htm</w:t>
              </w:r>
              <w:r w:rsidRPr="00076695">
                <w:rPr>
                  <w:noProof/>
                  <w:lang w:val="en-US"/>
                </w:rPr>
                <w:br/>
                <w:t>[Accessed 18 December 2019].</w:t>
              </w:r>
            </w:p>
            <w:p w14:paraId="569A24D1" w14:textId="77777777" w:rsidR="00076695" w:rsidRPr="00076695" w:rsidRDefault="00076695" w:rsidP="00076695">
              <w:pPr>
                <w:jc w:val="left"/>
                <w:rPr>
                  <w:noProof/>
                  <w:lang w:val="en-US"/>
                </w:rPr>
              </w:pPr>
              <w:r w:rsidRPr="00076695">
                <w:rPr>
                  <w:noProof/>
                  <w:lang w:val="en-US"/>
                </w:rPr>
                <w:t xml:space="preserve">UMAR, 2010. </w:t>
              </w:r>
              <w:r w:rsidRPr="00076695">
                <w:rPr>
                  <w:i/>
                  <w:iCs/>
                  <w:noProof/>
                  <w:lang w:val="en-US"/>
                </w:rPr>
                <w:t xml:space="preserve">How do I pass data between Activities in Android application?. </w:t>
              </w:r>
              <w:r w:rsidRPr="00076695">
                <w:rPr>
                  <w:noProof/>
                  <w:lang w:val="en-US"/>
                </w:rPr>
                <w:t xml:space="preserve">[Online] </w:t>
              </w:r>
              <w:r w:rsidRPr="00076695">
                <w:rPr>
                  <w:noProof/>
                  <w:lang w:val="en-US"/>
                </w:rPr>
                <w:br/>
                <w:t xml:space="preserve">Available at: </w:t>
              </w:r>
              <w:r w:rsidRPr="00076695">
                <w:rPr>
                  <w:noProof/>
                  <w:u w:val="single"/>
                  <w:lang w:val="en-US"/>
                </w:rPr>
                <w:t>https://stackoverflow.com/questions/2091465/how-do-i-pass-data-between-</w:t>
              </w:r>
              <w:r w:rsidRPr="00076695">
                <w:rPr>
                  <w:noProof/>
                  <w:u w:val="single"/>
                  <w:lang w:val="en-US"/>
                </w:rPr>
                <w:lastRenderedPageBreak/>
                <w:t>activities-in-android-application</w:t>
              </w:r>
              <w:r w:rsidRPr="00076695">
                <w:rPr>
                  <w:noProof/>
                  <w:lang w:val="en-US"/>
                </w:rPr>
                <w:br/>
                <w:t>[Accessed 8 December 2019].</w:t>
              </w:r>
            </w:p>
            <w:p w14:paraId="72834861" w14:textId="77777777" w:rsidR="00076695" w:rsidRPr="00076695" w:rsidRDefault="00076695" w:rsidP="00076695">
              <w:pPr>
                <w:jc w:val="left"/>
                <w:rPr>
                  <w:noProof/>
                  <w:lang w:val="en-US"/>
                </w:rPr>
              </w:pPr>
              <w:r w:rsidRPr="00076695">
                <w:rPr>
                  <w:noProof/>
                  <w:lang w:val="en-US"/>
                </w:rPr>
                <w:t xml:space="preserve">victoria, 2014. </w:t>
              </w:r>
              <w:r w:rsidRPr="00076695">
                <w:rPr>
                  <w:i/>
                  <w:iCs/>
                  <w:noProof/>
                  <w:lang w:val="en-US"/>
                </w:rPr>
                <w:t xml:space="preserve">Fingerprinting using Wi-Fi strength signal. </w:t>
              </w:r>
              <w:r w:rsidRPr="00076695">
                <w:rPr>
                  <w:noProof/>
                  <w:lang w:val="en-US"/>
                </w:rPr>
                <w:t xml:space="preserve">[Online] </w:t>
              </w:r>
              <w:r w:rsidRPr="00076695">
                <w:rPr>
                  <w:noProof/>
                  <w:lang w:val="en-US"/>
                </w:rPr>
                <w:br/>
                <w:t xml:space="preserve">Available at: </w:t>
              </w:r>
              <w:r w:rsidRPr="00076695">
                <w:rPr>
                  <w:noProof/>
                  <w:u w:val="single"/>
                  <w:lang w:val="en-US"/>
                </w:rPr>
                <w:t>https://stackoverflow.com/questions/21875293/fingerprinting-using-wi-fi-strength-signal</w:t>
              </w:r>
              <w:r w:rsidRPr="00076695">
                <w:rPr>
                  <w:noProof/>
                  <w:lang w:val="en-US"/>
                </w:rPr>
                <w:br/>
                <w:t>[Accessed 20 August 2019].</w:t>
              </w:r>
            </w:p>
            <w:p w14:paraId="317CA501" w14:textId="77777777" w:rsidR="00076695" w:rsidRPr="00076695" w:rsidRDefault="00076695" w:rsidP="00076695">
              <w:pPr>
                <w:jc w:val="left"/>
                <w:rPr>
                  <w:noProof/>
                  <w:lang w:val="en-US"/>
                </w:rPr>
              </w:pPr>
              <w:r w:rsidRPr="00076695">
                <w:rPr>
                  <w:noProof/>
                  <w:lang w:val="en-US"/>
                </w:rPr>
                <w:t xml:space="preserve">Wireless LAN Professionals, 2017. </w:t>
              </w:r>
              <w:r w:rsidRPr="00076695">
                <w:rPr>
                  <w:i/>
                  <w:iCs/>
                  <w:noProof/>
                  <w:lang w:val="en-US"/>
                </w:rPr>
                <w:t xml:space="preserve">Indoor Location Detection using Wifi | Marko Tisler | WLPC EU Budapest 2016. </w:t>
              </w:r>
              <w:r w:rsidRPr="00076695">
                <w:rPr>
                  <w:noProof/>
                  <w:lang w:val="en-US"/>
                </w:rPr>
                <w:t xml:space="preserve">[Online] </w:t>
              </w:r>
              <w:r w:rsidRPr="00076695">
                <w:rPr>
                  <w:noProof/>
                  <w:lang w:val="en-US"/>
                </w:rPr>
                <w:br/>
                <w:t xml:space="preserve">Available at: </w:t>
              </w:r>
              <w:r w:rsidRPr="00076695">
                <w:rPr>
                  <w:noProof/>
                  <w:u w:val="single"/>
                  <w:lang w:val="en-US"/>
                </w:rPr>
                <w:t>https://www.youtube.com/watch?v=vtfnlgTj_-A</w:t>
              </w:r>
              <w:r w:rsidRPr="00076695">
                <w:rPr>
                  <w:noProof/>
                  <w:lang w:val="en-US"/>
                </w:rPr>
                <w:br/>
                <w:t>[Accessed 2019 September 2019].</w:t>
              </w:r>
            </w:p>
            <w:p w14:paraId="15D2E345" w14:textId="77777777" w:rsidR="00076695" w:rsidRPr="00076695" w:rsidRDefault="00076695" w:rsidP="00076695">
              <w:pPr>
                <w:jc w:val="left"/>
                <w:rPr>
                  <w:noProof/>
                  <w:lang w:val="en-US"/>
                </w:rPr>
              </w:pPr>
              <w:r w:rsidRPr="00076695">
                <w:rPr>
                  <w:noProof/>
                  <w:lang w:val="en-US"/>
                </w:rPr>
                <w:t xml:space="preserve">wvrossem, 2017. </w:t>
              </w:r>
              <w:r w:rsidRPr="00076695">
                <w:rPr>
                  <w:i/>
                  <w:iCs/>
                  <w:noProof/>
                  <w:lang w:val="en-US"/>
                </w:rPr>
                <w:t xml:space="preserve">FIPS-Android-Online. </w:t>
              </w:r>
              <w:r w:rsidRPr="00076695">
                <w:rPr>
                  <w:noProof/>
                  <w:lang w:val="en-US"/>
                </w:rPr>
                <w:t xml:space="preserve">[Online] </w:t>
              </w:r>
              <w:r w:rsidRPr="00076695">
                <w:rPr>
                  <w:noProof/>
                  <w:lang w:val="en-US"/>
                </w:rPr>
                <w:br/>
                <w:t xml:space="preserve">Available at: </w:t>
              </w:r>
              <w:r w:rsidRPr="00076695">
                <w:rPr>
                  <w:noProof/>
                  <w:u w:val="single"/>
                  <w:lang w:val="en-US"/>
                </w:rPr>
                <w:t>https://github.com/wvrossem/FIPS-Android-Online</w:t>
              </w:r>
              <w:r w:rsidRPr="00076695">
                <w:rPr>
                  <w:noProof/>
                  <w:lang w:val="en-US"/>
                </w:rPr>
                <w:br/>
                <w:t>[Accessed 18 August 2019].</w:t>
              </w:r>
            </w:p>
            <w:p w14:paraId="5665819E" w14:textId="77777777" w:rsidR="00076695" w:rsidRPr="00076695" w:rsidRDefault="00076695" w:rsidP="00076695">
              <w:pPr>
                <w:jc w:val="left"/>
                <w:rPr>
                  <w:noProof/>
                  <w:lang w:val="en-US"/>
                </w:rPr>
              </w:pPr>
              <w:r w:rsidRPr="00076695">
                <w:rPr>
                  <w:noProof/>
                  <w:lang w:val="en-US"/>
                </w:rPr>
                <w:t xml:space="preserve">Zahid, S., 2016. </w:t>
              </w:r>
              <w:r w:rsidRPr="00076695">
                <w:rPr>
                  <w:i/>
                  <w:iCs/>
                  <w:noProof/>
                  <w:lang w:val="en-US"/>
                </w:rPr>
                <w:t xml:space="preserve">Method getText() must be called from the UI Thread. </w:t>
              </w:r>
              <w:r w:rsidRPr="00076695">
                <w:rPr>
                  <w:noProof/>
                  <w:lang w:val="en-US"/>
                </w:rPr>
                <w:t xml:space="preserve">[Online] </w:t>
              </w:r>
              <w:r w:rsidRPr="00076695">
                <w:rPr>
                  <w:noProof/>
                  <w:lang w:val="en-US"/>
                </w:rPr>
                <w:br/>
                <w:t xml:space="preserve">Available at: </w:t>
              </w:r>
              <w:r w:rsidRPr="00076695">
                <w:rPr>
                  <w:noProof/>
                  <w:u w:val="single"/>
                  <w:lang w:val="en-US"/>
                </w:rPr>
                <w:t>https://stackoverflow.com/questions/38680833/method-gettext-must-be-called-from-the-ui-thread</w:t>
              </w:r>
              <w:r w:rsidRPr="00076695">
                <w:rPr>
                  <w:noProof/>
                  <w:lang w:val="en-US"/>
                </w:rPr>
                <w:br/>
                <w:t>[Accessed 25 December 2019].</w:t>
              </w:r>
            </w:p>
            <w:p w14:paraId="0F2A630B" w14:textId="45D28B58" w:rsidR="00076695" w:rsidRPr="00076695" w:rsidRDefault="00076695" w:rsidP="00076695">
              <w:pPr>
                <w:jc w:val="left"/>
              </w:pPr>
              <w:r w:rsidRPr="00076695">
                <w:rPr>
                  <w:b/>
                  <w:bCs/>
                  <w:noProof/>
                </w:rPr>
                <w:fldChar w:fldCharType="end"/>
              </w:r>
            </w:p>
          </w:sdtContent>
        </w:sdt>
      </w:sdtContent>
    </w:sdt>
    <w:p w14:paraId="68264BE6" w14:textId="77777777" w:rsidR="00076695" w:rsidRPr="00076695" w:rsidRDefault="00076695" w:rsidP="00076695">
      <w:pPr>
        <w:jc w:val="left"/>
      </w:pPr>
    </w:p>
    <w:p w14:paraId="72DDC50B" w14:textId="7453B0D1" w:rsidR="00044A2A" w:rsidRDefault="00044A2A" w:rsidP="00076695">
      <w:r>
        <w:br w:type="page"/>
      </w:r>
    </w:p>
    <w:p w14:paraId="13806307" w14:textId="4E858BDE" w:rsidR="00CD0616" w:rsidRDefault="00076695" w:rsidP="00044A2A">
      <w:pPr>
        <w:pStyle w:val="Heading1"/>
      </w:pPr>
      <w:bookmarkStart w:id="64" w:name="_Toc39171217"/>
      <w:r>
        <w:lastRenderedPageBreak/>
        <w:t>10</w:t>
      </w:r>
      <w:r w:rsidR="00441308">
        <w:t>.0</w:t>
      </w:r>
      <w:r w:rsidR="00044A2A">
        <w:t xml:space="preserve"> Appendices</w:t>
      </w:r>
      <w:bookmarkEnd w:id="64"/>
      <w:r w:rsidR="00044A2A">
        <w:t xml:space="preserve"> </w:t>
      </w:r>
    </w:p>
    <w:p w14:paraId="1E3B29D7" w14:textId="423400D9" w:rsidR="00044A2A" w:rsidRDefault="00044A2A" w:rsidP="00044A2A">
      <w:pPr>
        <w:pStyle w:val="Heading2"/>
      </w:pPr>
      <w:bookmarkStart w:id="65" w:name="_Toc39171218"/>
      <w:r>
        <w:t>Appendix A: Questionnaire</w:t>
      </w:r>
      <w:bookmarkEnd w:id="65"/>
    </w:p>
    <w:p w14:paraId="693B078C" w14:textId="202ACA25" w:rsidR="00654E0F" w:rsidRDefault="00044A2A" w:rsidP="00044A2A">
      <w:r>
        <w:rPr>
          <w:noProof/>
          <w:lang w:eastAsia="en-GB"/>
        </w:rPr>
        <w:drawing>
          <wp:inline distT="0" distB="0" distL="0" distR="0" wp14:anchorId="50A60B8D" wp14:editId="333FDFF5">
            <wp:extent cx="4714875" cy="7636047"/>
            <wp:effectExtent l="0" t="0" r="0" b="3175"/>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pture4.PNG"/>
                    <pic:cNvPicPr/>
                  </pic:nvPicPr>
                  <pic:blipFill rotWithShape="1">
                    <a:blip r:embed="rId33">
                      <a:extLst>
                        <a:ext uri="{28A0092B-C50C-407E-A947-70E740481C1C}">
                          <a14:useLocalDpi xmlns:a14="http://schemas.microsoft.com/office/drawing/2010/main" val="0"/>
                        </a:ext>
                      </a:extLst>
                    </a:blip>
                    <a:srcRect l="809" t="334" b="-1"/>
                    <a:stretch/>
                  </pic:blipFill>
                  <pic:spPr bwMode="auto">
                    <a:xfrm>
                      <a:off x="0" y="0"/>
                      <a:ext cx="4722123" cy="7647785"/>
                    </a:xfrm>
                    <a:prstGeom prst="rect">
                      <a:avLst/>
                    </a:prstGeom>
                    <a:ln>
                      <a:noFill/>
                    </a:ln>
                    <a:extLst>
                      <a:ext uri="{53640926-AAD7-44D8-BBD7-CCE9431645EC}">
                        <a14:shadowObscured xmlns:a14="http://schemas.microsoft.com/office/drawing/2010/main"/>
                      </a:ext>
                    </a:extLst>
                  </pic:spPr>
                </pic:pic>
              </a:graphicData>
            </a:graphic>
          </wp:inline>
        </w:drawing>
      </w:r>
    </w:p>
    <w:p w14:paraId="2499A9D6" w14:textId="77777777" w:rsidR="00654E0F" w:rsidRDefault="00654E0F">
      <w:pPr>
        <w:spacing w:after="0" w:line="240" w:lineRule="auto"/>
        <w:jc w:val="left"/>
      </w:pPr>
      <w:r>
        <w:br w:type="page"/>
      </w:r>
    </w:p>
    <w:p w14:paraId="44059C6E" w14:textId="06015D32" w:rsidR="00654E0F" w:rsidRDefault="00654E0F" w:rsidP="00654E0F">
      <w:pPr>
        <w:pStyle w:val="Heading2"/>
      </w:pPr>
      <w:bookmarkStart w:id="66" w:name="_Toc39171219"/>
      <w:r>
        <w:lastRenderedPageBreak/>
        <w:t xml:space="preserve">Appendix B: </w:t>
      </w:r>
      <w:r w:rsidR="007E57B7">
        <w:t>Lifecycle diagram</w:t>
      </w:r>
      <w:bookmarkEnd w:id="66"/>
    </w:p>
    <w:p w14:paraId="3A210788" w14:textId="3F9026AE" w:rsidR="00044A2A" w:rsidRDefault="007E57B7" w:rsidP="00044A2A">
      <w:r>
        <w:rPr>
          <w:noProof/>
        </w:rPr>
        <w:drawing>
          <wp:inline distT="0" distB="0" distL="0" distR="0" wp14:anchorId="5A5C0E6D" wp14:editId="347F84C9">
            <wp:extent cx="7299960" cy="6099745"/>
            <wp:effectExtent l="9842" t="0" r="6033" b="6032"/>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rot="5400000">
                      <a:off x="0" y="0"/>
                      <a:ext cx="7319620" cy="6116173"/>
                    </a:xfrm>
                    <a:prstGeom prst="rect">
                      <a:avLst/>
                    </a:prstGeom>
                  </pic:spPr>
                </pic:pic>
              </a:graphicData>
            </a:graphic>
          </wp:inline>
        </w:drawing>
      </w:r>
    </w:p>
    <w:p w14:paraId="1828BEF3" w14:textId="6E322CAB" w:rsidR="007E57B7" w:rsidRDefault="007E57B7">
      <w:pPr>
        <w:spacing w:after="0" w:line="240" w:lineRule="auto"/>
        <w:jc w:val="left"/>
      </w:pPr>
      <w:r>
        <w:br w:type="page"/>
      </w:r>
    </w:p>
    <w:p w14:paraId="4E000A45" w14:textId="0FB9E881" w:rsidR="007E57B7" w:rsidRDefault="007E57B7" w:rsidP="007E57B7">
      <w:pPr>
        <w:pStyle w:val="Heading2"/>
      </w:pPr>
      <w:bookmarkStart w:id="67" w:name="_Toc39171220"/>
      <w:r>
        <w:lastRenderedPageBreak/>
        <w:t>Appendix C: Research Outline</w:t>
      </w:r>
      <w:bookmarkEnd w:id="67"/>
    </w:p>
    <w:p w14:paraId="6A195249" w14:textId="65A04332" w:rsidR="007E57B7" w:rsidRPr="007E57B7" w:rsidRDefault="0084081D" w:rsidP="007E57B7">
      <w:r>
        <w:rPr>
          <w:noProof/>
        </w:rPr>
        <w:drawing>
          <wp:inline distT="0" distB="0" distL="0" distR="0" wp14:anchorId="503EBA18" wp14:editId="1B15D123">
            <wp:extent cx="6040962" cy="7459980"/>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044454" cy="7464292"/>
                    </a:xfrm>
                    <a:prstGeom prst="rect">
                      <a:avLst/>
                    </a:prstGeom>
                  </pic:spPr>
                </pic:pic>
              </a:graphicData>
            </a:graphic>
          </wp:inline>
        </w:drawing>
      </w:r>
    </w:p>
    <w:p w14:paraId="15E88566" w14:textId="27EDB659" w:rsidR="0084081D" w:rsidRDefault="0084081D">
      <w:pPr>
        <w:spacing w:after="0" w:line="240" w:lineRule="auto"/>
        <w:jc w:val="left"/>
      </w:pPr>
      <w:r>
        <w:br w:type="page"/>
      </w:r>
    </w:p>
    <w:p w14:paraId="307D0ECC" w14:textId="194D4904" w:rsidR="0084081D" w:rsidRDefault="0084081D" w:rsidP="0084081D">
      <w:pPr>
        <w:pStyle w:val="Heading2"/>
      </w:pPr>
      <w:bookmarkStart w:id="68" w:name="_Toc39171221"/>
      <w:r>
        <w:lastRenderedPageBreak/>
        <w:t>Appendix D: Class Diagram</w:t>
      </w:r>
      <w:bookmarkEnd w:id="68"/>
      <w:r>
        <w:t xml:space="preserve"> </w:t>
      </w:r>
    </w:p>
    <w:p w14:paraId="44F6CE8F" w14:textId="6F50845A" w:rsidR="0084081D" w:rsidRDefault="0084081D" w:rsidP="0084081D">
      <w:r>
        <w:rPr>
          <w:noProof/>
        </w:rPr>
        <w:drawing>
          <wp:inline distT="0" distB="0" distL="0" distR="0" wp14:anchorId="0F5F347F" wp14:editId="2F04F572">
            <wp:extent cx="7730175" cy="6016450"/>
            <wp:effectExtent l="0" t="317" r="4127" b="4128"/>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rot="5400000">
                      <a:off x="0" y="0"/>
                      <a:ext cx="7768059" cy="6045935"/>
                    </a:xfrm>
                    <a:prstGeom prst="rect">
                      <a:avLst/>
                    </a:prstGeom>
                  </pic:spPr>
                </pic:pic>
              </a:graphicData>
            </a:graphic>
          </wp:inline>
        </w:drawing>
      </w:r>
    </w:p>
    <w:p w14:paraId="7EF25745" w14:textId="77777777" w:rsidR="0084081D" w:rsidRDefault="0084081D">
      <w:pPr>
        <w:spacing w:after="0" w:line="240" w:lineRule="auto"/>
        <w:jc w:val="left"/>
      </w:pPr>
      <w:r>
        <w:br w:type="page"/>
      </w:r>
    </w:p>
    <w:p w14:paraId="7AD4AA41" w14:textId="6A2D52E8" w:rsidR="0084081D" w:rsidRDefault="0084081D" w:rsidP="0084081D">
      <w:pPr>
        <w:pStyle w:val="Heading2"/>
      </w:pPr>
      <w:bookmarkStart w:id="69" w:name="_Toc39171222"/>
      <w:r>
        <w:lastRenderedPageBreak/>
        <w:t>Appendix E: Wireframes</w:t>
      </w:r>
      <w:bookmarkEnd w:id="69"/>
      <w:r>
        <w:t xml:space="preserve"> </w:t>
      </w:r>
    </w:p>
    <w:p w14:paraId="67D26F3D" w14:textId="77777777" w:rsidR="0084081D" w:rsidRPr="0084081D" w:rsidRDefault="0084081D" w:rsidP="0084081D"/>
    <w:p w14:paraId="37CDDAD2" w14:textId="7D9FF6C8" w:rsidR="0084081D" w:rsidRPr="0084081D" w:rsidRDefault="0084081D" w:rsidP="0084081D">
      <w:r>
        <w:rPr>
          <w:noProof/>
        </w:rPr>
        <w:drawing>
          <wp:anchor distT="0" distB="0" distL="114300" distR="114300" simplePos="0" relativeHeight="251661312" behindDoc="0" locked="0" layoutInCell="1" allowOverlap="1" wp14:anchorId="47B01CF6" wp14:editId="6C48E60F">
            <wp:simplePos x="0" y="0"/>
            <wp:positionH relativeFrom="column">
              <wp:posOffset>0</wp:posOffset>
            </wp:positionH>
            <wp:positionV relativeFrom="paragraph">
              <wp:posOffset>3970020</wp:posOffset>
            </wp:positionV>
            <wp:extent cx="2616489" cy="3947160"/>
            <wp:effectExtent l="0" t="0" r="0" b="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2630497" cy="3968291"/>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0288" behindDoc="0" locked="0" layoutInCell="1" allowOverlap="1" wp14:anchorId="31EC4437" wp14:editId="43AED0E0">
            <wp:simplePos x="0" y="0"/>
            <wp:positionH relativeFrom="column">
              <wp:posOffset>3078480</wp:posOffset>
            </wp:positionH>
            <wp:positionV relativeFrom="paragraph">
              <wp:posOffset>7620</wp:posOffset>
            </wp:positionV>
            <wp:extent cx="2522220" cy="3862922"/>
            <wp:effectExtent l="0" t="0" r="0" b="4445"/>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2522220" cy="3862922"/>
                    </a:xfrm>
                    <a:prstGeom prst="rect">
                      <a:avLst/>
                    </a:prstGeom>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5F4E186B" wp14:editId="248FEBEE">
            <wp:extent cx="2575560" cy="385606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10168" cy="3907879"/>
                    </a:xfrm>
                    <a:prstGeom prst="rect">
                      <a:avLst/>
                    </a:prstGeom>
                  </pic:spPr>
                </pic:pic>
              </a:graphicData>
            </a:graphic>
          </wp:inline>
        </w:drawing>
      </w:r>
    </w:p>
    <w:p w14:paraId="65792D33" w14:textId="7CCB3F41" w:rsidR="007E57B7" w:rsidRDefault="007E57B7" w:rsidP="00044A2A"/>
    <w:p w14:paraId="1C469055" w14:textId="0C64EB6E" w:rsidR="0084081D" w:rsidRDefault="0084081D">
      <w:pPr>
        <w:spacing w:after="0" w:line="240" w:lineRule="auto"/>
        <w:jc w:val="left"/>
      </w:pPr>
      <w:r>
        <w:br w:type="page"/>
      </w:r>
    </w:p>
    <w:p w14:paraId="1852D3C8" w14:textId="30C399EF" w:rsidR="0084081D" w:rsidRDefault="0084081D" w:rsidP="0084081D">
      <w:pPr>
        <w:pStyle w:val="Heading2"/>
      </w:pPr>
      <w:bookmarkStart w:id="70" w:name="_Toc39171223"/>
      <w:r>
        <w:lastRenderedPageBreak/>
        <w:t>Appendix F: Code Listings</w:t>
      </w:r>
      <w:bookmarkEnd w:id="70"/>
      <w:r>
        <w:t xml:space="preserve">  </w:t>
      </w:r>
    </w:p>
    <w:p w14:paraId="5AF52630" w14:textId="5CE7F250" w:rsidR="00C217F2" w:rsidRPr="00C217F2" w:rsidRDefault="002C4908" w:rsidP="00C217F2">
      <w:hyperlink r:id="rId37" w:history="1">
        <w:r w:rsidR="00C217F2">
          <w:rPr>
            <w:rStyle w:val="Hyperlink"/>
          </w:rPr>
          <w:t>https://github.com/YLEE201/Honour-Project/tree/master/proto</w:t>
        </w:r>
      </w:hyperlink>
    </w:p>
    <w:p w14:paraId="44DE5E99" w14:textId="320468A1" w:rsidR="0084081D" w:rsidRDefault="0084081D" w:rsidP="0084081D">
      <w:pPr>
        <w:pStyle w:val="Heading2"/>
      </w:pPr>
      <w:bookmarkStart w:id="71" w:name="_Toc39171224"/>
      <w:r>
        <w:t>Appendix G: Indoor Location App</w:t>
      </w:r>
      <w:bookmarkEnd w:id="71"/>
      <w:r>
        <w:t xml:space="preserve"> </w:t>
      </w:r>
    </w:p>
    <w:p w14:paraId="6E2EC373" w14:textId="77777777" w:rsidR="0084081D" w:rsidRPr="0084081D" w:rsidRDefault="0084081D" w:rsidP="0084081D"/>
    <w:p w14:paraId="65962814" w14:textId="77777777" w:rsidR="00FF0222" w:rsidRDefault="00B57F23" w:rsidP="00044A2A">
      <w:r>
        <w:rPr>
          <w:noProof/>
        </w:rPr>
        <w:drawing>
          <wp:anchor distT="0" distB="0" distL="114300" distR="114300" simplePos="0" relativeHeight="251656704" behindDoc="0" locked="0" layoutInCell="1" allowOverlap="1" wp14:anchorId="37FC5EC0" wp14:editId="405AD909">
            <wp:simplePos x="0" y="0"/>
            <wp:positionH relativeFrom="column">
              <wp:posOffset>4053840</wp:posOffset>
            </wp:positionH>
            <wp:positionV relativeFrom="paragraph">
              <wp:posOffset>3744039</wp:posOffset>
            </wp:positionV>
            <wp:extent cx="1866900" cy="3318933"/>
            <wp:effectExtent l="0" t="0" r="0" b="0"/>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reenshot_20200424-005450_IndoorLocationapp.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866900" cy="3318933"/>
                    </a:xfrm>
                    <a:prstGeom prst="rect">
                      <a:avLst/>
                    </a:prstGeom>
                    <a:ln>
                      <a:noFill/>
                    </a:ln>
                  </pic:spPr>
                </pic:pic>
              </a:graphicData>
            </a:graphic>
            <wp14:sizeRelH relativeFrom="margin">
              <wp14:pctWidth>0</wp14:pctWidth>
            </wp14:sizeRelH>
            <wp14:sizeRelV relativeFrom="margin">
              <wp14:pctHeight>0</wp14:pctHeight>
            </wp14:sizeRelV>
          </wp:anchor>
        </w:drawing>
      </w:r>
      <w:r w:rsidR="0084081D">
        <w:rPr>
          <w:noProof/>
        </w:rPr>
        <w:drawing>
          <wp:anchor distT="0" distB="0" distL="114300" distR="114300" simplePos="0" relativeHeight="251654656" behindDoc="0" locked="0" layoutInCell="1" allowOverlap="1" wp14:anchorId="17A80E2B" wp14:editId="7845045C">
            <wp:simplePos x="0" y="0"/>
            <wp:positionH relativeFrom="column">
              <wp:posOffset>2026920</wp:posOffset>
            </wp:positionH>
            <wp:positionV relativeFrom="paragraph">
              <wp:posOffset>3705861</wp:posOffset>
            </wp:positionV>
            <wp:extent cx="1890146" cy="3360420"/>
            <wp:effectExtent l="0" t="0" r="0" b="0"/>
            <wp:wrapNone/>
            <wp:docPr id="39" name="Picture 3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shot_20200424-004410_IndoorLocationapp.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99947" cy="3377845"/>
                    </a:xfrm>
                    <a:prstGeom prst="rect">
                      <a:avLst/>
                    </a:prstGeom>
                  </pic:spPr>
                </pic:pic>
              </a:graphicData>
            </a:graphic>
            <wp14:sizeRelH relativeFrom="margin">
              <wp14:pctWidth>0</wp14:pctWidth>
            </wp14:sizeRelH>
            <wp14:sizeRelV relativeFrom="margin">
              <wp14:pctHeight>0</wp14:pctHeight>
            </wp14:sizeRelV>
          </wp:anchor>
        </w:drawing>
      </w:r>
      <w:r w:rsidR="0084081D">
        <w:rPr>
          <w:noProof/>
        </w:rPr>
        <w:drawing>
          <wp:anchor distT="0" distB="0" distL="114300" distR="114300" simplePos="0" relativeHeight="251653632" behindDoc="0" locked="0" layoutInCell="1" allowOverlap="1" wp14:anchorId="22273863" wp14:editId="0AC53250">
            <wp:simplePos x="0" y="0"/>
            <wp:positionH relativeFrom="column">
              <wp:posOffset>0</wp:posOffset>
            </wp:positionH>
            <wp:positionV relativeFrom="paragraph">
              <wp:posOffset>3699510</wp:posOffset>
            </wp:positionV>
            <wp:extent cx="1890145" cy="3360420"/>
            <wp:effectExtent l="0" t="0" r="0" b="0"/>
            <wp:wrapNone/>
            <wp:docPr id="38" name="Picture 3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shot_20200424-004407_IndoorLocationapp.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890145" cy="3360420"/>
                    </a:xfrm>
                    <a:prstGeom prst="rect">
                      <a:avLst/>
                    </a:prstGeom>
                  </pic:spPr>
                </pic:pic>
              </a:graphicData>
            </a:graphic>
            <wp14:sizeRelH relativeFrom="margin">
              <wp14:pctWidth>0</wp14:pctWidth>
            </wp14:sizeRelH>
            <wp14:sizeRelV relativeFrom="margin">
              <wp14:pctHeight>0</wp14:pctHeight>
            </wp14:sizeRelV>
          </wp:anchor>
        </w:drawing>
      </w:r>
      <w:r w:rsidR="0084081D">
        <w:rPr>
          <w:noProof/>
        </w:rPr>
        <w:drawing>
          <wp:anchor distT="0" distB="0" distL="114300" distR="114300" simplePos="0" relativeHeight="251651584" behindDoc="0" locked="0" layoutInCell="1" allowOverlap="1" wp14:anchorId="77364079" wp14:editId="4A27E853">
            <wp:simplePos x="0" y="0"/>
            <wp:positionH relativeFrom="column">
              <wp:posOffset>4038600</wp:posOffset>
            </wp:positionH>
            <wp:positionV relativeFrom="paragraph">
              <wp:posOffset>3810</wp:posOffset>
            </wp:positionV>
            <wp:extent cx="1881574" cy="3345180"/>
            <wp:effectExtent l="0" t="0" r="4445" b="7620"/>
            <wp:wrapNone/>
            <wp:docPr id="37" name="Picture 3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shot_20200424-004404_IndoorLocationapp.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881574" cy="3345180"/>
                    </a:xfrm>
                    <a:prstGeom prst="rect">
                      <a:avLst/>
                    </a:prstGeom>
                  </pic:spPr>
                </pic:pic>
              </a:graphicData>
            </a:graphic>
            <wp14:sizeRelH relativeFrom="margin">
              <wp14:pctWidth>0</wp14:pctWidth>
            </wp14:sizeRelH>
            <wp14:sizeRelV relativeFrom="margin">
              <wp14:pctHeight>0</wp14:pctHeight>
            </wp14:sizeRelV>
          </wp:anchor>
        </w:drawing>
      </w:r>
      <w:r w:rsidR="0084081D">
        <w:rPr>
          <w:noProof/>
        </w:rPr>
        <w:drawing>
          <wp:anchor distT="0" distB="0" distL="114300" distR="114300" simplePos="0" relativeHeight="251650560" behindDoc="0" locked="0" layoutInCell="1" allowOverlap="1" wp14:anchorId="61EDFAC2" wp14:editId="78089A01">
            <wp:simplePos x="0" y="0"/>
            <wp:positionH relativeFrom="column">
              <wp:posOffset>2019300</wp:posOffset>
            </wp:positionH>
            <wp:positionV relativeFrom="paragraph">
              <wp:posOffset>3810</wp:posOffset>
            </wp:positionV>
            <wp:extent cx="1889760" cy="3359732"/>
            <wp:effectExtent l="0" t="0" r="0" b="0"/>
            <wp:wrapNone/>
            <wp:docPr id="36" name="Picture 3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shot_20200424-004402_IndoorLocationapp.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889760" cy="3359732"/>
                    </a:xfrm>
                    <a:prstGeom prst="rect">
                      <a:avLst/>
                    </a:prstGeom>
                  </pic:spPr>
                </pic:pic>
              </a:graphicData>
            </a:graphic>
            <wp14:sizeRelH relativeFrom="margin">
              <wp14:pctWidth>0</wp14:pctWidth>
            </wp14:sizeRelH>
            <wp14:sizeRelV relativeFrom="margin">
              <wp14:pctHeight>0</wp14:pctHeight>
            </wp14:sizeRelV>
          </wp:anchor>
        </w:drawing>
      </w:r>
      <w:r w:rsidR="0084081D">
        <w:rPr>
          <w:noProof/>
        </w:rPr>
        <w:drawing>
          <wp:inline distT="0" distB="0" distL="0" distR="0" wp14:anchorId="4AAB6BD6" wp14:editId="7D09211B">
            <wp:extent cx="1881574" cy="3345180"/>
            <wp:effectExtent l="0" t="0" r="4445" b="762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creenshot_20200424-004358_IndoorLocationapp.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894936" cy="3368937"/>
                    </a:xfrm>
                    <a:prstGeom prst="rect">
                      <a:avLst/>
                    </a:prstGeom>
                  </pic:spPr>
                </pic:pic>
              </a:graphicData>
            </a:graphic>
          </wp:inline>
        </w:drawing>
      </w:r>
    </w:p>
    <w:p w14:paraId="45BA3DD4" w14:textId="77777777" w:rsidR="00FF0222" w:rsidRDefault="00FF0222">
      <w:pPr>
        <w:spacing w:after="0" w:line="240" w:lineRule="auto"/>
        <w:jc w:val="left"/>
      </w:pPr>
      <w:r>
        <w:br w:type="page"/>
      </w:r>
    </w:p>
    <w:p w14:paraId="5F7CBAA6" w14:textId="75AC55FE" w:rsidR="0084081D" w:rsidRPr="00044A2A" w:rsidRDefault="00FF0222" w:rsidP="00044A2A">
      <w:r>
        <w:rPr>
          <w:noProof/>
        </w:rPr>
        <w:lastRenderedPageBreak/>
        <w:drawing>
          <wp:anchor distT="0" distB="0" distL="114300" distR="114300" simplePos="0" relativeHeight="251664896" behindDoc="0" locked="0" layoutInCell="1" allowOverlap="1" wp14:anchorId="5FCBF1AF" wp14:editId="6247F5AD">
            <wp:simplePos x="0" y="0"/>
            <wp:positionH relativeFrom="column">
              <wp:posOffset>3769995</wp:posOffset>
            </wp:positionH>
            <wp:positionV relativeFrom="paragraph">
              <wp:posOffset>3924300</wp:posOffset>
            </wp:positionV>
            <wp:extent cx="1958516" cy="3482340"/>
            <wp:effectExtent l="0" t="0" r="3810" b="3810"/>
            <wp:wrapNone/>
            <wp:docPr id="47" name="Picture 47"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creenshot_20200424-144936_IndoorLocationapp.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958516" cy="348234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3872" behindDoc="0" locked="0" layoutInCell="1" allowOverlap="1" wp14:anchorId="02112758" wp14:editId="7DA8EB33">
            <wp:simplePos x="0" y="0"/>
            <wp:positionH relativeFrom="column">
              <wp:posOffset>0</wp:posOffset>
            </wp:positionH>
            <wp:positionV relativeFrom="paragraph">
              <wp:posOffset>3901458</wp:posOffset>
            </wp:positionV>
            <wp:extent cx="1911360" cy="3398520"/>
            <wp:effectExtent l="0" t="0" r="0" b="0"/>
            <wp:wrapNone/>
            <wp:docPr id="49" name="Picture 4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Screenshot_20200427-194416_IndoorLocationapp.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911360" cy="339852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1824" behindDoc="0" locked="0" layoutInCell="1" allowOverlap="1" wp14:anchorId="7C41853F" wp14:editId="5453FF4F">
            <wp:simplePos x="0" y="0"/>
            <wp:positionH relativeFrom="column">
              <wp:posOffset>3816350</wp:posOffset>
            </wp:positionH>
            <wp:positionV relativeFrom="paragraph">
              <wp:posOffset>635</wp:posOffset>
            </wp:positionV>
            <wp:extent cx="1910715" cy="3397885"/>
            <wp:effectExtent l="0" t="0" r="0" b="0"/>
            <wp:wrapNone/>
            <wp:docPr id="48" name="Picture 4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Screenshot_20200427-194403_IndoorLocationapp.jp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910715" cy="3397885"/>
                    </a:xfrm>
                    <a:prstGeom prst="rect">
                      <a:avLst/>
                    </a:prstGeom>
                  </pic:spPr>
                </pic:pic>
              </a:graphicData>
            </a:graphic>
          </wp:anchor>
        </w:drawing>
      </w:r>
      <w:r w:rsidR="0084081D">
        <w:rPr>
          <w:noProof/>
        </w:rPr>
        <w:drawing>
          <wp:inline distT="0" distB="0" distL="0" distR="0" wp14:anchorId="383ADFD2" wp14:editId="3576563D">
            <wp:extent cx="1911576" cy="3398520"/>
            <wp:effectExtent l="0" t="0" r="0" b="0"/>
            <wp:docPr id="46" name="Picture 46" descr="A picture containing map, text, table, phot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creenshot_20200424-143834_IndoorLocationapp.jp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917644" cy="3409308"/>
                    </a:xfrm>
                    <a:prstGeom prst="rect">
                      <a:avLst/>
                    </a:prstGeom>
                  </pic:spPr>
                </pic:pic>
              </a:graphicData>
            </a:graphic>
          </wp:inline>
        </w:drawing>
      </w:r>
    </w:p>
    <w:sectPr w:rsidR="0084081D" w:rsidRPr="00044A2A" w:rsidSect="007A7E98">
      <w:footerReference w:type="default" r:id="rId48"/>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FE250E" w14:textId="77777777" w:rsidR="002C4908" w:rsidRDefault="002C4908" w:rsidP="00C50D1D">
      <w:pPr>
        <w:spacing w:after="0" w:line="240" w:lineRule="auto"/>
      </w:pPr>
      <w:r>
        <w:separator/>
      </w:r>
    </w:p>
  </w:endnote>
  <w:endnote w:type="continuationSeparator" w:id="0">
    <w:p w14:paraId="0C3B0334" w14:textId="77777777" w:rsidR="002C4908" w:rsidRDefault="002C4908" w:rsidP="00C50D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22447122"/>
      <w:docPartObj>
        <w:docPartGallery w:val="Page Numbers (Bottom of Page)"/>
        <w:docPartUnique/>
      </w:docPartObj>
    </w:sdtPr>
    <w:sdtEndPr/>
    <w:sdtContent>
      <w:sdt>
        <w:sdtPr>
          <w:id w:val="-1769616900"/>
          <w:docPartObj>
            <w:docPartGallery w:val="Page Numbers (Top of Page)"/>
            <w:docPartUnique/>
          </w:docPartObj>
        </w:sdtPr>
        <w:sdtEndPr/>
        <w:sdtContent>
          <w:p w14:paraId="5BA14CB0" w14:textId="68D09311" w:rsidR="00A31109" w:rsidRDefault="00A31109">
            <w:pPr>
              <w:pStyle w:val="Footer"/>
              <w:jc w:val="right"/>
            </w:pPr>
            <w:r>
              <w:t xml:space="preserve">Page </w:t>
            </w:r>
            <w:r>
              <w:rPr>
                <w:b/>
                <w:bCs/>
                <w:szCs w:val="24"/>
              </w:rPr>
              <w:fldChar w:fldCharType="begin"/>
            </w:r>
            <w:r>
              <w:rPr>
                <w:b/>
                <w:bCs/>
              </w:rPr>
              <w:instrText xml:space="preserve"> PAGE </w:instrText>
            </w:r>
            <w:r>
              <w:rPr>
                <w:b/>
                <w:bCs/>
                <w:szCs w:val="24"/>
              </w:rPr>
              <w:fldChar w:fldCharType="separate"/>
            </w:r>
            <w:r>
              <w:rPr>
                <w:b/>
                <w:bCs/>
                <w:noProof/>
              </w:rPr>
              <w:t>2</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Pr>
                <w:b/>
                <w:bCs/>
                <w:noProof/>
              </w:rPr>
              <w:t>18</w:t>
            </w:r>
            <w:r>
              <w:rPr>
                <w:b/>
                <w:bCs/>
                <w:szCs w:val="24"/>
              </w:rPr>
              <w:fldChar w:fldCharType="end"/>
            </w:r>
          </w:p>
        </w:sdtContent>
      </w:sdt>
    </w:sdtContent>
  </w:sdt>
  <w:p w14:paraId="3D37FB7F" w14:textId="77777777" w:rsidR="00A31109" w:rsidRDefault="00A311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065B34" w14:textId="77777777" w:rsidR="002C4908" w:rsidRDefault="002C4908" w:rsidP="00C50D1D">
      <w:pPr>
        <w:spacing w:after="0" w:line="240" w:lineRule="auto"/>
      </w:pPr>
      <w:r>
        <w:separator/>
      </w:r>
    </w:p>
  </w:footnote>
  <w:footnote w:type="continuationSeparator" w:id="0">
    <w:p w14:paraId="26ACE082" w14:textId="77777777" w:rsidR="002C4908" w:rsidRDefault="002C4908" w:rsidP="00C50D1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63047D"/>
    <w:multiLevelType w:val="multilevel"/>
    <w:tmpl w:val="DF22DB62"/>
    <w:lvl w:ilvl="0">
      <w:start w:val="1"/>
      <w:numFmt w:val="decimal"/>
      <w:lvlText w:val="%1."/>
      <w:lvlJc w:val="left"/>
      <w:pPr>
        <w:ind w:left="720" w:hanging="360"/>
      </w:pPr>
      <w:rPr>
        <w:rFonts w:hint="default"/>
      </w:rPr>
    </w:lvl>
    <w:lvl w:ilvl="1">
      <w:start w:val="1"/>
      <w:numFmt w:val="decimal"/>
      <w:pStyle w:val="Heading2mine"/>
      <w:lvlText w:val="%1.%2"/>
      <w:lvlJc w:val="left"/>
      <w:pPr>
        <w:ind w:left="855" w:hanging="495"/>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 w15:restartNumberingAfterBreak="0">
    <w:nsid w:val="0362639C"/>
    <w:multiLevelType w:val="multilevel"/>
    <w:tmpl w:val="5358AD0E"/>
    <w:lvl w:ilvl="0">
      <w:start w:val="1"/>
      <w:numFmt w:val="decimal"/>
      <w:lvlText w:val="%1.0"/>
      <w:lvlJc w:val="left"/>
      <w:pPr>
        <w:ind w:left="525" w:hanging="525"/>
      </w:pPr>
      <w:rPr>
        <w:rFonts w:hint="default"/>
      </w:rPr>
    </w:lvl>
    <w:lvl w:ilvl="1">
      <w:start w:val="1"/>
      <w:numFmt w:val="decimal"/>
      <w:lvlText w:val="%1.%2"/>
      <w:lvlJc w:val="left"/>
      <w:pPr>
        <w:ind w:left="1245" w:hanging="52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 w15:restartNumberingAfterBreak="0">
    <w:nsid w:val="04E5053B"/>
    <w:multiLevelType w:val="multilevel"/>
    <w:tmpl w:val="8B5606C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FA149CE"/>
    <w:multiLevelType w:val="hybridMultilevel"/>
    <w:tmpl w:val="5D1A29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87A3EA4"/>
    <w:multiLevelType w:val="multilevel"/>
    <w:tmpl w:val="EF62408E"/>
    <w:lvl w:ilvl="0">
      <w:start w:val="1"/>
      <w:numFmt w:val="decimal"/>
      <w:lvlText w:val="%1."/>
      <w:lvlJc w:val="left"/>
      <w:pPr>
        <w:ind w:left="720" w:hanging="360"/>
      </w:p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200156E"/>
    <w:multiLevelType w:val="multilevel"/>
    <w:tmpl w:val="A8C0554A"/>
    <w:lvl w:ilvl="0">
      <w:start w:val="3"/>
      <w:numFmt w:val="decimal"/>
      <w:lvlText w:val="%1"/>
      <w:lvlJc w:val="left"/>
      <w:pPr>
        <w:ind w:left="525" w:hanging="525"/>
      </w:pPr>
      <w:rPr>
        <w:rFonts w:hint="default"/>
      </w:rPr>
    </w:lvl>
    <w:lvl w:ilvl="1">
      <w:start w:val="3"/>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27467278"/>
    <w:multiLevelType w:val="multilevel"/>
    <w:tmpl w:val="4C8AB3D0"/>
    <w:lvl w:ilvl="0">
      <w:start w:val="1"/>
      <w:numFmt w:val="decimal"/>
      <w:lvlText w:val="%1.0"/>
      <w:lvlJc w:val="left"/>
      <w:pPr>
        <w:ind w:left="480" w:hanging="480"/>
      </w:pPr>
      <w:rPr>
        <w:rFonts w:hint="default"/>
      </w:rPr>
    </w:lvl>
    <w:lvl w:ilvl="1">
      <w:start w:val="1"/>
      <w:numFmt w:val="decimal"/>
      <w:lvlText w:val="%1.%2"/>
      <w:lvlJc w:val="left"/>
      <w:pPr>
        <w:ind w:left="1200" w:hanging="48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15:restartNumberingAfterBreak="0">
    <w:nsid w:val="40195325"/>
    <w:multiLevelType w:val="hybridMultilevel"/>
    <w:tmpl w:val="EF5651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15A222E"/>
    <w:multiLevelType w:val="hybridMultilevel"/>
    <w:tmpl w:val="1180D4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7D95F1A"/>
    <w:multiLevelType w:val="hybridMultilevel"/>
    <w:tmpl w:val="60540E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A781861"/>
    <w:multiLevelType w:val="multilevel"/>
    <w:tmpl w:val="EF62408E"/>
    <w:lvl w:ilvl="0">
      <w:start w:val="1"/>
      <w:numFmt w:val="decimal"/>
      <w:lvlText w:val="%1."/>
      <w:lvlJc w:val="left"/>
      <w:pPr>
        <w:ind w:left="720" w:hanging="360"/>
      </w:p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0"/>
  </w:num>
  <w:num w:numId="3">
    <w:abstractNumId w:val="5"/>
  </w:num>
  <w:num w:numId="4">
    <w:abstractNumId w:val="2"/>
  </w:num>
  <w:num w:numId="5">
    <w:abstractNumId w:val="4"/>
  </w:num>
  <w:num w:numId="6">
    <w:abstractNumId w:val="10"/>
  </w:num>
  <w:num w:numId="7">
    <w:abstractNumId w:val="3"/>
  </w:num>
  <w:num w:numId="8">
    <w:abstractNumId w:val="6"/>
  </w:num>
  <w:num w:numId="9">
    <w:abstractNumId w:val="8"/>
  </w:num>
  <w:num w:numId="10">
    <w:abstractNumId w:val="9"/>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activeWritingStyle w:appName="MSWord" w:lang="en-GB" w:vendorID="64" w:dllVersion="0" w:nlCheck="1" w:checkStyle="0"/>
  <w:activeWritingStyle w:appName="MSWord" w:lang="en-GB" w:vendorID="64" w:dllVersion="6" w:nlCheck="1" w:checkStyle="1"/>
  <w:activeWritingStyle w:appName="MSWord" w:lang="en-US"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7078A"/>
    <w:rsid w:val="000005C9"/>
    <w:rsid w:val="00007308"/>
    <w:rsid w:val="00014950"/>
    <w:rsid w:val="000163A9"/>
    <w:rsid w:val="00022ABF"/>
    <w:rsid w:val="00023902"/>
    <w:rsid w:val="000305CB"/>
    <w:rsid w:val="00044A2A"/>
    <w:rsid w:val="000514FD"/>
    <w:rsid w:val="00051D76"/>
    <w:rsid w:val="00063FAF"/>
    <w:rsid w:val="00071ECB"/>
    <w:rsid w:val="0007273B"/>
    <w:rsid w:val="00076695"/>
    <w:rsid w:val="0008099D"/>
    <w:rsid w:val="0009329A"/>
    <w:rsid w:val="000B1B4F"/>
    <w:rsid w:val="000B5BFD"/>
    <w:rsid w:val="000B5EE7"/>
    <w:rsid w:val="000C3BCF"/>
    <w:rsid w:val="000D0D09"/>
    <w:rsid w:val="000D5681"/>
    <w:rsid w:val="000E226D"/>
    <w:rsid w:val="000E5072"/>
    <w:rsid w:val="000E5AF3"/>
    <w:rsid w:val="000F6A26"/>
    <w:rsid w:val="00104989"/>
    <w:rsid w:val="001164DA"/>
    <w:rsid w:val="00117964"/>
    <w:rsid w:val="0012068F"/>
    <w:rsid w:val="00122046"/>
    <w:rsid w:val="00123497"/>
    <w:rsid w:val="00132B26"/>
    <w:rsid w:val="0014353A"/>
    <w:rsid w:val="00154E92"/>
    <w:rsid w:val="001579EB"/>
    <w:rsid w:val="00162400"/>
    <w:rsid w:val="0016505B"/>
    <w:rsid w:val="001732ED"/>
    <w:rsid w:val="00176585"/>
    <w:rsid w:val="001822D0"/>
    <w:rsid w:val="001838A1"/>
    <w:rsid w:val="00186433"/>
    <w:rsid w:val="00191532"/>
    <w:rsid w:val="001C4896"/>
    <w:rsid w:val="001C6581"/>
    <w:rsid w:val="001C6BB5"/>
    <w:rsid w:val="001D62E5"/>
    <w:rsid w:val="001D7368"/>
    <w:rsid w:val="001F249A"/>
    <w:rsid w:val="001F523E"/>
    <w:rsid w:val="001F68F8"/>
    <w:rsid w:val="00217F9A"/>
    <w:rsid w:val="002246F4"/>
    <w:rsid w:val="00226781"/>
    <w:rsid w:val="002316E3"/>
    <w:rsid w:val="0023590D"/>
    <w:rsid w:val="00237AFB"/>
    <w:rsid w:val="002430D2"/>
    <w:rsid w:val="002446FC"/>
    <w:rsid w:val="002550A2"/>
    <w:rsid w:val="0025634B"/>
    <w:rsid w:val="002615EC"/>
    <w:rsid w:val="00270D16"/>
    <w:rsid w:val="00283941"/>
    <w:rsid w:val="00292E72"/>
    <w:rsid w:val="002A10B5"/>
    <w:rsid w:val="002A3433"/>
    <w:rsid w:val="002A6489"/>
    <w:rsid w:val="002A72FA"/>
    <w:rsid w:val="002B7750"/>
    <w:rsid w:val="002C1826"/>
    <w:rsid w:val="002C3F2A"/>
    <w:rsid w:val="002C4908"/>
    <w:rsid w:val="002D3D56"/>
    <w:rsid w:val="002F56FD"/>
    <w:rsid w:val="003037CE"/>
    <w:rsid w:val="00305356"/>
    <w:rsid w:val="003057A0"/>
    <w:rsid w:val="0030738D"/>
    <w:rsid w:val="00315CBC"/>
    <w:rsid w:val="0032105B"/>
    <w:rsid w:val="00322FB4"/>
    <w:rsid w:val="0033341F"/>
    <w:rsid w:val="00333D78"/>
    <w:rsid w:val="0033726E"/>
    <w:rsid w:val="00341AAF"/>
    <w:rsid w:val="00344C7E"/>
    <w:rsid w:val="00344E45"/>
    <w:rsid w:val="003529DD"/>
    <w:rsid w:val="00361A6B"/>
    <w:rsid w:val="003660C2"/>
    <w:rsid w:val="00366DA6"/>
    <w:rsid w:val="003705FB"/>
    <w:rsid w:val="003707FE"/>
    <w:rsid w:val="00372DA8"/>
    <w:rsid w:val="00373340"/>
    <w:rsid w:val="003800C2"/>
    <w:rsid w:val="00380C86"/>
    <w:rsid w:val="00386642"/>
    <w:rsid w:val="00387312"/>
    <w:rsid w:val="003935A1"/>
    <w:rsid w:val="003A0A97"/>
    <w:rsid w:val="003A3085"/>
    <w:rsid w:val="003A3D7C"/>
    <w:rsid w:val="003A4B6B"/>
    <w:rsid w:val="003A5BB9"/>
    <w:rsid w:val="003B2EF9"/>
    <w:rsid w:val="003B44CA"/>
    <w:rsid w:val="003B765F"/>
    <w:rsid w:val="003C75AD"/>
    <w:rsid w:val="003E2D65"/>
    <w:rsid w:val="003E69D9"/>
    <w:rsid w:val="003E6DD8"/>
    <w:rsid w:val="003F4AF8"/>
    <w:rsid w:val="00400E2D"/>
    <w:rsid w:val="004050AE"/>
    <w:rsid w:val="0040779E"/>
    <w:rsid w:val="00413151"/>
    <w:rsid w:val="00413FD6"/>
    <w:rsid w:val="0041411C"/>
    <w:rsid w:val="00422CA6"/>
    <w:rsid w:val="00431DAD"/>
    <w:rsid w:val="00435388"/>
    <w:rsid w:val="0044035C"/>
    <w:rsid w:val="00441308"/>
    <w:rsid w:val="004424B2"/>
    <w:rsid w:val="00447208"/>
    <w:rsid w:val="00452E75"/>
    <w:rsid w:val="004550DF"/>
    <w:rsid w:val="0046002D"/>
    <w:rsid w:val="00466BAD"/>
    <w:rsid w:val="00470D79"/>
    <w:rsid w:val="00474174"/>
    <w:rsid w:val="00474975"/>
    <w:rsid w:val="004770E2"/>
    <w:rsid w:val="00491332"/>
    <w:rsid w:val="004A1AF8"/>
    <w:rsid w:val="004A5B66"/>
    <w:rsid w:val="004B01C9"/>
    <w:rsid w:val="004B08C9"/>
    <w:rsid w:val="004B5F56"/>
    <w:rsid w:val="004C0D3E"/>
    <w:rsid w:val="004E1E47"/>
    <w:rsid w:val="004E371E"/>
    <w:rsid w:val="004E6D5B"/>
    <w:rsid w:val="004E7211"/>
    <w:rsid w:val="004F58C1"/>
    <w:rsid w:val="004F5B5B"/>
    <w:rsid w:val="00503C00"/>
    <w:rsid w:val="005175D5"/>
    <w:rsid w:val="00517BFF"/>
    <w:rsid w:val="00521641"/>
    <w:rsid w:val="00527C13"/>
    <w:rsid w:val="00532560"/>
    <w:rsid w:val="00537FDC"/>
    <w:rsid w:val="00540326"/>
    <w:rsid w:val="00540A4B"/>
    <w:rsid w:val="00541B72"/>
    <w:rsid w:val="005466F4"/>
    <w:rsid w:val="005478DB"/>
    <w:rsid w:val="00550B09"/>
    <w:rsid w:val="005520C4"/>
    <w:rsid w:val="00552869"/>
    <w:rsid w:val="00552C7B"/>
    <w:rsid w:val="00554440"/>
    <w:rsid w:val="00555ED9"/>
    <w:rsid w:val="0056496A"/>
    <w:rsid w:val="0057129F"/>
    <w:rsid w:val="005728C3"/>
    <w:rsid w:val="005757D9"/>
    <w:rsid w:val="005811BE"/>
    <w:rsid w:val="00582038"/>
    <w:rsid w:val="0059776F"/>
    <w:rsid w:val="005B3959"/>
    <w:rsid w:val="005C12B8"/>
    <w:rsid w:val="005C7722"/>
    <w:rsid w:val="005D3890"/>
    <w:rsid w:val="005D57BB"/>
    <w:rsid w:val="005E0645"/>
    <w:rsid w:val="005E0873"/>
    <w:rsid w:val="005E4BAB"/>
    <w:rsid w:val="005F1B20"/>
    <w:rsid w:val="005F3224"/>
    <w:rsid w:val="005F5EF5"/>
    <w:rsid w:val="005F69F8"/>
    <w:rsid w:val="0060641A"/>
    <w:rsid w:val="00613AB4"/>
    <w:rsid w:val="00615EEA"/>
    <w:rsid w:val="00617840"/>
    <w:rsid w:val="00623FDD"/>
    <w:rsid w:val="00636F4E"/>
    <w:rsid w:val="00644305"/>
    <w:rsid w:val="00646210"/>
    <w:rsid w:val="0065013D"/>
    <w:rsid w:val="00654E0F"/>
    <w:rsid w:val="0065641C"/>
    <w:rsid w:val="00656F34"/>
    <w:rsid w:val="006622C3"/>
    <w:rsid w:val="0066310E"/>
    <w:rsid w:val="0067259C"/>
    <w:rsid w:val="00673B27"/>
    <w:rsid w:val="006744AD"/>
    <w:rsid w:val="00680EC9"/>
    <w:rsid w:val="006838FC"/>
    <w:rsid w:val="00694BBA"/>
    <w:rsid w:val="0069602E"/>
    <w:rsid w:val="006A34FD"/>
    <w:rsid w:val="006A6A2C"/>
    <w:rsid w:val="006A7A76"/>
    <w:rsid w:val="006A7CDB"/>
    <w:rsid w:val="006C212C"/>
    <w:rsid w:val="006C4975"/>
    <w:rsid w:val="006D3562"/>
    <w:rsid w:val="006D35DD"/>
    <w:rsid w:val="006D56C3"/>
    <w:rsid w:val="006E08D9"/>
    <w:rsid w:val="006E1C6B"/>
    <w:rsid w:val="006E5DB1"/>
    <w:rsid w:val="006E667F"/>
    <w:rsid w:val="006F20FF"/>
    <w:rsid w:val="006F61D5"/>
    <w:rsid w:val="006F7E54"/>
    <w:rsid w:val="00706333"/>
    <w:rsid w:val="00710A79"/>
    <w:rsid w:val="00715124"/>
    <w:rsid w:val="00722BC7"/>
    <w:rsid w:val="00730732"/>
    <w:rsid w:val="00737A01"/>
    <w:rsid w:val="00737C32"/>
    <w:rsid w:val="00740335"/>
    <w:rsid w:val="00740D25"/>
    <w:rsid w:val="007418B4"/>
    <w:rsid w:val="00743244"/>
    <w:rsid w:val="00761C26"/>
    <w:rsid w:val="007637CA"/>
    <w:rsid w:val="0077372A"/>
    <w:rsid w:val="007844AD"/>
    <w:rsid w:val="007909B7"/>
    <w:rsid w:val="00793D96"/>
    <w:rsid w:val="00796882"/>
    <w:rsid w:val="007A0F27"/>
    <w:rsid w:val="007A700B"/>
    <w:rsid w:val="007A7E98"/>
    <w:rsid w:val="007B0BC1"/>
    <w:rsid w:val="007B168F"/>
    <w:rsid w:val="007B221F"/>
    <w:rsid w:val="007C2207"/>
    <w:rsid w:val="007C3B29"/>
    <w:rsid w:val="007C63EF"/>
    <w:rsid w:val="007D69E6"/>
    <w:rsid w:val="007D7AF7"/>
    <w:rsid w:val="007E57B7"/>
    <w:rsid w:val="007F3328"/>
    <w:rsid w:val="007F3EDF"/>
    <w:rsid w:val="007F44E9"/>
    <w:rsid w:val="007F5828"/>
    <w:rsid w:val="0081553A"/>
    <w:rsid w:val="00824918"/>
    <w:rsid w:val="00832CD2"/>
    <w:rsid w:val="00837C0A"/>
    <w:rsid w:val="0084081D"/>
    <w:rsid w:val="00840DB5"/>
    <w:rsid w:val="00842285"/>
    <w:rsid w:val="0084727F"/>
    <w:rsid w:val="00853EC4"/>
    <w:rsid w:val="008559B2"/>
    <w:rsid w:val="00865176"/>
    <w:rsid w:val="008668C5"/>
    <w:rsid w:val="008738DA"/>
    <w:rsid w:val="0087727E"/>
    <w:rsid w:val="008806D5"/>
    <w:rsid w:val="00881240"/>
    <w:rsid w:val="00886D46"/>
    <w:rsid w:val="0088754C"/>
    <w:rsid w:val="0089229B"/>
    <w:rsid w:val="008926B1"/>
    <w:rsid w:val="008C3097"/>
    <w:rsid w:val="008C68E1"/>
    <w:rsid w:val="008D0F37"/>
    <w:rsid w:val="008F5819"/>
    <w:rsid w:val="009003D1"/>
    <w:rsid w:val="00905AFD"/>
    <w:rsid w:val="00910BE7"/>
    <w:rsid w:val="00924617"/>
    <w:rsid w:val="00926CE2"/>
    <w:rsid w:val="0093299A"/>
    <w:rsid w:val="009341F3"/>
    <w:rsid w:val="00934BE1"/>
    <w:rsid w:val="00937721"/>
    <w:rsid w:val="00940906"/>
    <w:rsid w:val="0094704F"/>
    <w:rsid w:val="00952494"/>
    <w:rsid w:val="00956609"/>
    <w:rsid w:val="00957651"/>
    <w:rsid w:val="009739D3"/>
    <w:rsid w:val="009839E0"/>
    <w:rsid w:val="009B51FB"/>
    <w:rsid w:val="009C6884"/>
    <w:rsid w:val="009D029B"/>
    <w:rsid w:val="009F396C"/>
    <w:rsid w:val="00A13865"/>
    <w:rsid w:val="00A15F73"/>
    <w:rsid w:val="00A31109"/>
    <w:rsid w:val="00A37EF0"/>
    <w:rsid w:val="00A6675B"/>
    <w:rsid w:val="00A67ECA"/>
    <w:rsid w:val="00A74094"/>
    <w:rsid w:val="00A8277D"/>
    <w:rsid w:val="00A877C7"/>
    <w:rsid w:val="00A96974"/>
    <w:rsid w:val="00AA6A07"/>
    <w:rsid w:val="00AB7A9A"/>
    <w:rsid w:val="00AC4155"/>
    <w:rsid w:val="00AD7C97"/>
    <w:rsid w:val="00AE44D5"/>
    <w:rsid w:val="00AF5A63"/>
    <w:rsid w:val="00B06642"/>
    <w:rsid w:val="00B07858"/>
    <w:rsid w:val="00B1745F"/>
    <w:rsid w:val="00B177EB"/>
    <w:rsid w:val="00B20A1A"/>
    <w:rsid w:val="00B23432"/>
    <w:rsid w:val="00B31196"/>
    <w:rsid w:val="00B32089"/>
    <w:rsid w:val="00B32F00"/>
    <w:rsid w:val="00B32F63"/>
    <w:rsid w:val="00B4161D"/>
    <w:rsid w:val="00B50C9F"/>
    <w:rsid w:val="00B54782"/>
    <w:rsid w:val="00B57F23"/>
    <w:rsid w:val="00B7730E"/>
    <w:rsid w:val="00B83557"/>
    <w:rsid w:val="00B85DEE"/>
    <w:rsid w:val="00B90DD6"/>
    <w:rsid w:val="00BA79D5"/>
    <w:rsid w:val="00BB05B3"/>
    <w:rsid w:val="00BB24CA"/>
    <w:rsid w:val="00BB773F"/>
    <w:rsid w:val="00BE0956"/>
    <w:rsid w:val="00BF0937"/>
    <w:rsid w:val="00BF302F"/>
    <w:rsid w:val="00BF4B52"/>
    <w:rsid w:val="00C00A91"/>
    <w:rsid w:val="00C00E1F"/>
    <w:rsid w:val="00C01018"/>
    <w:rsid w:val="00C03E8C"/>
    <w:rsid w:val="00C2073A"/>
    <w:rsid w:val="00C217F2"/>
    <w:rsid w:val="00C21A50"/>
    <w:rsid w:val="00C226C0"/>
    <w:rsid w:val="00C26E50"/>
    <w:rsid w:val="00C3140F"/>
    <w:rsid w:val="00C32B7B"/>
    <w:rsid w:val="00C413E2"/>
    <w:rsid w:val="00C4175F"/>
    <w:rsid w:val="00C4532B"/>
    <w:rsid w:val="00C47826"/>
    <w:rsid w:val="00C50D1D"/>
    <w:rsid w:val="00C5239A"/>
    <w:rsid w:val="00C60028"/>
    <w:rsid w:val="00C60E9E"/>
    <w:rsid w:val="00C67C57"/>
    <w:rsid w:val="00C703C7"/>
    <w:rsid w:val="00C7078A"/>
    <w:rsid w:val="00C760B1"/>
    <w:rsid w:val="00C763E2"/>
    <w:rsid w:val="00C77845"/>
    <w:rsid w:val="00C81428"/>
    <w:rsid w:val="00C92AAE"/>
    <w:rsid w:val="00C93EAA"/>
    <w:rsid w:val="00CA2099"/>
    <w:rsid w:val="00CC5B0B"/>
    <w:rsid w:val="00CC5E13"/>
    <w:rsid w:val="00CC7ADE"/>
    <w:rsid w:val="00CD0616"/>
    <w:rsid w:val="00CE3898"/>
    <w:rsid w:val="00CF0603"/>
    <w:rsid w:val="00D02A61"/>
    <w:rsid w:val="00D03DA7"/>
    <w:rsid w:val="00D1511B"/>
    <w:rsid w:val="00D2522E"/>
    <w:rsid w:val="00D304E2"/>
    <w:rsid w:val="00D32EEE"/>
    <w:rsid w:val="00D34941"/>
    <w:rsid w:val="00D371BE"/>
    <w:rsid w:val="00D41CE6"/>
    <w:rsid w:val="00D43F94"/>
    <w:rsid w:val="00D80FF9"/>
    <w:rsid w:val="00D8116C"/>
    <w:rsid w:val="00D9134A"/>
    <w:rsid w:val="00D94132"/>
    <w:rsid w:val="00D9477A"/>
    <w:rsid w:val="00D975B2"/>
    <w:rsid w:val="00DA06E5"/>
    <w:rsid w:val="00DB2F62"/>
    <w:rsid w:val="00DB524F"/>
    <w:rsid w:val="00DC01DE"/>
    <w:rsid w:val="00DC20FC"/>
    <w:rsid w:val="00DC3092"/>
    <w:rsid w:val="00DC68AF"/>
    <w:rsid w:val="00DD085C"/>
    <w:rsid w:val="00DD501D"/>
    <w:rsid w:val="00DD5A38"/>
    <w:rsid w:val="00DE1A58"/>
    <w:rsid w:val="00DE4FD9"/>
    <w:rsid w:val="00DE54C5"/>
    <w:rsid w:val="00DF11E2"/>
    <w:rsid w:val="00DF14CC"/>
    <w:rsid w:val="00DF201A"/>
    <w:rsid w:val="00E0086E"/>
    <w:rsid w:val="00E07092"/>
    <w:rsid w:val="00E11A87"/>
    <w:rsid w:val="00E165A4"/>
    <w:rsid w:val="00E263D1"/>
    <w:rsid w:val="00E31128"/>
    <w:rsid w:val="00E314BD"/>
    <w:rsid w:val="00E40061"/>
    <w:rsid w:val="00E4121C"/>
    <w:rsid w:val="00E414D7"/>
    <w:rsid w:val="00E416A8"/>
    <w:rsid w:val="00E53ABE"/>
    <w:rsid w:val="00E615AE"/>
    <w:rsid w:val="00E61D08"/>
    <w:rsid w:val="00E64EEF"/>
    <w:rsid w:val="00E7277F"/>
    <w:rsid w:val="00E74C6E"/>
    <w:rsid w:val="00E76CF4"/>
    <w:rsid w:val="00E8597A"/>
    <w:rsid w:val="00E912BE"/>
    <w:rsid w:val="00E93978"/>
    <w:rsid w:val="00EA0BB6"/>
    <w:rsid w:val="00EB091D"/>
    <w:rsid w:val="00EC69C3"/>
    <w:rsid w:val="00EE3596"/>
    <w:rsid w:val="00EF04C8"/>
    <w:rsid w:val="00EF0779"/>
    <w:rsid w:val="00EF3A57"/>
    <w:rsid w:val="00EF406D"/>
    <w:rsid w:val="00F00A7E"/>
    <w:rsid w:val="00F040D2"/>
    <w:rsid w:val="00F06B51"/>
    <w:rsid w:val="00F10781"/>
    <w:rsid w:val="00F12C90"/>
    <w:rsid w:val="00F20743"/>
    <w:rsid w:val="00F23A0A"/>
    <w:rsid w:val="00F25B2C"/>
    <w:rsid w:val="00F26251"/>
    <w:rsid w:val="00F275A3"/>
    <w:rsid w:val="00F3070C"/>
    <w:rsid w:val="00F47B48"/>
    <w:rsid w:val="00F51862"/>
    <w:rsid w:val="00F5777B"/>
    <w:rsid w:val="00F637DE"/>
    <w:rsid w:val="00F64A48"/>
    <w:rsid w:val="00F65D2F"/>
    <w:rsid w:val="00F70620"/>
    <w:rsid w:val="00F70683"/>
    <w:rsid w:val="00F7760D"/>
    <w:rsid w:val="00F85B2D"/>
    <w:rsid w:val="00F86BBD"/>
    <w:rsid w:val="00F87784"/>
    <w:rsid w:val="00FA0B8F"/>
    <w:rsid w:val="00FA4DDA"/>
    <w:rsid w:val="00FB02D9"/>
    <w:rsid w:val="00FB1DF5"/>
    <w:rsid w:val="00FC4DF1"/>
    <w:rsid w:val="00FD0225"/>
    <w:rsid w:val="00FD13D2"/>
    <w:rsid w:val="00FD4D74"/>
    <w:rsid w:val="00FE1A5C"/>
    <w:rsid w:val="00FE4BD3"/>
    <w:rsid w:val="00FF0222"/>
    <w:rsid w:val="00FF122E"/>
    <w:rsid w:val="00FF2DCD"/>
    <w:rsid w:val="00FF6FA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957877"/>
  <w15:docId w15:val="{FDC019E5-0172-46FB-8970-BD97BD8B3D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imes New Roman"/>
        <w:sz w:val="22"/>
        <w:szCs w:val="22"/>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777B"/>
    <w:pPr>
      <w:spacing w:after="160" w:line="259" w:lineRule="auto"/>
      <w:jc w:val="both"/>
    </w:pPr>
    <w:rPr>
      <w:rFonts w:ascii="Times New Roman" w:hAnsi="Times New Roman" w:cstheme="minorBidi"/>
      <w:sz w:val="24"/>
    </w:rPr>
  </w:style>
  <w:style w:type="paragraph" w:styleId="Heading1">
    <w:name w:val="heading 1"/>
    <w:basedOn w:val="Normal"/>
    <w:next w:val="Normal"/>
    <w:link w:val="Heading1Char"/>
    <w:uiPriority w:val="9"/>
    <w:qFormat/>
    <w:rsid w:val="0081553A"/>
    <w:pPr>
      <w:keepNext/>
      <w:spacing w:before="360" w:after="180" w:line="240" w:lineRule="auto"/>
      <w:outlineLvl w:val="0"/>
    </w:pPr>
    <w:rPr>
      <w:rFonts w:eastAsiaTheme="majorEastAsia" w:cs="Times New Roman"/>
      <w:b/>
      <w:bCs/>
      <w:kern w:val="32"/>
      <w:sz w:val="32"/>
      <w:szCs w:val="32"/>
    </w:rPr>
  </w:style>
  <w:style w:type="paragraph" w:styleId="Heading2">
    <w:name w:val="heading 2"/>
    <w:basedOn w:val="Normal"/>
    <w:next w:val="Normal"/>
    <w:link w:val="Heading2Char"/>
    <w:uiPriority w:val="9"/>
    <w:unhideWhenUsed/>
    <w:qFormat/>
    <w:rsid w:val="0081553A"/>
    <w:pPr>
      <w:keepNext/>
      <w:spacing w:before="360" w:after="180" w:line="240" w:lineRule="auto"/>
      <w:outlineLvl w:val="1"/>
    </w:pPr>
    <w:rPr>
      <w:rFonts w:eastAsiaTheme="majorEastAsia" w:cs="Times New Roman"/>
      <w:b/>
      <w:bCs/>
      <w:iCs/>
      <w:sz w:val="28"/>
      <w:szCs w:val="28"/>
    </w:rPr>
  </w:style>
  <w:style w:type="paragraph" w:styleId="Heading3">
    <w:name w:val="heading 3"/>
    <w:basedOn w:val="Normal"/>
    <w:next w:val="Normal"/>
    <w:link w:val="Heading3Char"/>
    <w:uiPriority w:val="9"/>
    <w:unhideWhenUsed/>
    <w:qFormat/>
    <w:rsid w:val="0081553A"/>
    <w:pPr>
      <w:keepNext/>
      <w:spacing w:before="360" w:after="180" w:line="240" w:lineRule="auto"/>
      <w:outlineLvl w:val="2"/>
    </w:pPr>
    <w:rPr>
      <w:rFonts w:eastAsiaTheme="majorEastAsia" w:cs="Times New Roman"/>
      <w:b/>
      <w:bCs/>
      <w:sz w:val="26"/>
      <w:szCs w:val="26"/>
      <w:u w:val="single"/>
    </w:rPr>
  </w:style>
  <w:style w:type="paragraph" w:styleId="Heading4">
    <w:name w:val="heading 4"/>
    <w:basedOn w:val="Normal"/>
    <w:next w:val="Normal"/>
    <w:link w:val="Heading4Char"/>
    <w:uiPriority w:val="9"/>
    <w:unhideWhenUsed/>
    <w:qFormat/>
    <w:rsid w:val="0081553A"/>
    <w:pPr>
      <w:keepNext/>
      <w:spacing w:before="360" w:after="180" w:line="240" w:lineRule="auto"/>
      <w:outlineLvl w:val="3"/>
    </w:pPr>
    <w:rPr>
      <w:rFonts w:cs="Times New Roman"/>
      <w:b/>
      <w:bCs/>
      <w:sz w:val="28"/>
      <w:szCs w:val="28"/>
    </w:rPr>
  </w:style>
  <w:style w:type="paragraph" w:styleId="Heading5">
    <w:name w:val="heading 5"/>
    <w:basedOn w:val="Normal"/>
    <w:next w:val="Normal"/>
    <w:link w:val="Heading5Char"/>
    <w:uiPriority w:val="9"/>
    <w:unhideWhenUsed/>
    <w:qFormat/>
    <w:rsid w:val="00E76CF4"/>
    <w:pPr>
      <w:spacing w:before="240" w:after="60" w:line="240" w:lineRule="auto"/>
      <w:outlineLvl w:val="4"/>
    </w:pPr>
    <w:rPr>
      <w:rFonts w:cs="Times New Roman"/>
      <w:b/>
      <w:bCs/>
      <w:i/>
      <w:iCs/>
      <w:sz w:val="26"/>
      <w:szCs w:val="26"/>
    </w:rPr>
  </w:style>
  <w:style w:type="paragraph" w:styleId="Heading6">
    <w:name w:val="heading 6"/>
    <w:basedOn w:val="Normal"/>
    <w:next w:val="Normal"/>
    <w:link w:val="Heading6Char"/>
    <w:uiPriority w:val="9"/>
    <w:semiHidden/>
    <w:unhideWhenUsed/>
    <w:qFormat/>
    <w:rsid w:val="00E76CF4"/>
    <w:pPr>
      <w:spacing w:before="240" w:after="60" w:line="240" w:lineRule="auto"/>
      <w:outlineLvl w:val="5"/>
    </w:pPr>
    <w:rPr>
      <w:rFonts w:cs="Times New Roman"/>
      <w:b/>
      <w:bCs/>
    </w:rPr>
  </w:style>
  <w:style w:type="paragraph" w:styleId="Heading7">
    <w:name w:val="heading 7"/>
    <w:basedOn w:val="Normal"/>
    <w:next w:val="Normal"/>
    <w:link w:val="Heading7Char"/>
    <w:uiPriority w:val="9"/>
    <w:semiHidden/>
    <w:unhideWhenUsed/>
    <w:qFormat/>
    <w:rsid w:val="00E76CF4"/>
    <w:pPr>
      <w:spacing w:before="240" w:after="60" w:line="240" w:lineRule="auto"/>
      <w:outlineLvl w:val="6"/>
    </w:pPr>
    <w:rPr>
      <w:rFonts w:cs="Times New Roman"/>
      <w:szCs w:val="24"/>
    </w:rPr>
  </w:style>
  <w:style w:type="paragraph" w:styleId="Heading8">
    <w:name w:val="heading 8"/>
    <w:basedOn w:val="Normal"/>
    <w:next w:val="Normal"/>
    <w:link w:val="Heading8Char"/>
    <w:uiPriority w:val="9"/>
    <w:semiHidden/>
    <w:unhideWhenUsed/>
    <w:qFormat/>
    <w:rsid w:val="00E76CF4"/>
    <w:pPr>
      <w:spacing w:before="240" w:after="60" w:line="240" w:lineRule="auto"/>
      <w:outlineLvl w:val="7"/>
    </w:pPr>
    <w:rPr>
      <w:rFonts w:cs="Times New Roman"/>
      <w:i/>
      <w:iCs/>
      <w:szCs w:val="24"/>
    </w:rPr>
  </w:style>
  <w:style w:type="paragraph" w:styleId="Heading9">
    <w:name w:val="heading 9"/>
    <w:basedOn w:val="Normal"/>
    <w:next w:val="Normal"/>
    <w:link w:val="Heading9Char"/>
    <w:uiPriority w:val="9"/>
    <w:semiHidden/>
    <w:unhideWhenUsed/>
    <w:qFormat/>
    <w:rsid w:val="00E76CF4"/>
    <w:pPr>
      <w:spacing w:before="240" w:after="60" w:line="240" w:lineRule="auto"/>
      <w:outlineLvl w:val="8"/>
    </w:pPr>
    <w:rPr>
      <w:rFonts w:asciiTheme="majorHAnsi" w:eastAsiaTheme="majorEastAsia" w:hAnsiTheme="majorHAns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553A"/>
    <w:rPr>
      <w:rFonts w:ascii="Times New Roman" w:eastAsiaTheme="majorEastAsia" w:hAnsi="Times New Roman"/>
      <w:b/>
      <w:bCs/>
      <w:kern w:val="32"/>
      <w:sz w:val="32"/>
      <w:szCs w:val="32"/>
    </w:rPr>
  </w:style>
  <w:style w:type="character" w:customStyle="1" w:styleId="Heading2Char">
    <w:name w:val="Heading 2 Char"/>
    <w:basedOn w:val="DefaultParagraphFont"/>
    <w:link w:val="Heading2"/>
    <w:uiPriority w:val="9"/>
    <w:rsid w:val="0081553A"/>
    <w:rPr>
      <w:rFonts w:ascii="Times New Roman" w:eastAsiaTheme="majorEastAsia" w:hAnsi="Times New Roman"/>
      <w:b/>
      <w:bCs/>
      <w:iCs/>
      <w:sz w:val="28"/>
      <w:szCs w:val="28"/>
    </w:rPr>
  </w:style>
  <w:style w:type="character" w:customStyle="1" w:styleId="Heading3Char">
    <w:name w:val="Heading 3 Char"/>
    <w:basedOn w:val="DefaultParagraphFont"/>
    <w:link w:val="Heading3"/>
    <w:uiPriority w:val="9"/>
    <w:rsid w:val="0081553A"/>
    <w:rPr>
      <w:rFonts w:ascii="Times New Roman" w:eastAsiaTheme="majorEastAsia" w:hAnsi="Times New Roman"/>
      <w:b/>
      <w:bCs/>
      <w:sz w:val="26"/>
      <w:szCs w:val="26"/>
      <w:u w:val="single"/>
    </w:rPr>
  </w:style>
  <w:style w:type="character" w:customStyle="1" w:styleId="Heading4Char">
    <w:name w:val="Heading 4 Char"/>
    <w:basedOn w:val="DefaultParagraphFont"/>
    <w:link w:val="Heading4"/>
    <w:uiPriority w:val="9"/>
    <w:rsid w:val="0081553A"/>
    <w:rPr>
      <w:rFonts w:ascii="Times New Roman" w:hAnsi="Times New Roman"/>
      <w:b/>
      <w:bCs/>
      <w:sz w:val="28"/>
      <w:szCs w:val="28"/>
    </w:rPr>
  </w:style>
  <w:style w:type="character" w:customStyle="1" w:styleId="Heading5Char">
    <w:name w:val="Heading 5 Char"/>
    <w:basedOn w:val="DefaultParagraphFont"/>
    <w:link w:val="Heading5"/>
    <w:uiPriority w:val="9"/>
    <w:rsid w:val="00E76CF4"/>
    <w:rPr>
      <w:b/>
      <w:bCs/>
      <w:i/>
      <w:iCs/>
      <w:sz w:val="26"/>
      <w:szCs w:val="26"/>
    </w:rPr>
  </w:style>
  <w:style w:type="character" w:customStyle="1" w:styleId="Heading6Char">
    <w:name w:val="Heading 6 Char"/>
    <w:basedOn w:val="DefaultParagraphFont"/>
    <w:link w:val="Heading6"/>
    <w:uiPriority w:val="9"/>
    <w:semiHidden/>
    <w:rsid w:val="00E76CF4"/>
    <w:rPr>
      <w:b/>
      <w:bCs/>
    </w:rPr>
  </w:style>
  <w:style w:type="character" w:customStyle="1" w:styleId="Heading7Char">
    <w:name w:val="Heading 7 Char"/>
    <w:basedOn w:val="DefaultParagraphFont"/>
    <w:link w:val="Heading7"/>
    <w:uiPriority w:val="9"/>
    <w:semiHidden/>
    <w:rsid w:val="00E76CF4"/>
    <w:rPr>
      <w:sz w:val="24"/>
      <w:szCs w:val="24"/>
    </w:rPr>
  </w:style>
  <w:style w:type="character" w:customStyle="1" w:styleId="Heading8Char">
    <w:name w:val="Heading 8 Char"/>
    <w:basedOn w:val="DefaultParagraphFont"/>
    <w:link w:val="Heading8"/>
    <w:uiPriority w:val="9"/>
    <w:semiHidden/>
    <w:rsid w:val="00E76CF4"/>
    <w:rPr>
      <w:i/>
      <w:iCs/>
      <w:sz w:val="24"/>
      <w:szCs w:val="24"/>
    </w:rPr>
  </w:style>
  <w:style w:type="character" w:customStyle="1" w:styleId="Heading9Char">
    <w:name w:val="Heading 9 Char"/>
    <w:basedOn w:val="DefaultParagraphFont"/>
    <w:link w:val="Heading9"/>
    <w:uiPriority w:val="9"/>
    <w:semiHidden/>
    <w:rsid w:val="00E76CF4"/>
    <w:rPr>
      <w:rFonts w:asciiTheme="majorHAnsi" w:eastAsiaTheme="majorEastAsia" w:hAnsiTheme="majorHAnsi"/>
    </w:rPr>
  </w:style>
  <w:style w:type="paragraph" w:styleId="Title">
    <w:name w:val="Title"/>
    <w:basedOn w:val="Normal"/>
    <w:next w:val="Normal"/>
    <w:link w:val="TitleChar"/>
    <w:uiPriority w:val="10"/>
    <w:qFormat/>
    <w:rsid w:val="00E76CF4"/>
    <w:pPr>
      <w:spacing w:before="240" w:after="60" w:line="240" w:lineRule="auto"/>
      <w:jc w:val="center"/>
      <w:outlineLvl w:val="0"/>
    </w:pPr>
    <w:rPr>
      <w:rFonts w:asciiTheme="majorHAnsi" w:eastAsiaTheme="majorEastAsia" w:hAnsiTheme="majorHAnsi" w:cs="Times New Roman"/>
      <w:b/>
      <w:bCs/>
      <w:kern w:val="28"/>
      <w:sz w:val="32"/>
      <w:szCs w:val="32"/>
    </w:rPr>
  </w:style>
  <w:style w:type="character" w:customStyle="1" w:styleId="TitleChar">
    <w:name w:val="Title Char"/>
    <w:basedOn w:val="DefaultParagraphFont"/>
    <w:link w:val="Title"/>
    <w:uiPriority w:val="10"/>
    <w:rsid w:val="00E76CF4"/>
    <w:rPr>
      <w:rFonts w:asciiTheme="majorHAnsi" w:eastAsiaTheme="majorEastAsia" w:hAnsiTheme="majorHAnsi"/>
      <w:b/>
      <w:bCs/>
      <w:kern w:val="28"/>
      <w:sz w:val="32"/>
      <w:szCs w:val="32"/>
    </w:rPr>
  </w:style>
  <w:style w:type="paragraph" w:styleId="Subtitle">
    <w:name w:val="Subtitle"/>
    <w:basedOn w:val="Normal"/>
    <w:next w:val="Normal"/>
    <w:link w:val="SubtitleChar"/>
    <w:uiPriority w:val="11"/>
    <w:qFormat/>
    <w:rsid w:val="00E76CF4"/>
    <w:pPr>
      <w:spacing w:after="60" w:line="240" w:lineRule="auto"/>
      <w:jc w:val="center"/>
      <w:outlineLvl w:val="1"/>
    </w:pPr>
    <w:rPr>
      <w:rFonts w:asciiTheme="majorHAnsi" w:eastAsiaTheme="majorEastAsia" w:hAnsiTheme="majorHAnsi" w:cs="Times New Roman"/>
      <w:szCs w:val="24"/>
    </w:rPr>
  </w:style>
  <w:style w:type="character" w:customStyle="1" w:styleId="SubtitleChar">
    <w:name w:val="Subtitle Char"/>
    <w:basedOn w:val="DefaultParagraphFont"/>
    <w:link w:val="Subtitle"/>
    <w:uiPriority w:val="11"/>
    <w:rsid w:val="00E76CF4"/>
    <w:rPr>
      <w:rFonts w:asciiTheme="majorHAnsi" w:eastAsiaTheme="majorEastAsia" w:hAnsiTheme="majorHAnsi"/>
      <w:sz w:val="24"/>
      <w:szCs w:val="24"/>
    </w:rPr>
  </w:style>
  <w:style w:type="character" w:styleId="Strong">
    <w:name w:val="Strong"/>
    <w:basedOn w:val="DefaultParagraphFont"/>
    <w:uiPriority w:val="22"/>
    <w:qFormat/>
    <w:rsid w:val="00E76CF4"/>
    <w:rPr>
      <w:b/>
      <w:bCs/>
    </w:rPr>
  </w:style>
  <w:style w:type="character" w:styleId="Emphasis">
    <w:name w:val="Emphasis"/>
    <w:basedOn w:val="DefaultParagraphFont"/>
    <w:uiPriority w:val="20"/>
    <w:qFormat/>
    <w:rsid w:val="00E76CF4"/>
    <w:rPr>
      <w:rFonts w:asciiTheme="minorHAnsi" w:hAnsiTheme="minorHAnsi"/>
      <w:b/>
      <w:i/>
      <w:iCs/>
    </w:rPr>
  </w:style>
  <w:style w:type="paragraph" w:styleId="NoSpacing">
    <w:name w:val="No Spacing"/>
    <w:basedOn w:val="Normal"/>
    <w:uiPriority w:val="1"/>
    <w:qFormat/>
    <w:rsid w:val="00E76CF4"/>
    <w:pPr>
      <w:spacing w:after="0" w:line="240" w:lineRule="auto"/>
    </w:pPr>
    <w:rPr>
      <w:rFonts w:cs="Times New Roman"/>
      <w:szCs w:val="32"/>
    </w:rPr>
  </w:style>
  <w:style w:type="paragraph" w:styleId="ListParagraph">
    <w:name w:val="List Paragraph"/>
    <w:basedOn w:val="Normal"/>
    <w:uiPriority w:val="34"/>
    <w:qFormat/>
    <w:rsid w:val="00E76CF4"/>
    <w:pPr>
      <w:spacing w:after="0" w:line="240" w:lineRule="auto"/>
      <w:ind w:left="720"/>
      <w:contextualSpacing/>
    </w:pPr>
    <w:rPr>
      <w:rFonts w:cs="Times New Roman"/>
      <w:szCs w:val="24"/>
    </w:rPr>
  </w:style>
  <w:style w:type="paragraph" w:styleId="Quote">
    <w:name w:val="Quote"/>
    <w:basedOn w:val="Normal"/>
    <w:next w:val="Normal"/>
    <w:link w:val="QuoteChar"/>
    <w:uiPriority w:val="29"/>
    <w:qFormat/>
    <w:rsid w:val="00E76CF4"/>
    <w:pPr>
      <w:spacing w:after="0" w:line="240" w:lineRule="auto"/>
    </w:pPr>
    <w:rPr>
      <w:rFonts w:cs="Times New Roman"/>
      <w:i/>
      <w:szCs w:val="24"/>
    </w:rPr>
  </w:style>
  <w:style w:type="character" w:customStyle="1" w:styleId="QuoteChar">
    <w:name w:val="Quote Char"/>
    <w:basedOn w:val="DefaultParagraphFont"/>
    <w:link w:val="Quote"/>
    <w:uiPriority w:val="29"/>
    <w:rsid w:val="00E76CF4"/>
    <w:rPr>
      <w:i/>
      <w:sz w:val="24"/>
      <w:szCs w:val="24"/>
    </w:rPr>
  </w:style>
  <w:style w:type="paragraph" w:styleId="IntenseQuote">
    <w:name w:val="Intense Quote"/>
    <w:basedOn w:val="Normal"/>
    <w:next w:val="Normal"/>
    <w:link w:val="IntenseQuoteChar"/>
    <w:uiPriority w:val="30"/>
    <w:qFormat/>
    <w:rsid w:val="00E76CF4"/>
    <w:pPr>
      <w:spacing w:after="0" w:line="240" w:lineRule="auto"/>
      <w:ind w:left="720" w:right="720"/>
    </w:pPr>
    <w:rPr>
      <w:rFonts w:cs="Times New Roman"/>
      <w:b/>
      <w:i/>
    </w:rPr>
  </w:style>
  <w:style w:type="character" w:customStyle="1" w:styleId="IntenseQuoteChar">
    <w:name w:val="Intense Quote Char"/>
    <w:basedOn w:val="DefaultParagraphFont"/>
    <w:link w:val="IntenseQuote"/>
    <w:uiPriority w:val="30"/>
    <w:rsid w:val="00E76CF4"/>
    <w:rPr>
      <w:b/>
      <w:i/>
      <w:sz w:val="24"/>
    </w:rPr>
  </w:style>
  <w:style w:type="character" w:styleId="SubtleEmphasis">
    <w:name w:val="Subtle Emphasis"/>
    <w:uiPriority w:val="19"/>
    <w:qFormat/>
    <w:rsid w:val="00E76CF4"/>
    <w:rPr>
      <w:i/>
      <w:color w:val="5A5A5A" w:themeColor="text1" w:themeTint="A5"/>
    </w:rPr>
  </w:style>
  <w:style w:type="character" w:styleId="IntenseEmphasis">
    <w:name w:val="Intense Emphasis"/>
    <w:basedOn w:val="DefaultParagraphFont"/>
    <w:uiPriority w:val="21"/>
    <w:qFormat/>
    <w:rsid w:val="00E76CF4"/>
    <w:rPr>
      <w:b/>
      <w:i/>
      <w:sz w:val="24"/>
      <w:szCs w:val="24"/>
      <w:u w:val="single"/>
    </w:rPr>
  </w:style>
  <w:style w:type="character" w:styleId="SubtleReference">
    <w:name w:val="Subtle Reference"/>
    <w:basedOn w:val="DefaultParagraphFont"/>
    <w:uiPriority w:val="31"/>
    <w:qFormat/>
    <w:rsid w:val="00E76CF4"/>
    <w:rPr>
      <w:sz w:val="24"/>
      <w:szCs w:val="24"/>
      <w:u w:val="single"/>
    </w:rPr>
  </w:style>
  <w:style w:type="character" w:styleId="IntenseReference">
    <w:name w:val="Intense Reference"/>
    <w:basedOn w:val="DefaultParagraphFont"/>
    <w:uiPriority w:val="32"/>
    <w:qFormat/>
    <w:rsid w:val="00E76CF4"/>
    <w:rPr>
      <w:b/>
      <w:sz w:val="24"/>
      <w:u w:val="single"/>
    </w:rPr>
  </w:style>
  <w:style w:type="character" w:styleId="BookTitle">
    <w:name w:val="Book Title"/>
    <w:basedOn w:val="DefaultParagraphFont"/>
    <w:uiPriority w:val="33"/>
    <w:qFormat/>
    <w:rsid w:val="00E76CF4"/>
    <w:rPr>
      <w:rFonts w:asciiTheme="majorHAnsi" w:eastAsiaTheme="majorEastAsia" w:hAnsiTheme="majorHAnsi"/>
      <w:b/>
      <w:i/>
      <w:sz w:val="24"/>
      <w:szCs w:val="24"/>
    </w:rPr>
  </w:style>
  <w:style w:type="paragraph" w:styleId="TOCHeading">
    <w:name w:val="TOC Heading"/>
    <w:basedOn w:val="Heading1"/>
    <w:next w:val="Normal"/>
    <w:uiPriority w:val="39"/>
    <w:unhideWhenUsed/>
    <w:qFormat/>
    <w:rsid w:val="00E76CF4"/>
    <w:pPr>
      <w:outlineLvl w:val="9"/>
    </w:pPr>
  </w:style>
  <w:style w:type="character" w:customStyle="1" w:styleId="apple-converted-space">
    <w:name w:val="apple-converted-space"/>
    <w:basedOn w:val="DefaultParagraphFont"/>
    <w:rsid w:val="00C7078A"/>
  </w:style>
  <w:style w:type="paragraph" w:styleId="BalloonText">
    <w:name w:val="Balloon Text"/>
    <w:basedOn w:val="Normal"/>
    <w:link w:val="BalloonTextChar"/>
    <w:uiPriority w:val="99"/>
    <w:semiHidden/>
    <w:unhideWhenUsed/>
    <w:rsid w:val="00C707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078A"/>
    <w:rPr>
      <w:rFonts w:ascii="Tahoma" w:hAnsi="Tahoma" w:cs="Tahoma"/>
      <w:sz w:val="16"/>
      <w:szCs w:val="16"/>
    </w:rPr>
  </w:style>
  <w:style w:type="paragraph" w:styleId="TOC1">
    <w:name w:val="toc 1"/>
    <w:basedOn w:val="Normal"/>
    <w:next w:val="Normal"/>
    <w:autoRedefine/>
    <w:uiPriority w:val="39"/>
    <w:unhideWhenUsed/>
    <w:rsid w:val="00CD0616"/>
    <w:pPr>
      <w:spacing w:after="100"/>
    </w:pPr>
  </w:style>
  <w:style w:type="paragraph" w:styleId="TOC2">
    <w:name w:val="toc 2"/>
    <w:basedOn w:val="Normal"/>
    <w:next w:val="Normal"/>
    <w:autoRedefine/>
    <w:uiPriority w:val="39"/>
    <w:unhideWhenUsed/>
    <w:rsid w:val="00CD0616"/>
    <w:pPr>
      <w:spacing w:after="100"/>
      <w:ind w:left="220"/>
    </w:pPr>
  </w:style>
  <w:style w:type="paragraph" w:styleId="TOC3">
    <w:name w:val="toc 3"/>
    <w:basedOn w:val="Normal"/>
    <w:next w:val="Normal"/>
    <w:autoRedefine/>
    <w:uiPriority w:val="39"/>
    <w:unhideWhenUsed/>
    <w:rsid w:val="00CD0616"/>
    <w:pPr>
      <w:spacing w:after="100"/>
      <w:ind w:left="440"/>
    </w:pPr>
  </w:style>
  <w:style w:type="character" w:styleId="Hyperlink">
    <w:name w:val="Hyperlink"/>
    <w:basedOn w:val="DefaultParagraphFont"/>
    <w:uiPriority w:val="99"/>
    <w:unhideWhenUsed/>
    <w:rsid w:val="00CD0616"/>
    <w:rPr>
      <w:color w:val="0000FF" w:themeColor="hyperlink"/>
      <w:u w:val="single"/>
    </w:rPr>
  </w:style>
  <w:style w:type="paragraph" w:customStyle="1" w:styleId="paragraph">
    <w:name w:val="paragraph"/>
    <w:basedOn w:val="Normal"/>
    <w:rsid w:val="009D029B"/>
    <w:pPr>
      <w:spacing w:before="100" w:beforeAutospacing="1" w:after="100" w:afterAutospacing="1" w:line="240" w:lineRule="auto"/>
      <w:jc w:val="left"/>
    </w:pPr>
    <w:rPr>
      <w:rFonts w:eastAsia="Times New Roman" w:cs="Times New Roman"/>
      <w:szCs w:val="24"/>
      <w:lang w:eastAsia="ja-JP"/>
    </w:rPr>
  </w:style>
  <w:style w:type="character" w:customStyle="1" w:styleId="normaltextrun">
    <w:name w:val="normaltextrun"/>
    <w:basedOn w:val="DefaultParagraphFont"/>
    <w:rsid w:val="009D029B"/>
  </w:style>
  <w:style w:type="character" w:customStyle="1" w:styleId="eop">
    <w:name w:val="eop"/>
    <w:basedOn w:val="DefaultParagraphFont"/>
    <w:rsid w:val="009D029B"/>
  </w:style>
  <w:style w:type="paragraph" w:styleId="NormalWeb">
    <w:name w:val="Normal (Web)"/>
    <w:basedOn w:val="Normal"/>
    <w:uiPriority w:val="99"/>
    <w:unhideWhenUsed/>
    <w:rsid w:val="009D029B"/>
    <w:pPr>
      <w:spacing w:before="100" w:beforeAutospacing="1" w:after="100" w:afterAutospacing="1" w:line="240" w:lineRule="auto"/>
      <w:jc w:val="left"/>
    </w:pPr>
    <w:rPr>
      <w:rFonts w:eastAsiaTheme="minorEastAsia" w:cs="Times New Roman"/>
      <w:szCs w:val="24"/>
      <w:lang w:eastAsia="ja-JP"/>
    </w:rPr>
  </w:style>
  <w:style w:type="paragraph" w:customStyle="1" w:styleId="Heading2mine">
    <w:name w:val="Heading 2 (mine)"/>
    <w:basedOn w:val="Heading1"/>
    <w:qFormat/>
    <w:rsid w:val="00796882"/>
    <w:pPr>
      <w:numPr>
        <w:ilvl w:val="1"/>
        <w:numId w:val="2"/>
      </w:numPr>
      <w:ind w:left="495"/>
      <w:jc w:val="left"/>
    </w:pPr>
    <w:rPr>
      <w:rFonts w:ascii="Calibri Light" w:eastAsia="Yu Gothic Light" w:hAnsi="Calibri Light"/>
      <w:sz w:val="28"/>
      <w:lang w:eastAsia="en-GB"/>
    </w:rPr>
  </w:style>
  <w:style w:type="paragraph" w:styleId="Bibliography">
    <w:name w:val="Bibliography"/>
    <w:basedOn w:val="Normal"/>
    <w:next w:val="Normal"/>
    <w:uiPriority w:val="37"/>
    <w:unhideWhenUsed/>
    <w:rsid w:val="00796882"/>
    <w:pPr>
      <w:spacing w:after="0" w:line="240" w:lineRule="auto"/>
      <w:jc w:val="left"/>
    </w:pPr>
    <w:rPr>
      <w:rFonts w:eastAsia="Times New Roman" w:cs="Times New Roman"/>
      <w:szCs w:val="20"/>
      <w:lang w:eastAsia="en-GB"/>
    </w:rPr>
  </w:style>
  <w:style w:type="paragraph" w:styleId="Header">
    <w:name w:val="header"/>
    <w:basedOn w:val="Normal"/>
    <w:link w:val="HeaderChar"/>
    <w:uiPriority w:val="99"/>
    <w:unhideWhenUsed/>
    <w:rsid w:val="00C50D1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50D1D"/>
    <w:rPr>
      <w:rFonts w:ascii="Times New Roman" w:hAnsi="Times New Roman" w:cstheme="minorBidi"/>
      <w:sz w:val="24"/>
    </w:rPr>
  </w:style>
  <w:style w:type="paragraph" w:styleId="Footer">
    <w:name w:val="footer"/>
    <w:basedOn w:val="Normal"/>
    <w:link w:val="FooterChar"/>
    <w:uiPriority w:val="99"/>
    <w:unhideWhenUsed/>
    <w:rsid w:val="00C50D1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50D1D"/>
    <w:rPr>
      <w:rFonts w:ascii="Times New Roman" w:hAnsi="Times New Roman" w:cstheme="minorBidi"/>
      <w:sz w:val="24"/>
    </w:rPr>
  </w:style>
  <w:style w:type="paragraph" w:styleId="Caption">
    <w:name w:val="caption"/>
    <w:basedOn w:val="Normal"/>
    <w:next w:val="Normal"/>
    <w:uiPriority w:val="35"/>
    <w:unhideWhenUsed/>
    <w:rsid w:val="00C50D1D"/>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C50D1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840040">
      <w:bodyDiv w:val="1"/>
      <w:marLeft w:val="0"/>
      <w:marRight w:val="0"/>
      <w:marTop w:val="0"/>
      <w:marBottom w:val="0"/>
      <w:divBdr>
        <w:top w:val="none" w:sz="0" w:space="0" w:color="auto"/>
        <w:left w:val="none" w:sz="0" w:space="0" w:color="auto"/>
        <w:bottom w:val="none" w:sz="0" w:space="0" w:color="auto"/>
        <w:right w:val="none" w:sz="0" w:space="0" w:color="auto"/>
      </w:divBdr>
    </w:div>
    <w:div w:id="50425580">
      <w:bodyDiv w:val="1"/>
      <w:marLeft w:val="0"/>
      <w:marRight w:val="0"/>
      <w:marTop w:val="0"/>
      <w:marBottom w:val="0"/>
      <w:divBdr>
        <w:top w:val="none" w:sz="0" w:space="0" w:color="auto"/>
        <w:left w:val="none" w:sz="0" w:space="0" w:color="auto"/>
        <w:bottom w:val="none" w:sz="0" w:space="0" w:color="auto"/>
        <w:right w:val="none" w:sz="0" w:space="0" w:color="auto"/>
      </w:divBdr>
    </w:div>
    <w:div w:id="55400188">
      <w:bodyDiv w:val="1"/>
      <w:marLeft w:val="0"/>
      <w:marRight w:val="0"/>
      <w:marTop w:val="0"/>
      <w:marBottom w:val="0"/>
      <w:divBdr>
        <w:top w:val="none" w:sz="0" w:space="0" w:color="auto"/>
        <w:left w:val="none" w:sz="0" w:space="0" w:color="auto"/>
        <w:bottom w:val="none" w:sz="0" w:space="0" w:color="auto"/>
        <w:right w:val="none" w:sz="0" w:space="0" w:color="auto"/>
      </w:divBdr>
    </w:div>
    <w:div w:id="61760933">
      <w:bodyDiv w:val="1"/>
      <w:marLeft w:val="0"/>
      <w:marRight w:val="0"/>
      <w:marTop w:val="0"/>
      <w:marBottom w:val="0"/>
      <w:divBdr>
        <w:top w:val="none" w:sz="0" w:space="0" w:color="auto"/>
        <w:left w:val="none" w:sz="0" w:space="0" w:color="auto"/>
        <w:bottom w:val="none" w:sz="0" w:space="0" w:color="auto"/>
        <w:right w:val="none" w:sz="0" w:space="0" w:color="auto"/>
      </w:divBdr>
    </w:div>
    <w:div w:id="66273881">
      <w:bodyDiv w:val="1"/>
      <w:marLeft w:val="0"/>
      <w:marRight w:val="0"/>
      <w:marTop w:val="0"/>
      <w:marBottom w:val="0"/>
      <w:divBdr>
        <w:top w:val="none" w:sz="0" w:space="0" w:color="auto"/>
        <w:left w:val="none" w:sz="0" w:space="0" w:color="auto"/>
        <w:bottom w:val="none" w:sz="0" w:space="0" w:color="auto"/>
        <w:right w:val="none" w:sz="0" w:space="0" w:color="auto"/>
      </w:divBdr>
    </w:div>
    <w:div w:id="78644136">
      <w:bodyDiv w:val="1"/>
      <w:marLeft w:val="0"/>
      <w:marRight w:val="0"/>
      <w:marTop w:val="0"/>
      <w:marBottom w:val="0"/>
      <w:divBdr>
        <w:top w:val="none" w:sz="0" w:space="0" w:color="auto"/>
        <w:left w:val="none" w:sz="0" w:space="0" w:color="auto"/>
        <w:bottom w:val="none" w:sz="0" w:space="0" w:color="auto"/>
        <w:right w:val="none" w:sz="0" w:space="0" w:color="auto"/>
      </w:divBdr>
    </w:div>
    <w:div w:id="88166619">
      <w:bodyDiv w:val="1"/>
      <w:marLeft w:val="0"/>
      <w:marRight w:val="0"/>
      <w:marTop w:val="0"/>
      <w:marBottom w:val="0"/>
      <w:divBdr>
        <w:top w:val="none" w:sz="0" w:space="0" w:color="auto"/>
        <w:left w:val="none" w:sz="0" w:space="0" w:color="auto"/>
        <w:bottom w:val="none" w:sz="0" w:space="0" w:color="auto"/>
        <w:right w:val="none" w:sz="0" w:space="0" w:color="auto"/>
      </w:divBdr>
    </w:div>
    <w:div w:id="94449912">
      <w:bodyDiv w:val="1"/>
      <w:marLeft w:val="0"/>
      <w:marRight w:val="0"/>
      <w:marTop w:val="0"/>
      <w:marBottom w:val="0"/>
      <w:divBdr>
        <w:top w:val="none" w:sz="0" w:space="0" w:color="auto"/>
        <w:left w:val="none" w:sz="0" w:space="0" w:color="auto"/>
        <w:bottom w:val="none" w:sz="0" w:space="0" w:color="auto"/>
        <w:right w:val="none" w:sz="0" w:space="0" w:color="auto"/>
      </w:divBdr>
    </w:div>
    <w:div w:id="98840566">
      <w:bodyDiv w:val="1"/>
      <w:marLeft w:val="0"/>
      <w:marRight w:val="0"/>
      <w:marTop w:val="0"/>
      <w:marBottom w:val="0"/>
      <w:divBdr>
        <w:top w:val="none" w:sz="0" w:space="0" w:color="auto"/>
        <w:left w:val="none" w:sz="0" w:space="0" w:color="auto"/>
        <w:bottom w:val="none" w:sz="0" w:space="0" w:color="auto"/>
        <w:right w:val="none" w:sz="0" w:space="0" w:color="auto"/>
      </w:divBdr>
    </w:div>
    <w:div w:id="106312507">
      <w:bodyDiv w:val="1"/>
      <w:marLeft w:val="0"/>
      <w:marRight w:val="0"/>
      <w:marTop w:val="0"/>
      <w:marBottom w:val="0"/>
      <w:divBdr>
        <w:top w:val="none" w:sz="0" w:space="0" w:color="auto"/>
        <w:left w:val="none" w:sz="0" w:space="0" w:color="auto"/>
        <w:bottom w:val="none" w:sz="0" w:space="0" w:color="auto"/>
        <w:right w:val="none" w:sz="0" w:space="0" w:color="auto"/>
      </w:divBdr>
    </w:div>
    <w:div w:id="112284870">
      <w:bodyDiv w:val="1"/>
      <w:marLeft w:val="0"/>
      <w:marRight w:val="0"/>
      <w:marTop w:val="0"/>
      <w:marBottom w:val="0"/>
      <w:divBdr>
        <w:top w:val="none" w:sz="0" w:space="0" w:color="auto"/>
        <w:left w:val="none" w:sz="0" w:space="0" w:color="auto"/>
        <w:bottom w:val="none" w:sz="0" w:space="0" w:color="auto"/>
        <w:right w:val="none" w:sz="0" w:space="0" w:color="auto"/>
      </w:divBdr>
    </w:div>
    <w:div w:id="114102961">
      <w:bodyDiv w:val="1"/>
      <w:marLeft w:val="0"/>
      <w:marRight w:val="0"/>
      <w:marTop w:val="0"/>
      <w:marBottom w:val="0"/>
      <w:divBdr>
        <w:top w:val="none" w:sz="0" w:space="0" w:color="auto"/>
        <w:left w:val="none" w:sz="0" w:space="0" w:color="auto"/>
        <w:bottom w:val="none" w:sz="0" w:space="0" w:color="auto"/>
        <w:right w:val="none" w:sz="0" w:space="0" w:color="auto"/>
      </w:divBdr>
    </w:div>
    <w:div w:id="126168797">
      <w:bodyDiv w:val="1"/>
      <w:marLeft w:val="0"/>
      <w:marRight w:val="0"/>
      <w:marTop w:val="0"/>
      <w:marBottom w:val="0"/>
      <w:divBdr>
        <w:top w:val="none" w:sz="0" w:space="0" w:color="auto"/>
        <w:left w:val="none" w:sz="0" w:space="0" w:color="auto"/>
        <w:bottom w:val="none" w:sz="0" w:space="0" w:color="auto"/>
        <w:right w:val="none" w:sz="0" w:space="0" w:color="auto"/>
      </w:divBdr>
    </w:div>
    <w:div w:id="148254047">
      <w:bodyDiv w:val="1"/>
      <w:marLeft w:val="0"/>
      <w:marRight w:val="0"/>
      <w:marTop w:val="0"/>
      <w:marBottom w:val="0"/>
      <w:divBdr>
        <w:top w:val="none" w:sz="0" w:space="0" w:color="auto"/>
        <w:left w:val="none" w:sz="0" w:space="0" w:color="auto"/>
        <w:bottom w:val="none" w:sz="0" w:space="0" w:color="auto"/>
        <w:right w:val="none" w:sz="0" w:space="0" w:color="auto"/>
      </w:divBdr>
    </w:div>
    <w:div w:id="160850539">
      <w:bodyDiv w:val="1"/>
      <w:marLeft w:val="0"/>
      <w:marRight w:val="0"/>
      <w:marTop w:val="0"/>
      <w:marBottom w:val="0"/>
      <w:divBdr>
        <w:top w:val="none" w:sz="0" w:space="0" w:color="auto"/>
        <w:left w:val="none" w:sz="0" w:space="0" w:color="auto"/>
        <w:bottom w:val="none" w:sz="0" w:space="0" w:color="auto"/>
        <w:right w:val="none" w:sz="0" w:space="0" w:color="auto"/>
      </w:divBdr>
    </w:div>
    <w:div w:id="191310694">
      <w:bodyDiv w:val="1"/>
      <w:marLeft w:val="0"/>
      <w:marRight w:val="0"/>
      <w:marTop w:val="0"/>
      <w:marBottom w:val="0"/>
      <w:divBdr>
        <w:top w:val="none" w:sz="0" w:space="0" w:color="auto"/>
        <w:left w:val="none" w:sz="0" w:space="0" w:color="auto"/>
        <w:bottom w:val="none" w:sz="0" w:space="0" w:color="auto"/>
        <w:right w:val="none" w:sz="0" w:space="0" w:color="auto"/>
      </w:divBdr>
    </w:div>
    <w:div w:id="196743719">
      <w:bodyDiv w:val="1"/>
      <w:marLeft w:val="0"/>
      <w:marRight w:val="0"/>
      <w:marTop w:val="0"/>
      <w:marBottom w:val="0"/>
      <w:divBdr>
        <w:top w:val="none" w:sz="0" w:space="0" w:color="auto"/>
        <w:left w:val="none" w:sz="0" w:space="0" w:color="auto"/>
        <w:bottom w:val="none" w:sz="0" w:space="0" w:color="auto"/>
        <w:right w:val="none" w:sz="0" w:space="0" w:color="auto"/>
      </w:divBdr>
    </w:div>
    <w:div w:id="201065877">
      <w:bodyDiv w:val="1"/>
      <w:marLeft w:val="0"/>
      <w:marRight w:val="0"/>
      <w:marTop w:val="0"/>
      <w:marBottom w:val="0"/>
      <w:divBdr>
        <w:top w:val="none" w:sz="0" w:space="0" w:color="auto"/>
        <w:left w:val="none" w:sz="0" w:space="0" w:color="auto"/>
        <w:bottom w:val="none" w:sz="0" w:space="0" w:color="auto"/>
        <w:right w:val="none" w:sz="0" w:space="0" w:color="auto"/>
      </w:divBdr>
    </w:div>
    <w:div w:id="226451992">
      <w:bodyDiv w:val="1"/>
      <w:marLeft w:val="0"/>
      <w:marRight w:val="0"/>
      <w:marTop w:val="0"/>
      <w:marBottom w:val="0"/>
      <w:divBdr>
        <w:top w:val="none" w:sz="0" w:space="0" w:color="auto"/>
        <w:left w:val="none" w:sz="0" w:space="0" w:color="auto"/>
        <w:bottom w:val="none" w:sz="0" w:space="0" w:color="auto"/>
        <w:right w:val="none" w:sz="0" w:space="0" w:color="auto"/>
      </w:divBdr>
    </w:div>
    <w:div w:id="227347714">
      <w:bodyDiv w:val="1"/>
      <w:marLeft w:val="0"/>
      <w:marRight w:val="0"/>
      <w:marTop w:val="0"/>
      <w:marBottom w:val="0"/>
      <w:divBdr>
        <w:top w:val="none" w:sz="0" w:space="0" w:color="auto"/>
        <w:left w:val="none" w:sz="0" w:space="0" w:color="auto"/>
        <w:bottom w:val="none" w:sz="0" w:space="0" w:color="auto"/>
        <w:right w:val="none" w:sz="0" w:space="0" w:color="auto"/>
      </w:divBdr>
    </w:div>
    <w:div w:id="263612351">
      <w:bodyDiv w:val="1"/>
      <w:marLeft w:val="0"/>
      <w:marRight w:val="0"/>
      <w:marTop w:val="0"/>
      <w:marBottom w:val="0"/>
      <w:divBdr>
        <w:top w:val="none" w:sz="0" w:space="0" w:color="auto"/>
        <w:left w:val="none" w:sz="0" w:space="0" w:color="auto"/>
        <w:bottom w:val="none" w:sz="0" w:space="0" w:color="auto"/>
        <w:right w:val="none" w:sz="0" w:space="0" w:color="auto"/>
      </w:divBdr>
    </w:div>
    <w:div w:id="276370505">
      <w:bodyDiv w:val="1"/>
      <w:marLeft w:val="0"/>
      <w:marRight w:val="0"/>
      <w:marTop w:val="0"/>
      <w:marBottom w:val="0"/>
      <w:divBdr>
        <w:top w:val="none" w:sz="0" w:space="0" w:color="auto"/>
        <w:left w:val="none" w:sz="0" w:space="0" w:color="auto"/>
        <w:bottom w:val="none" w:sz="0" w:space="0" w:color="auto"/>
        <w:right w:val="none" w:sz="0" w:space="0" w:color="auto"/>
      </w:divBdr>
    </w:div>
    <w:div w:id="276523628">
      <w:bodyDiv w:val="1"/>
      <w:marLeft w:val="0"/>
      <w:marRight w:val="0"/>
      <w:marTop w:val="0"/>
      <w:marBottom w:val="0"/>
      <w:divBdr>
        <w:top w:val="none" w:sz="0" w:space="0" w:color="auto"/>
        <w:left w:val="none" w:sz="0" w:space="0" w:color="auto"/>
        <w:bottom w:val="none" w:sz="0" w:space="0" w:color="auto"/>
        <w:right w:val="none" w:sz="0" w:space="0" w:color="auto"/>
      </w:divBdr>
    </w:div>
    <w:div w:id="280187418">
      <w:bodyDiv w:val="1"/>
      <w:marLeft w:val="0"/>
      <w:marRight w:val="0"/>
      <w:marTop w:val="0"/>
      <w:marBottom w:val="0"/>
      <w:divBdr>
        <w:top w:val="none" w:sz="0" w:space="0" w:color="auto"/>
        <w:left w:val="none" w:sz="0" w:space="0" w:color="auto"/>
        <w:bottom w:val="none" w:sz="0" w:space="0" w:color="auto"/>
        <w:right w:val="none" w:sz="0" w:space="0" w:color="auto"/>
      </w:divBdr>
    </w:div>
    <w:div w:id="288559707">
      <w:bodyDiv w:val="1"/>
      <w:marLeft w:val="0"/>
      <w:marRight w:val="0"/>
      <w:marTop w:val="0"/>
      <w:marBottom w:val="0"/>
      <w:divBdr>
        <w:top w:val="none" w:sz="0" w:space="0" w:color="auto"/>
        <w:left w:val="none" w:sz="0" w:space="0" w:color="auto"/>
        <w:bottom w:val="none" w:sz="0" w:space="0" w:color="auto"/>
        <w:right w:val="none" w:sz="0" w:space="0" w:color="auto"/>
      </w:divBdr>
    </w:div>
    <w:div w:id="296228123">
      <w:bodyDiv w:val="1"/>
      <w:marLeft w:val="0"/>
      <w:marRight w:val="0"/>
      <w:marTop w:val="0"/>
      <w:marBottom w:val="0"/>
      <w:divBdr>
        <w:top w:val="none" w:sz="0" w:space="0" w:color="auto"/>
        <w:left w:val="none" w:sz="0" w:space="0" w:color="auto"/>
        <w:bottom w:val="none" w:sz="0" w:space="0" w:color="auto"/>
        <w:right w:val="none" w:sz="0" w:space="0" w:color="auto"/>
      </w:divBdr>
    </w:div>
    <w:div w:id="327908064">
      <w:bodyDiv w:val="1"/>
      <w:marLeft w:val="0"/>
      <w:marRight w:val="0"/>
      <w:marTop w:val="0"/>
      <w:marBottom w:val="0"/>
      <w:divBdr>
        <w:top w:val="none" w:sz="0" w:space="0" w:color="auto"/>
        <w:left w:val="none" w:sz="0" w:space="0" w:color="auto"/>
        <w:bottom w:val="none" w:sz="0" w:space="0" w:color="auto"/>
        <w:right w:val="none" w:sz="0" w:space="0" w:color="auto"/>
      </w:divBdr>
    </w:div>
    <w:div w:id="333917513">
      <w:bodyDiv w:val="1"/>
      <w:marLeft w:val="0"/>
      <w:marRight w:val="0"/>
      <w:marTop w:val="0"/>
      <w:marBottom w:val="0"/>
      <w:divBdr>
        <w:top w:val="none" w:sz="0" w:space="0" w:color="auto"/>
        <w:left w:val="none" w:sz="0" w:space="0" w:color="auto"/>
        <w:bottom w:val="none" w:sz="0" w:space="0" w:color="auto"/>
        <w:right w:val="none" w:sz="0" w:space="0" w:color="auto"/>
      </w:divBdr>
    </w:div>
    <w:div w:id="384332820">
      <w:bodyDiv w:val="1"/>
      <w:marLeft w:val="0"/>
      <w:marRight w:val="0"/>
      <w:marTop w:val="0"/>
      <w:marBottom w:val="0"/>
      <w:divBdr>
        <w:top w:val="none" w:sz="0" w:space="0" w:color="auto"/>
        <w:left w:val="none" w:sz="0" w:space="0" w:color="auto"/>
        <w:bottom w:val="none" w:sz="0" w:space="0" w:color="auto"/>
        <w:right w:val="none" w:sz="0" w:space="0" w:color="auto"/>
      </w:divBdr>
    </w:div>
    <w:div w:id="389620824">
      <w:bodyDiv w:val="1"/>
      <w:marLeft w:val="0"/>
      <w:marRight w:val="0"/>
      <w:marTop w:val="0"/>
      <w:marBottom w:val="0"/>
      <w:divBdr>
        <w:top w:val="none" w:sz="0" w:space="0" w:color="auto"/>
        <w:left w:val="none" w:sz="0" w:space="0" w:color="auto"/>
        <w:bottom w:val="none" w:sz="0" w:space="0" w:color="auto"/>
        <w:right w:val="none" w:sz="0" w:space="0" w:color="auto"/>
      </w:divBdr>
    </w:div>
    <w:div w:id="390154999">
      <w:bodyDiv w:val="1"/>
      <w:marLeft w:val="0"/>
      <w:marRight w:val="0"/>
      <w:marTop w:val="0"/>
      <w:marBottom w:val="0"/>
      <w:divBdr>
        <w:top w:val="none" w:sz="0" w:space="0" w:color="auto"/>
        <w:left w:val="none" w:sz="0" w:space="0" w:color="auto"/>
        <w:bottom w:val="none" w:sz="0" w:space="0" w:color="auto"/>
        <w:right w:val="none" w:sz="0" w:space="0" w:color="auto"/>
      </w:divBdr>
    </w:div>
    <w:div w:id="415249735">
      <w:bodyDiv w:val="1"/>
      <w:marLeft w:val="0"/>
      <w:marRight w:val="0"/>
      <w:marTop w:val="0"/>
      <w:marBottom w:val="0"/>
      <w:divBdr>
        <w:top w:val="none" w:sz="0" w:space="0" w:color="auto"/>
        <w:left w:val="none" w:sz="0" w:space="0" w:color="auto"/>
        <w:bottom w:val="none" w:sz="0" w:space="0" w:color="auto"/>
        <w:right w:val="none" w:sz="0" w:space="0" w:color="auto"/>
      </w:divBdr>
    </w:div>
    <w:div w:id="441875223">
      <w:bodyDiv w:val="1"/>
      <w:marLeft w:val="0"/>
      <w:marRight w:val="0"/>
      <w:marTop w:val="0"/>
      <w:marBottom w:val="0"/>
      <w:divBdr>
        <w:top w:val="none" w:sz="0" w:space="0" w:color="auto"/>
        <w:left w:val="none" w:sz="0" w:space="0" w:color="auto"/>
        <w:bottom w:val="none" w:sz="0" w:space="0" w:color="auto"/>
        <w:right w:val="none" w:sz="0" w:space="0" w:color="auto"/>
      </w:divBdr>
    </w:div>
    <w:div w:id="442578270">
      <w:bodyDiv w:val="1"/>
      <w:marLeft w:val="0"/>
      <w:marRight w:val="0"/>
      <w:marTop w:val="0"/>
      <w:marBottom w:val="0"/>
      <w:divBdr>
        <w:top w:val="none" w:sz="0" w:space="0" w:color="auto"/>
        <w:left w:val="none" w:sz="0" w:space="0" w:color="auto"/>
        <w:bottom w:val="none" w:sz="0" w:space="0" w:color="auto"/>
        <w:right w:val="none" w:sz="0" w:space="0" w:color="auto"/>
      </w:divBdr>
    </w:div>
    <w:div w:id="445974607">
      <w:bodyDiv w:val="1"/>
      <w:marLeft w:val="0"/>
      <w:marRight w:val="0"/>
      <w:marTop w:val="0"/>
      <w:marBottom w:val="0"/>
      <w:divBdr>
        <w:top w:val="none" w:sz="0" w:space="0" w:color="auto"/>
        <w:left w:val="none" w:sz="0" w:space="0" w:color="auto"/>
        <w:bottom w:val="none" w:sz="0" w:space="0" w:color="auto"/>
        <w:right w:val="none" w:sz="0" w:space="0" w:color="auto"/>
      </w:divBdr>
    </w:div>
    <w:div w:id="447553945">
      <w:bodyDiv w:val="1"/>
      <w:marLeft w:val="0"/>
      <w:marRight w:val="0"/>
      <w:marTop w:val="0"/>
      <w:marBottom w:val="0"/>
      <w:divBdr>
        <w:top w:val="none" w:sz="0" w:space="0" w:color="auto"/>
        <w:left w:val="none" w:sz="0" w:space="0" w:color="auto"/>
        <w:bottom w:val="none" w:sz="0" w:space="0" w:color="auto"/>
        <w:right w:val="none" w:sz="0" w:space="0" w:color="auto"/>
      </w:divBdr>
    </w:div>
    <w:div w:id="449014248">
      <w:bodyDiv w:val="1"/>
      <w:marLeft w:val="0"/>
      <w:marRight w:val="0"/>
      <w:marTop w:val="0"/>
      <w:marBottom w:val="0"/>
      <w:divBdr>
        <w:top w:val="none" w:sz="0" w:space="0" w:color="auto"/>
        <w:left w:val="none" w:sz="0" w:space="0" w:color="auto"/>
        <w:bottom w:val="none" w:sz="0" w:space="0" w:color="auto"/>
        <w:right w:val="none" w:sz="0" w:space="0" w:color="auto"/>
      </w:divBdr>
    </w:div>
    <w:div w:id="462506991">
      <w:bodyDiv w:val="1"/>
      <w:marLeft w:val="0"/>
      <w:marRight w:val="0"/>
      <w:marTop w:val="0"/>
      <w:marBottom w:val="0"/>
      <w:divBdr>
        <w:top w:val="none" w:sz="0" w:space="0" w:color="auto"/>
        <w:left w:val="none" w:sz="0" w:space="0" w:color="auto"/>
        <w:bottom w:val="none" w:sz="0" w:space="0" w:color="auto"/>
        <w:right w:val="none" w:sz="0" w:space="0" w:color="auto"/>
      </w:divBdr>
      <w:divsChild>
        <w:div w:id="930629020">
          <w:marLeft w:val="0"/>
          <w:marRight w:val="0"/>
          <w:marTop w:val="0"/>
          <w:marBottom w:val="0"/>
          <w:divBdr>
            <w:top w:val="none" w:sz="0" w:space="0" w:color="auto"/>
            <w:left w:val="none" w:sz="0" w:space="0" w:color="auto"/>
            <w:bottom w:val="none" w:sz="0" w:space="0" w:color="auto"/>
            <w:right w:val="none" w:sz="0" w:space="0" w:color="auto"/>
          </w:divBdr>
        </w:div>
        <w:div w:id="87849354">
          <w:marLeft w:val="0"/>
          <w:marRight w:val="0"/>
          <w:marTop w:val="0"/>
          <w:marBottom w:val="0"/>
          <w:divBdr>
            <w:top w:val="none" w:sz="0" w:space="0" w:color="auto"/>
            <w:left w:val="none" w:sz="0" w:space="0" w:color="auto"/>
            <w:bottom w:val="none" w:sz="0" w:space="0" w:color="auto"/>
            <w:right w:val="none" w:sz="0" w:space="0" w:color="auto"/>
          </w:divBdr>
        </w:div>
        <w:div w:id="1133255147">
          <w:marLeft w:val="0"/>
          <w:marRight w:val="0"/>
          <w:marTop w:val="0"/>
          <w:marBottom w:val="0"/>
          <w:divBdr>
            <w:top w:val="none" w:sz="0" w:space="0" w:color="auto"/>
            <w:left w:val="none" w:sz="0" w:space="0" w:color="auto"/>
            <w:bottom w:val="none" w:sz="0" w:space="0" w:color="auto"/>
            <w:right w:val="none" w:sz="0" w:space="0" w:color="auto"/>
          </w:divBdr>
        </w:div>
        <w:div w:id="1765107109">
          <w:marLeft w:val="0"/>
          <w:marRight w:val="0"/>
          <w:marTop w:val="0"/>
          <w:marBottom w:val="0"/>
          <w:divBdr>
            <w:top w:val="none" w:sz="0" w:space="0" w:color="auto"/>
            <w:left w:val="none" w:sz="0" w:space="0" w:color="auto"/>
            <w:bottom w:val="none" w:sz="0" w:space="0" w:color="auto"/>
            <w:right w:val="none" w:sz="0" w:space="0" w:color="auto"/>
          </w:divBdr>
        </w:div>
        <w:div w:id="6029680">
          <w:marLeft w:val="0"/>
          <w:marRight w:val="0"/>
          <w:marTop w:val="0"/>
          <w:marBottom w:val="0"/>
          <w:divBdr>
            <w:top w:val="none" w:sz="0" w:space="0" w:color="auto"/>
            <w:left w:val="none" w:sz="0" w:space="0" w:color="auto"/>
            <w:bottom w:val="none" w:sz="0" w:space="0" w:color="auto"/>
            <w:right w:val="none" w:sz="0" w:space="0" w:color="auto"/>
          </w:divBdr>
        </w:div>
        <w:div w:id="648482224">
          <w:marLeft w:val="0"/>
          <w:marRight w:val="0"/>
          <w:marTop w:val="0"/>
          <w:marBottom w:val="0"/>
          <w:divBdr>
            <w:top w:val="none" w:sz="0" w:space="0" w:color="auto"/>
            <w:left w:val="none" w:sz="0" w:space="0" w:color="auto"/>
            <w:bottom w:val="none" w:sz="0" w:space="0" w:color="auto"/>
            <w:right w:val="none" w:sz="0" w:space="0" w:color="auto"/>
          </w:divBdr>
        </w:div>
        <w:div w:id="481234260">
          <w:marLeft w:val="0"/>
          <w:marRight w:val="0"/>
          <w:marTop w:val="0"/>
          <w:marBottom w:val="0"/>
          <w:divBdr>
            <w:top w:val="none" w:sz="0" w:space="0" w:color="auto"/>
            <w:left w:val="none" w:sz="0" w:space="0" w:color="auto"/>
            <w:bottom w:val="none" w:sz="0" w:space="0" w:color="auto"/>
            <w:right w:val="none" w:sz="0" w:space="0" w:color="auto"/>
          </w:divBdr>
        </w:div>
        <w:div w:id="1758480471">
          <w:marLeft w:val="0"/>
          <w:marRight w:val="0"/>
          <w:marTop w:val="0"/>
          <w:marBottom w:val="0"/>
          <w:divBdr>
            <w:top w:val="none" w:sz="0" w:space="0" w:color="auto"/>
            <w:left w:val="none" w:sz="0" w:space="0" w:color="auto"/>
            <w:bottom w:val="none" w:sz="0" w:space="0" w:color="auto"/>
            <w:right w:val="none" w:sz="0" w:space="0" w:color="auto"/>
          </w:divBdr>
        </w:div>
        <w:div w:id="1519418701">
          <w:marLeft w:val="0"/>
          <w:marRight w:val="0"/>
          <w:marTop w:val="0"/>
          <w:marBottom w:val="0"/>
          <w:divBdr>
            <w:top w:val="none" w:sz="0" w:space="0" w:color="auto"/>
            <w:left w:val="none" w:sz="0" w:space="0" w:color="auto"/>
            <w:bottom w:val="none" w:sz="0" w:space="0" w:color="auto"/>
            <w:right w:val="none" w:sz="0" w:space="0" w:color="auto"/>
          </w:divBdr>
        </w:div>
        <w:div w:id="838618914">
          <w:marLeft w:val="0"/>
          <w:marRight w:val="0"/>
          <w:marTop w:val="0"/>
          <w:marBottom w:val="0"/>
          <w:divBdr>
            <w:top w:val="none" w:sz="0" w:space="0" w:color="auto"/>
            <w:left w:val="none" w:sz="0" w:space="0" w:color="auto"/>
            <w:bottom w:val="none" w:sz="0" w:space="0" w:color="auto"/>
            <w:right w:val="none" w:sz="0" w:space="0" w:color="auto"/>
          </w:divBdr>
        </w:div>
        <w:div w:id="1960067287">
          <w:marLeft w:val="0"/>
          <w:marRight w:val="0"/>
          <w:marTop w:val="0"/>
          <w:marBottom w:val="0"/>
          <w:divBdr>
            <w:top w:val="none" w:sz="0" w:space="0" w:color="auto"/>
            <w:left w:val="none" w:sz="0" w:space="0" w:color="auto"/>
            <w:bottom w:val="none" w:sz="0" w:space="0" w:color="auto"/>
            <w:right w:val="none" w:sz="0" w:space="0" w:color="auto"/>
          </w:divBdr>
        </w:div>
        <w:div w:id="580677118">
          <w:marLeft w:val="0"/>
          <w:marRight w:val="0"/>
          <w:marTop w:val="0"/>
          <w:marBottom w:val="0"/>
          <w:divBdr>
            <w:top w:val="none" w:sz="0" w:space="0" w:color="auto"/>
            <w:left w:val="none" w:sz="0" w:space="0" w:color="auto"/>
            <w:bottom w:val="none" w:sz="0" w:space="0" w:color="auto"/>
            <w:right w:val="none" w:sz="0" w:space="0" w:color="auto"/>
          </w:divBdr>
        </w:div>
        <w:div w:id="1618221844">
          <w:marLeft w:val="0"/>
          <w:marRight w:val="0"/>
          <w:marTop w:val="0"/>
          <w:marBottom w:val="0"/>
          <w:divBdr>
            <w:top w:val="none" w:sz="0" w:space="0" w:color="auto"/>
            <w:left w:val="none" w:sz="0" w:space="0" w:color="auto"/>
            <w:bottom w:val="none" w:sz="0" w:space="0" w:color="auto"/>
            <w:right w:val="none" w:sz="0" w:space="0" w:color="auto"/>
          </w:divBdr>
        </w:div>
        <w:div w:id="1726026199">
          <w:marLeft w:val="0"/>
          <w:marRight w:val="0"/>
          <w:marTop w:val="0"/>
          <w:marBottom w:val="0"/>
          <w:divBdr>
            <w:top w:val="none" w:sz="0" w:space="0" w:color="auto"/>
            <w:left w:val="none" w:sz="0" w:space="0" w:color="auto"/>
            <w:bottom w:val="none" w:sz="0" w:space="0" w:color="auto"/>
            <w:right w:val="none" w:sz="0" w:space="0" w:color="auto"/>
          </w:divBdr>
        </w:div>
        <w:div w:id="1861817309">
          <w:marLeft w:val="0"/>
          <w:marRight w:val="0"/>
          <w:marTop w:val="0"/>
          <w:marBottom w:val="0"/>
          <w:divBdr>
            <w:top w:val="none" w:sz="0" w:space="0" w:color="auto"/>
            <w:left w:val="none" w:sz="0" w:space="0" w:color="auto"/>
            <w:bottom w:val="none" w:sz="0" w:space="0" w:color="auto"/>
            <w:right w:val="none" w:sz="0" w:space="0" w:color="auto"/>
          </w:divBdr>
        </w:div>
      </w:divsChild>
    </w:div>
    <w:div w:id="475683436">
      <w:bodyDiv w:val="1"/>
      <w:marLeft w:val="0"/>
      <w:marRight w:val="0"/>
      <w:marTop w:val="0"/>
      <w:marBottom w:val="0"/>
      <w:divBdr>
        <w:top w:val="none" w:sz="0" w:space="0" w:color="auto"/>
        <w:left w:val="none" w:sz="0" w:space="0" w:color="auto"/>
        <w:bottom w:val="none" w:sz="0" w:space="0" w:color="auto"/>
        <w:right w:val="none" w:sz="0" w:space="0" w:color="auto"/>
      </w:divBdr>
    </w:div>
    <w:div w:id="476920953">
      <w:bodyDiv w:val="1"/>
      <w:marLeft w:val="0"/>
      <w:marRight w:val="0"/>
      <w:marTop w:val="0"/>
      <w:marBottom w:val="0"/>
      <w:divBdr>
        <w:top w:val="none" w:sz="0" w:space="0" w:color="auto"/>
        <w:left w:val="none" w:sz="0" w:space="0" w:color="auto"/>
        <w:bottom w:val="none" w:sz="0" w:space="0" w:color="auto"/>
        <w:right w:val="none" w:sz="0" w:space="0" w:color="auto"/>
      </w:divBdr>
    </w:div>
    <w:div w:id="486169500">
      <w:bodyDiv w:val="1"/>
      <w:marLeft w:val="0"/>
      <w:marRight w:val="0"/>
      <w:marTop w:val="0"/>
      <w:marBottom w:val="0"/>
      <w:divBdr>
        <w:top w:val="none" w:sz="0" w:space="0" w:color="auto"/>
        <w:left w:val="none" w:sz="0" w:space="0" w:color="auto"/>
        <w:bottom w:val="none" w:sz="0" w:space="0" w:color="auto"/>
        <w:right w:val="none" w:sz="0" w:space="0" w:color="auto"/>
      </w:divBdr>
    </w:div>
    <w:div w:id="488907068">
      <w:bodyDiv w:val="1"/>
      <w:marLeft w:val="0"/>
      <w:marRight w:val="0"/>
      <w:marTop w:val="0"/>
      <w:marBottom w:val="0"/>
      <w:divBdr>
        <w:top w:val="none" w:sz="0" w:space="0" w:color="auto"/>
        <w:left w:val="none" w:sz="0" w:space="0" w:color="auto"/>
        <w:bottom w:val="none" w:sz="0" w:space="0" w:color="auto"/>
        <w:right w:val="none" w:sz="0" w:space="0" w:color="auto"/>
      </w:divBdr>
    </w:div>
    <w:div w:id="499319405">
      <w:bodyDiv w:val="1"/>
      <w:marLeft w:val="0"/>
      <w:marRight w:val="0"/>
      <w:marTop w:val="0"/>
      <w:marBottom w:val="0"/>
      <w:divBdr>
        <w:top w:val="none" w:sz="0" w:space="0" w:color="auto"/>
        <w:left w:val="none" w:sz="0" w:space="0" w:color="auto"/>
        <w:bottom w:val="none" w:sz="0" w:space="0" w:color="auto"/>
        <w:right w:val="none" w:sz="0" w:space="0" w:color="auto"/>
      </w:divBdr>
    </w:div>
    <w:div w:id="503982257">
      <w:bodyDiv w:val="1"/>
      <w:marLeft w:val="0"/>
      <w:marRight w:val="0"/>
      <w:marTop w:val="0"/>
      <w:marBottom w:val="0"/>
      <w:divBdr>
        <w:top w:val="none" w:sz="0" w:space="0" w:color="auto"/>
        <w:left w:val="none" w:sz="0" w:space="0" w:color="auto"/>
        <w:bottom w:val="none" w:sz="0" w:space="0" w:color="auto"/>
        <w:right w:val="none" w:sz="0" w:space="0" w:color="auto"/>
      </w:divBdr>
    </w:div>
    <w:div w:id="517276357">
      <w:bodyDiv w:val="1"/>
      <w:marLeft w:val="0"/>
      <w:marRight w:val="0"/>
      <w:marTop w:val="0"/>
      <w:marBottom w:val="0"/>
      <w:divBdr>
        <w:top w:val="none" w:sz="0" w:space="0" w:color="auto"/>
        <w:left w:val="none" w:sz="0" w:space="0" w:color="auto"/>
        <w:bottom w:val="none" w:sz="0" w:space="0" w:color="auto"/>
        <w:right w:val="none" w:sz="0" w:space="0" w:color="auto"/>
      </w:divBdr>
    </w:div>
    <w:div w:id="552428865">
      <w:bodyDiv w:val="1"/>
      <w:marLeft w:val="0"/>
      <w:marRight w:val="0"/>
      <w:marTop w:val="0"/>
      <w:marBottom w:val="0"/>
      <w:divBdr>
        <w:top w:val="none" w:sz="0" w:space="0" w:color="auto"/>
        <w:left w:val="none" w:sz="0" w:space="0" w:color="auto"/>
        <w:bottom w:val="none" w:sz="0" w:space="0" w:color="auto"/>
        <w:right w:val="none" w:sz="0" w:space="0" w:color="auto"/>
      </w:divBdr>
    </w:div>
    <w:div w:id="569387176">
      <w:bodyDiv w:val="1"/>
      <w:marLeft w:val="0"/>
      <w:marRight w:val="0"/>
      <w:marTop w:val="0"/>
      <w:marBottom w:val="0"/>
      <w:divBdr>
        <w:top w:val="none" w:sz="0" w:space="0" w:color="auto"/>
        <w:left w:val="none" w:sz="0" w:space="0" w:color="auto"/>
        <w:bottom w:val="none" w:sz="0" w:space="0" w:color="auto"/>
        <w:right w:val="none" w:sz="0" w:space="0" w:color="auto"/>
      </w:divBdr>
    </w:div>
    <w:div w:id="579212977">
      <w:bodyDiv w:val="1"/>
      <w:marLeft w:val="0"/>
      <w:marRight w:val="0"/>
      <w:marTop w:val="0"/>
      <w:marBottom w:val="0"/>
      <w:divBdr>
        <w:top w:val="none" w:sz="0" w:space="0" w:color="auto"/>
        <w:left w:val="none" w:sz="0" w:space="0" w:color="auto"/>
        <w:bottom w:val="none" w:sz="0" w:space="0" w:color="auto"/>
        <w:right w:val="none" w:sz="0" w:space="0" w:color="auto"/>
      </w:divBdr>
    </w:div>
    <w:div w:id="607860199">
      <w:bodyDiv w:val="1"/>
      <w:marLeft w:val="0"/>
      <w:marRight w:val="0"/>
      <w:marTop w:val="0"/>
      <w:marBottom w:val="0"/>
      <w:divBdr>
        <w:top w:val="none" w:sz="0" w:space="0" w:color="auto"/>
        <w:left w:val="none" w:sz="0" w:space="0" w:color="auto"/>
        <w:bottom w:val="none" w:sz="0" w:space="0" w:color="auto"/>
        <w:right w:val="none" w:sz="0" w:space="0" w:color="auto"/>
      </w:divBdr>
    </w:div>
    <w:div w:id="619530908">
      <w:bodyDiv w:val="1"/>
      <w:marLeft w:val="0"/>
      <w:marRight w:val="0"/>
      <w:marTop w:val="0"/>
      <w:marBottom w:val="0"/>
      <w:divBdr>
        <w:top w:val="none" w:sz="0" w:space="0" w:color="auto"/>
        <w:left w:val="none" w:sz="0" w:space="0" w:color="auto"/>
        <w:bottom w:val="none" w:sz="0" w:space="0" w:color="auto"/>
        <w:right w:val="none" w:sz="0" w:space="0" w:color="auto"/>
      </w:divBdr>
    </w:div>
    <w:div w:id="633799841">
      <w:bodyDiv w:val="1"/>
      <w:marLeft w:val="0"/>
      <w:marRight w:val="0"/>
      <w:marTop w:val="0"/>
      <w:marBottom w:val="0"/>
      <w:divBdr>
        <w:top w:val="none" w:sz="0" w:space="0" w:color="auto"/>
        <w:left w:val="none" w:sz="0" w:space="0" w:color="auto"/>
        <w:bottom w:val="none" w:sz="0" w:space="0" w:color="auto"/>
        <w:right w:val="none" w:sz="0" w:space="0" w:color="auto"/>
      </w:divBdr>
    </w:div>
    <w:div w:id="645015674">
      <w:bodyDiv w:val="1"/>
      <w:marLeft w:val="0"/>
      <w:marRight w:val="0"/>
      <w:marTop w:val="0"/>
      <w:marBottom w:val="0"/>
      <w:divBdr>
        <w:top w:val="none" w:sz="0" w:space="0" w:color="auto"/>
        <w:left w:val="none" w:sz="0" w:space="0" w:color="auto"/>
        <w:bottom w:val="none" w:sz="0" w:space="0" w:color="auto"/>
        <w:right w:val="none" w:sz="0" w:space="0" w:color="auto"/>
      </w:divBdr>
    </w:div>
    <w:div w:id="647129070">
      <w:bodyDiv w:val="1"/>
      <w:marLeft w:val="0"/>
      <w:marRight w:val="0"/>
      <w:marTop w:val="0"/>
      <w:marBottom w:val="0"/>
      <w:divBdr>
        <w:top w:val="none" w:sz="0" w:space="0" w:color="auto"/>
        <w:left w:val="none" w:sz="0" w:space="0" w:color="auto"/>
        <w:bottom w:val="none" w:sz="0" w:space="0" w:color="auto"/>
        <w:right w:val="none" w:sz="0" w:space="0" w:color="auto"/>
      </w:divBdr>
    </w:div>
    <w:div w:id="658194019">
      <w:bodyDiv w:val="1"/>
      <w:marLeft w:val="0"/>
      <w:marRight w:val="0"/>
      <w:marTop w:val="0"/>
      <w:marBottom w:val="0"/>
      <w:divBdr>
        <w:top w:val="none" w:sz="0" w:space="0" w:color="auto"/>
        <w:left w:val="none" w:sz="0" w:space="0" w:color="auto"/>
        <w:bottom w:val="none" w:sz="0" w:space="0" w:color="auto"/>
        <w:right w:val="none" w:sz="0" w:space="0" w:color="auto"/>
      </w:divBdr>
    </w:div>
    <w:div w:id="692418036">
      <w:bodyDiv w:val="1"/>
      <w:marLeft w:val="0"/>
      <w:marRight w:val="0"/>
      <w:marTop w:val="0"/>
      <w:marBottom w:val="0"/>
      <w:divBdr>
        <w:top w:val="none" w:sz="0" w:space="0" w:color="auto"/>
        <w:left w:val="none" w:sz="0" w:space="0" w:color="auto"/>
        <w:bottom w:val="none" w:sz="0" w:space="0" w:color="auto"/>
        <w:right w:val="none" w:sz="0" w:space="0" w:color="auto"/>
      </w:divBdr>
    </w:div>
    <w:div w:id="698429559">
      <w:bodyDiv w:val="1"/>
      <w:marLeft w:val="0"/>
      <w:marRight w:val="0"/>
      <w:marTop w:val="0"/>
      <w:marBottom w:val="0"/>
      <w:divBdr>
        <w:top w:val="none" w:sz="0" w:space="0" w:color="auto"/>
        <w:left w:val="none" w:sz="0" w:space="0" w:color="auto"/>
        <w:bottom w:val="none" w:sz="0" w:space="0" w:color="auto"/>
        <w:right w:val="none" w:sz="0" w:space="0" w:color="auto"/>
      </w:divBdr>
    </w:div>
    <w:div w:id="705525078">
      <w:bodyDiv w:val="1"/>
      <w:marLeft w:val="0"/>
      <w:marRight w:val="0"/>
      <w:marTop w:val="0"/>
      <w:marBottom w:val="0"/>
      <w:divBdr>
        <w:top w:val="none" w:sz="0" w:space="0" w:color="auto"/>
        <w:left w:val="none" w:sz="0" w:space="0" w:color="auto"/>
        <w:bottom w:val="none" w:sz="0" w:space="0" w:color="auto"/>
        <w:right w:val="none" w:sz="0" w:space="0" w:color="auto"/>
      </w:divBdr>
    </w:div>
    <w:div w:id="706680167">
      <w:bodyDiv w:val="1"/>
      <w:marLeft w:val="0"/>
      <w:marRight w:val="0"/>
      <w:marTop w:val="0"/>
      <w:marBottom w:val="0"/>
      <w:divBdr>
        <w:top w:val="none" w:sz="0" w:space="0" w:color="auto"/>
        <w:left w:val="none" w:sz="0" w:space="0" w:color="auto"/>
        <w:bottom w:val="none" w:sz="0" w:space="0" w:color="auto"/>
        <w:right w:val="none" w:sz="0" w:space="0" w:color="auto"/>
      </w:divBdr>
    </w:div>
    <w:div w:id="708383104">
      <w:bodyDiv w:val="1"/>
      <w:marLeft w:val="0"/>
      <w:marRight w:val="0"/>
      <w:marTop w:val="0"/>
      <w:marBottom w:val="0"/>
      <w:divBdr>
        <w:top w:val="none" w:sz="0" w:space="0" w:color="auto"/>
        <w:left w:val="none" w:sz="0" w:space="0" w:color="auto"/>
        <w:bottom w:val="none" w:sz="0" w:space="0" w:color="auto"/>
        <w:right w:val="none" w:sz="0" w:space="0" w:color="auto"/>
      </w:divBdr>
    </w:div>
    <w:div w:id="730152154">
      <w:bodyDiv w:val="1"/>
      <w:marLeft w:val="0"/>
      <w:marRight w:val="0"/>
      <w:marTop w:val="0"/>
      <w:marBottom w:val="0"/>
      <w:divBdr>
        <w:top w:val="none" w:sz="0" w:space="0" w:color="auto"/>
        <w:left w:val="none" w:sz="0" w:space="0" w:color="auto"/>
        <w:bottom w:val="none" w:sz="0" w:space="0" w:color="auto"/>
        <w:right w:val="none" w:sz="0" w:space="0" w:color="auto"/>
      </w:divBdr>
    </w:div>
    <w:div w:id="752968247">
      <w:bodyDiv w:val="1"/>
      <w:marLeft w:val="0"/>
      <w:marRight w:val="0"/>
      <w:marTop w:val="0"/>
      <w:marBottom w:val="0"/>
      <w:divBdr>
        <w:top w:val="none" w:sz="0" w:space="0" w:color="auto"/>
        <w:left w:val="none" w:sz="0" w:space="0" w:color="auto"/>
        <w:bottom w:val="none" w:sz="0" w:space="0" w:color="auto"/>
        <w:right w:val="none" w:sz="0" w:space="0" w:color="auto"/>
      </w:divBdr>
    </w:div>
    <w:div w:id="762654529">
      <w:bodyDiv w:val="1"/>
      <w:marLeft w:val="0"/>
      <w:marRight w:val="0"/>
      <w:marTop w:val="0"/>
      <w:marBottom w:val="0"/>
      <w:divBdr>
        <w:top w:val="none" w:sz="0" w:space="0" w:color="auto"/>
        <w:left w:val="none" w:sz="0" w:space="0" w:color="auto"/>
        <w:bottom w:val="none" w:sz="0" w:space="0" w:color="auto"/>
        <w:right w:val="none" w:sz="0" w:space="0" w:color="auto"/>
      </w:divBdr>
    </w:div>
    <w:div w:id="791171674">
      <w:bodyDiv w:val="1"/>
      <w:marLeft w:val="0"/>
      <w:marRight w:val="0"/>
      <w:marTop w:val="0"/>
      <w:marBottom w:val="0"/>
      <w:divBdr>
        <w:top w:val="none" w:sz="0" w:space="0" w:color="auto"/>
        <w:left w:val="none" w:sz="0" w:space="0" w:color="auto"/>
        <w:bottom w:val="none" w:sz="0" w:space="0" w:color="auto"/>
        <w:right w:val="none" w:sz="0" w:space="0" w:color="auto"/>
      </w:divBdr>
    </w:div>
    <w:div w:id="812916423">
      <w:bodyDiv w:val="1"/>
      <w:marLeft w:val="0"/>
      <w:marRight w:val="0"/>
      <w:marTop w:val="0"/>
      <w:marBottom w:val="0"/>
      <w:divBdr>
        <w:top w:val="none" w:sz="0" w:space="0" w:color="auto"/>
        <w:left w:val="none" w:sz="0" w:space="0" w:color="auto"/>
        <w:bottom w:val="none" w:sz="0" w:space="0" w:color="auto"/>
        <w:right w:val="none" w:sz="0" w:space="0" w:color="auto"/>
      </w:divBdr>
    </w:div>
    <w:div w:id="815995603">
      <w:bodyDiv w:val="1"/>
      <w:marLeft w:val="0"/>
      <w:marRight w:val="0"/>
      <w:marTop w:val="0"/>
      <w:marBottom w:val="0"/>
      <w:divBdr>
        <w:top w:val="none" w:sz="0" w:space="0" w:color="auto"/>
        <w:left w:val="none" w:sz="0" w:space="0" w:color="auto"/>
        <w:bottom w:val="none" w:sz="0" w:space="0" w:color="auto"/>
        <w:right w:val="none" w:sz="0" w:space="0" w:color="auto"/>
      </w:divBdr>
    </w:div>
    <w:div w:id="826868292">
      <w:bodyDiv w:val="1"/>
      <w:marLeft w:val="0"/>
      <w:marRight w:val="0"/>
      <w:marTop w:val="0"/>
      <w:marBottom w:val="0"/>
      <w:divBdr>
        <w:top w:val="none" w:sz="0" w:space="0" w:color="auto"/>
        <w:left w:val="none" w:sz="0" w:space="0" w:color="auto"/>
        <w:bottom w:val="none" w:sz="0" w:space="0" w:color="auto"/>
        <w:right w:val="none" w:sz="0" w:space="0" w:color="auto"/>
      </w:divBdr>
    </w:div>
    <w:div w:id="858158644">
      <w:bodyDiv w:val="1"/>
      <w:marLeft w:val="0"/>
      <w:marRight w:val="0"/>
      <w:marTop w:val="0"/>
      <w:marBottom w:val="0"/>
      <w:divBdr>
        <w:top w:val="none" w:sz="0" w:space="0" w:color="auto"/>
        <w:left w:val="none" w:sz="0" w:space="0" w:color="auto"/>
        <w:bottom w:val="none" w:sz="0" w:space="0" w:color="auto"/>
        <w:right w:val="none" w:sz="0" w:space="0" w:color="auto"/>
      </w:divBdr>
    </w:div>
    <w:div w:id="879903422">
      <w:bodyDiv w:val="1"/>
      <w:marLeft w:val="0"/>
      <w:marRight w:val="0"/>
      <w:marTop w:val="0"/>
      <w:marBottom w:val="0"/>
      <w:divBdr>
        <w:top w:val="none" w:sz="0" w:space="0" w:color="auto"/>
        <w:left w:val="none" w:sz="0" w:space="0" w:color="auto"/>
        <w:bottom w:val="none" w:sz="0" w:space="0" w:color="auto"/>
        <w:right w:val="none" w:sz="0" w:space="0" w:color="auto"/>
      </w:divBdr>
    </w:div>
    <w:div w:id="899052569">
      <w:bodyDiv w:val="1"/>
      <w:marLeft w:val="0"/>
      <w:marRight w:val="0"/>
      <w:marTop w:val="0"/>
      <w:marBottom w:val="0"/>
      <w:divBdr>
        <w:top w:val="none" w:sz="0" w:space="0" w:color="auto"/>
        <w:left w:val="none" w:sz="0" w:space="0" w:color="auto"/>
        <w:bottom w:val="none" w:sz="0" w:space="0" w:color="auto"/>
        <w:right w:val="none" w:sz="0" w:space="0" w:color="auto"/>
      </w:divBdr>
    </w:div>
    <w:div w:id="904485574">
      <w:bodyDiv w:val="1"/>
      <w:marLeft w:val="0"/>
      <w:marRight w:val="0"/>
      <w:marTop w:val="0"/>
      <w:marBottom w:val="0"/>
      <w:divBdr>
        <w:top w:val="none" w:sz="0" w:space="0" w:color="auto"/>
        <w:left w:val="none" w:sz="0" w:space="0" w:color="auto"/>
        <w:bottom w:val="none" w:sz="0" w:space="0" w:color="auto"/>
        <w:right w:val="none" w:sz="0" w:space="0" w:color="auto"/>
      </w:divBdr>
    </w:div>
    <w:div w:id="912668759">
      <w:bodyDiv w:val="1"/>
      <w:marLeft w:val="0"/>
      <w:marRight w:val="0"/>
      <w:marTop w:val="0"/>
      <w:marBottom w:val="0"/>
      <w:divBdr>
        <w:top w:val="none" w:sz="0" w:space="0" w:color="auto"/>
        <w:left w:val="none" w:sz="0" w:space="0" w:color="auto"/>
        <w:bottom w:val="none" w:sz="0" w:space="0" w:color="auto"/>
        <w:right w:val="none" w:sz="0" w:space="0" w:color="auto"/>
      </w:divBdr>
    </w:div>
    <w:div w:id="936444216">
      <w:bodyDiv w:val="1"/>
      <w:marLeft w:val="0"/>
      <w:marRight w:val="0"/>
      <w:marTop w:val="0"/>
      <w:marBottom w:val="0"/>
      <w:divBdr>
        <w:top w:val="none" w:sz="0" w:space="0" w:color="auto"/>
        <w:left w:val="none" w:sz="0" w:space="0" w:color="auto"/>
        <w:bottom w:val="none" w:sz="0" w:space="0" w:color="auto"/>
        <w:right w:val="none" w:sz="0" w:space="0" w:color="auto"/>
      </w:divBdr>
    </w:div>
    <w:div w:id="946348007">
      <w:bodyDiv w:val="1"/>
      <w:marLeft w:val="0"/>
      <w:marRight w:val="0"/>
      <w:marTop w:val="0"/>
      <w:marBottom w:val="0"/>
      <w:divBdr>
        <w:top w:val="none" w:sz="0" w:space="0" w:color="auto"/>
        <w:left w:val="none" w:sz="0" w:space="0" w:color="auto"/>
        <w:bottom w:val="none" w:sz="0" w:space="0" w:color="auto"/>
        <w:right w:val="none" w:sz="0" w:space="0" w:color="auto"/>
      </w:divBdr>
    </w:div>
    <w:div w:id="951595654">
      <w:bodyDiv w:val="1"/>
      <w:marLeft w:val="0"/>
      <w:marRight w:val="0"/>
      <w:marTop w:val="0"/>
      <w:marBottom w:val="0"/>
      <w:divBdr>
        <w:top w:val="none" w:sz="0" w:space="0" w:color="auto"/>
        <w:left w:val="none" w:sz="0" w:space="0" w:color="auto"/>
        <w:bottom w:val="none" w:sz="0" w:space="0" w:color="auto"/>
        <w:right w:val="none" w:sz="0" w:space="0" w:color="auto"/>
      </w:divBdr>
    </w:div>
    <w:div w:id="1000889169">
      <w:bodyDiv w:val="1"/>
      <w:marLeft w:val="0"/>
      <w:marRight w:val="0"/>
      <w:marTop w:val="0"/>
      <w:marBottom w:val="0"/>
      <w:divBdr>
        <w:top w:val="none" w:sz="0" w:space="0" w:color="auto"/>
        <w:left w:val="none" w:sz="0" w:space="0" w:color="auto"/>
        <w:bottom w:val="none" w:sz="0" w:space="0" w:color="auto"/>
        <w:right w:val="none" w:sz="0" w:space="0" w:color="auto"/>
      </w:divBdr>
    </w:div>
    <w:div w:id="1016619076">
      <w:bodyDiv w:val="1"/>
      <w:marLeft w:val="0"/>
      <w:marRight w:val="0"/>
      <w:marTop w:val="0"/>
      <w:marBottom w:val="0"/>
      <w:divBdr>
        <w:top w:val="none" w:sz="0" w:space="0" w:color="auto"/>
        <w:left w:val="none" w:sz="0" w:space="0" w:color="auto"/>
        <w:bottom w:val="none" w:sz="0" w:space="0" w:color="auto"/>
        <w:right w:val="none" w:sz="0" w:space="0" w:color="auto"/>
      </w:divBdr>
    </w:div>
    <w:div w:id="1017652835">
      <w:bodyDiv w:val="1"/>
      <w:marLeft w:val="0"/>
      <w:marRight w:val="0"/>
      <w:marTop w:val="0"/>
      <w:marBottom w:val="0"/>
      <w:divBdr>
        <w:top w:val="none" w:sz="0" w:space="0" w:color="auto"/>
        <w:left w:val="none" w:sz="0" w:space="0" w:color="auto"/>
        <w:bottom w:val="none" w:sz="0" w:space="0" w:color="auto"/>
        <w:right w:val="none" w:sz="0" w:space="0" w:color="auto"/>
      </w:divBdr>
    </w:div>
    <w:div w:id="1020818812">
      <w:bodyDiv w:val="1"/>
      <w:marLeft w:val="0"/>
      <w:marRight w:val="0"/>
      <w:marTop w:val="0"/>
      <w:marBottom w:val="0"/>
      <w:divBdr>
        <w:top w:val="none" w:sz="0" w:space="0" w:color="auto"/>
        <w:left w:val="none" w:sz="0" w:space="0" w:color="auto"/>
        <w:bottom w:val="none" w:sz="0" w:space="0" w:color="auto"/>
        <w:right w:val="none" w:sz="0" w:space="0" w:color="auto"/>
      </w:divBdr>
    </w:div>
    <w:div w:id="1023477153">
      <w:bodyDiv w:val="1"/>
      <w:marLeft w:val="0"/>
      <w:marRight w:val="0"/>
      <w:marTop w:val="0"/>
      <w:marBottom w:val="0"/>
      <w:divBdr>
        <w:top w:val="none" w:sz="0" w:space="0" w:color="auto"/>
        <w:left w:val="none" w:sz="0" w:space="0" w:color="auto"/>
        <w:bottom w:val="none" w:sz="0" w:space="0" w:color="auto"/>
        <w:right w:val="none" w:sz="0" w:space="0" w:color="auto"/>
      </w:divBdr>
    </w:div>
    <w:div w:id="1036269216">
      <w:bodyDiv w:val="1"/>
      <w:marLeft w:val="0"/>
      <w:marRight w:val="0"/>
      <w:marTop w:val="0"/>
      <w:marBottom w:val="0"/>
      <w:divBdr>
        <w:top w:val="none" w:sz="0" w:space="0" w:color="auto"/>
        <w:left w:val="none" w:sz="0" w:space="0" w:color="auto"/>
        <w:bottom w:val="none" w:sz="0" w:space="0" w:color="auto"/>
        <w:right w:val="none" w:sz="0" w:space="0" w:color="auto"/>
      </w:divBdr>
      <w:divsChild>
        <w:div w:id="958609230">
          <w:marLeft w:val="0"/>
          <w:marRight w:val="0"/>
          <w:marTop w:val="0"/>
          <w:marBottom w:val="0"/>
          <w:divBdr>
            <w:top w:val="none" w:sz="0" w:space="0" w:color="auto"/>
            <w:left w:val="none" w:sz="0" w:space="0" w:color="auto"/>
            <w:bottom w:val="none" w:sz="0" w:space="0" w:color="auto"/>
            <w:right w:val="none" w:sz="0" w:space="0" w:color="auto"/>
          </w:divBdr>
        </w:div>
        <w:div w:id="1002123296">
          <w:marLeft w:val="0"/>
          <w:marRight w:val="0"/>
          <w:marTop w:val="0"/>
          <w:marBottom w:val="0"/>
          <w:divBdr>
            <w:top w:val="none" w:sz="0" w:space="0" w:color="auto"/>
            <w:left w:val="none" w:sz="0" w:space="0" w:color="auto"/>
            <w:bottom w:val="none" w:sz="0" w:space="0" w:color="auto"/>
            <w:right w:val="none" w:sz="0" w:space="0" w:color="auto"/>
          </w:divBdr>
        </w:div>
        <w:div w:id="1410422278">
          <w:marLeft w:val="0"/>
          <w:marRight w:val="0"/>
          <w:marTop w:val="0"/>
          <w:marBottom w:val="0"/>
          <w:divBdr>
            <w:top w:val="none" w:sz="0" w:space="0" w:color="auto"/>
            <w:left w:val="none" w:sz="0" w:space="0" w:color="auto"/>
            <w:bottom w:val="none" w:sz="0" w:space="0" w:color="auto"/>
            <w:right w:val="none" w:sz="0" w:space="0" w:color="auto"/>
          </w:divBdr>
        </w:div>
        <w:div w:id="1480535661">
          <w:marLeft w:val="0"/>
          <w:marRight w:val="0"/>
          <w:marTop w:val="0"/>
          <w:marBottom w:val="0"/>
          <w:divBdr>
            <w:top w:val="none" w:sz="0" w:space="0" w:color="auto"/>
            <w:left w:val="none" w:sz="0" w:space="0" w:color="auto"/>
            <w:bottom w:val="none" w:sz="0" w:space="0" w:color="auto"/>
            <w:right w:val="none" w:sz="0" w:space="0" w:color="auto"/>
          </w:divBdr>
        </w:div>
        <w:div w:id="762458371">
          <w:marLeft w:val="0"/>
          <w:marRight w:val="0"/>
          <w:marTop w:val="0"/>
          <w:marBottom w:val="0"/>
          <w:divBdr>
            <w:top w:val="none" w:sz="0" w:space="0" w:color="auto"/>
            <w:left w:val="none" w:sz="0" w:space="0" w:color="auto"/>
            <w:bottom w:val="none" w:sz="0" w:space="0" w:color="auto"/>
            <w:right w:val="none" w:sz="0" w:space="0" w:color="auto"/>
          </w:divBdr>
        </w:div>
        <w:div w:id="1594514051">
          <w:marLeft w:val="0"/>
          <w:marRight w:val="0"/>
          <w:marTop w:val="0"/>
          <w:marBottom w:val="0"/>
          <w:divBdr>
            <w:top w:val="none" w:sz="0" w:space="0" w:color="auto"/>
            <w:left w:val="none" w:sz="0" w:space="0" w:color="auto"/>
            <w:bottom w:val="none" w:sz="0" w:space="0" w:color="auto"/>
            <w:right w:val="none" w:sz="0" w:space="0" w:color="auto"/>
          </w:divBdr>
        </w:div>
        <w:div w:id="83841163">
          <w:marLeft w:val="0"/>
          <w:marRight w:val="0"/>
          <w:marTop w:val="0"/>
          <w:marBottom w:val="0"/>
          <w:divBdr>
            <w:top w:val="none" w:sz="0" w:space="0" w:color="auto"/>
            <w:left w:val="none" w:sz="0" w:space="0" w:color="auto"/>
            <w:bottom w:val="none" w:sz="0" w:space="0" w:color="auto"/>
            <w:right w:val="none" w:sz="0" w:space="0" w:color="auto"/>
          </w:divBdr>
        </w:div>
        <w:div w:id="155415643">
          <w:marLeft w:val="0"/>
          <w:marRight w:val="0"/>
          <w:marTop w:val="0"/>
          <w:marBottom w:val="0"/>
          <w:divBdr>
            <w:top w:val="none" w:sz="0" w:space="0" w:color="auto"/>
            <w:left w:val="none" w:sz="0" w:space="0" w:color="auto"/>
            <w:bottom w:val="none" w:sz="0" w:space="0" w:color="auto"/>
            <w:right w:val="none" w:sz="0" w:space="0" w:color="auto"/>
          </w:divBdr>
        </w:div>
        <w:div w:id="1880315792">
          <w:marLeft w:val="0"/>
          <w:marRight w:val="0"/>
          <w:marTop w:val="0"/>
          <w:marBottom w:val="0"/>
          <w:divBdr>
            <w:top w:val="none" w:sz="0" w:space="0" w:color="auto"/>
            <w:left w:val="none" w:sz="0" w:space="0" w:color="auto"/>
            <w:bottom w:val="none" w:sz="0" w:space="0" w:color="auto"/>
            <w:right w:val="none" w:sz="0" w:space="0" w:color="auto"/>
          </w:divBdr>
        </w:div>
        <w:div w:id="1477914968">
          <w:marLeft w:val="0"/>
          <w:marRight w:val="0"/>
          <w:marTop w:val="0"/>
          <w:marBottom w:val="0"/>
          <w:divBdr>
            <w:top w:val="none" w:sz="0" w:space="0" w:color="auto"/>
            <w:left w:val="none" w:sz="0" w:space="0" w:color="auto"/>
            <w:bottom w:val="none" w:sz="0" w:space="0" w:color="auto"/>
            <w:right w:val="none" w:sz="0" w:space="0" w:color="auto"/>
          </w:divBdr>
        </w:div>
        <w:div w:id="395591952">
          <w:marLeft w:val="0"/>
          <w:marRight w:val="0"/>
          <w:marTop w:val="0"/>
          <w:marBottom w:val="0"/>
          <w:divBdr>
            <w:top w:val="none" w:sz="0" w:space="0" w:color="auto"/>
            <w:left w:val="none" w:sz="0" w:space="0" w:color="auto"/>
            <w:bottom w:val="none" w:sz="0" w:space="0" w:color="auto"/>
            <w:right w:val="none" w:sz="0" w:space="0" w:color="auto"/>
          </w:divBdr>
        </w:div>
        <w:div w:id="233665063">
          <w:marLeft w:val="0"/>
          <w:marRight w:val="0"/>
          <w:marTop w:val="0"/>
          <w:marBottom w:val="0"/>
          <w:divBdr>
            <w:top w:val="none" w:sz="0" w:space="0" w:color="auto"/>
            <w:left w:val="none" w:sz="0" w:space="0" w:color="auto"/>
            <w:bottom w:val="none" w:sz="0" w:space="0" w:color="auto"/>
            <w:right w:val="none" w:sz="0" w:space="0" w:color="auto"/>
          </w:divBdr>
        </w:div>
        <w:div w:id="1888104337">
          <w:marLeft w:val="0"/>
          <w:marRight w:val="0"/>
          <w:marTop w:val="0"/>
          <w:marBottom w:val="0"/>
          <w:divBdr>
            <w:top w:val="none" w:sz="0" w:space="0" w:color="auto"/>
            <w:left w:val="none" w:sz="0" w:space="0" w:color="auto"/>
            <w:bottom w:val="none" w:sz="0" w:space="0" w:color="auto"/>
            <w:right w:val="none" w:sz="0" w:space="0" w:color="auto"/>
          </w:divBdr>
        </w:div>
        <w:div w:id="1849367215">
          <w:marLeft w:val="0"/>
          <w:marRight w:val="0"/>
          <w:marTop w:val="0"/>
          <w:marBottom w:val="0"/>
          <w:divBdr>
            <w:top w:val="none" w:sz="0" w:space="0" w:color="auto"/>
            <w:left w:val="none" w:sz="0" w:space="0" w:color="auto"/>
            <w:bottom w:val="none" w:sz="0" w:space="0" w:color="auto"/>
            <w:right w:val="none" w:sz="0" w:space="0" w:color="auto"/>
          </w:divBdr>
        </w:div>
        <w:div w:id="1298756444">
          <w:marLeft w:val="0"/>
          <w:marRight w:val="0"/>
          <w:marTop w:val="0"/>
          <w:marBottom w:val="0"/>
          <w:divBdr>
            <w:top w:val="none" w:sz="0" w:space="0" w:color="auto"/>
            <w:left w:val="none" w:sz="0" w:space="0" w:color="auto"/>
            <w:bottom w:val="none" w:sz="0" w:space="0" w:color="auto"/>
            <w:right w:val="none" w:sz="0" w:space="0" w:color="auto"/>
          </w:divBdr>
        </w:div>
      </w:divsChild>
    </w:div>
    <w:div w:id="1046876706">
      <w:bodyDiv w:val="1"/>
      <w:marLeft w:val="0"/>
      <w:marRight w:val="0"/>
      <w:marTop w:val="0"/>
      <w:marBottom w:val="0"/>
      <w:divBdr>
        <w:top w:val="none" w:sz="0" w:space="0" w:color="auto"/>
        <w:left w:val="none" w:sz="0" w:space="0" w:color="auto"/>
        <w:bottom w:val="none" w:sz="0" w:space="0" w:color="auto"/>
        <w:right w:val="none" w:sz="0" w:space="0" w:color="auto"/>
      </w:divBdr>
    </w:div>
    <w:div w:id="1047069219">
      <w:bodyDiv w:val="1"/>
      <w:marLeft w:val="0"/>
      <w:marRight w:val="0"/>
      <w:marTop w:val="0"/>
      <w:marBottom w:val="0"/>
      <w:divBdr>
        <w:top w:val="none" w:sz="0" w:space="0" w:color="auto"/>
        <w:left w:val="none" w:sz="0" w:space="0" w:color="auto"/>
        <w:bottom w:val="none" w:sz="0" w:space="0" w:color="auto"/>
        <w:right w:val="none" w:sz="0" w:space="0" w:color="auto"/>
      </w:divBdr>
    </w:div>
    <w:div w:id="1053239987">
      <w:bodyDiv w:val="1"/>
      <w:marLeft w:val="0"/>
      <w:marRight w:val="0"/>
      <w:marTop w:val="0"/>
      <w:marBottom w:val="0"/>
      <w:divBdr>
        <w:top w:val="none" w:sz="0" w:space="0" w:color="auto"/>
        <w:left w:val="none" w:sz="0" w:space="0" w:color="auto"/>
        <w:bottom w:val="none" w:sz="0" w:space="0" w:color="auto"/>
        <w:right w:val="none" w:sz="0" w:space="0" w:color="auto"/>
      </w:divBdr>
    </w:div>
    <w:div w:id="1056205372">
      <w:bodyDiv w:val="1"/>
      <w:marLeft w:val="0"/>
      <w:marRight w:val="0"/>
      <w:marTop w:val="0"/>
      <w:marBottom w:val="0"/>
      <w:divBdr>
        <w:top w:val="none" w:sz="0" w:space="0" w:color="auto"/>
        <w:left w:val="none" w:sz="0" w:space="0" w:color="auto"/>
        <w:bottom w:val="none" w:sz="0" w:space="0" w:color="auto"/>
        <w:right w:val="none" w:sz="0" w:space="0" w:color="auto"/>
      </w:divBdr>
    </w:div>
    <w:div w:id="1062870459">
      <w:bodyDiv w:val="1"/>
      <w:marLeft w:val="0"/>
      <w:marRight w:val="0"/>
      <w:marTop w:val="0"/>
      <w:marBottom w:val="0"/>
      <w:divBdr>
        <w:top w:val="none" w:sz="0" w:space="0" w:color="auto"/>
        <w:left w:val="none" w:sz="0" w:space="0" w:color="auto"/>
        <w:bottom w:val="none" w:sz="0" w:space="0" w:color="auto"/>
        <w:right w:val="none" w:sz="0" w:space="0" w:color="auto"/>
      </w:divBdr>
    </w:div>
    <w:div w:id="1070932269">
      <w:bodyDiv w:val="1"/>
      <w:marLeft w:val="0"/>
      <w:marRight w:val="0"/>
      <w:marTop w:val="0"/>
      <w:marBottom w:val="0"/>
      <w:divBdr>
        <w:top w:val="none" w:sz="0" w:space="0" w:color="auto"/>
        <w:left w:val="none" w:sz="0" w:space="0" w:color="auto"/>
        <w:bottom w:val="none" w:sz="0" w:space="0" w:color="auto"/>
        <w:right w:val="none" w:sz="0" w:space="0" w:color="auto"/>
      </w:divBdr>
    </w:div>
    <w:div w:id="1073628770">
      <w:bodyDiv w:val="1"/>
      <w:marLeft w:val="0"/>
      <w:marRight w:val="0"/>
      <w:marTop w:val="0"/>
      <w:marBottom w:val="0"/>
      <w:divBdr>
        <w:top w:val="none" w:sz="0" w:space="0" w:color="auto"/>
        <w:left w:val="none" w:sz="0" w:space="0" w:color="auto"/>
        <w:bottom w:val="none" w:sz="0" w:space="0" w:color="auto"/>
        <w:right w:val="none" w:sz="0" w:space="0" w:color="auto"/>
      </w:divBdr>
    </w:div>
    <w:div w:id="1074156800">
      <w:bodyDiv w:val="1"/>
      <w:marLeft w:val="0"/>
      <w:marRight w:val="0"/>
      <w:marTop w:val="0"/>
      <w:marBottom w:val="0"/>
      <w:divBdr>
        <w:top w:val="none" w:sz="0" w:space="0" w:color="auto"/>
        <w:left w:val="none" w:sz="0" w:space="0" w:color="auto"/>
        <w:bottom w:val="none" w:sz="0" w:space="0" w:color="auto"/>
        <w:right w:val="none" w:sz="0" w:space="0" w:color="auto"/>
      </w:divBdr>
    </w:div>
    <w:div w:id="1075592942">
      <w:bodyDiv w:val="1"/>
      <w:marLeft w:val="0"/>
      <w:marRight w:val="0"/>
      <w:marTop w:val="0"/>
      <w:marBottom w:val="0"/>
      <w:divBdr>
        <w:top w:val="none" w:sz="0" w:space="0" w:color="auto"/>
        <w:left w:val="none" w:sz="0" w:space="0" w:color="auto"/>
        <w:bottom w:val="none" w:sz="0" w:space="0" w:color="auto"/>
        <w:right w:val="none" w:sz="0" w:space="0" w:color="auto"/>
      </w:divBdr>
    </w:div>
    <w:div w:id="1107390930">
      <w:bodyDiv w:val="1"/>
      <w:marLeft w:val="0"/>
      <w:marRight w:val="0"/>
      <w:marTop w:val="0"/>
      <w:marBottom w:val="0"/>
      <w:divBdr>
        <w:top w:val="none" w:sz="0" w:space="0" w:color="auto"/>
        <w:left w:val="none" w:sz="0" w:space="0" w:color="auto"/>
        <w:bottom w:val="none" w:sz="0" w:space="0" w:color="auto"/>
        <w:right w:val="none" w:sz="0" w:space="0" w:color="auto"/>
      </w:divBdr>
    </w:div>
    <w:div w:id="1109854499">
      <w:bodyDiv w:val="1"/>
      <w:marLeft w:val="0"/>
      <w:marRight w:val="0"/>
      <w:marTop w:val="0"/>
      <w:marBottom w:val="0"/>
      <w:divBdr>
        <w:top w:val="none" w:sz="0" w:space="0" w:color="auto"/>
        <w:left w:val="none" w:sz="0" w:space="0" w:color="auto"/>
        <w:bottom w:val="none" w:sz="0" w:space="0" w:color="auto"/>
        <w:right w:val="none" w:sz="0" w:space="0" w:color="auto"/>
      </w:divBdr>
    </w:div>
    <w:div w:id="1112673610">
      <w:bodyDiv w:val="1"/>
      <w:marLeft w:val="0"/>
      <w:marRight w:val="0"/>
      <w:marTop w:val="0"/>
      <w:marBottom w:val="0"/>
      <w:divBdr>
        <w:top w:val="none" w:sz="0" w:space="0" w:color="auto"/>
        <w:left w:val="none" w:sz="0" w:space="0" w:color="auto"/>
        <w:bottom w:val="none" w:sz="0" w:space="0" w:color="auto"/>
        <w:right w:val="none" w:sz="0" w:space="0" w:color="auto"/>
      </w:divBdr>
    </w:div>
    <w:div w:id="1120957966">
      <w:bodyDiv w:val="1"/>
      <w:marLeft w:val="0"/>
      <w:marRight w:val="0"/>
      <w:marTop w:val="0"/>
      <w:marBottom w:val="0"/>
      <w:divBdr>
        <w:top w:val="none" w:sz="0" w:space="0" w:color="auto"/>
        <w:left w:val="none" w:sz="0" w:space="0" w:color="auto"/>
        <w:bottom w:val="none" w:sz="0" w:space="0" w:color="auto"/>
        <w:right w:val="none" w:sz="0" w:space="0" w:color="auto"/>
      </w:divBdr>
    </w:div>
    <w:div w:id="1122653970">
      <w:bodyDiv w:val="1"/>
      <w:marLeft w:val="0"/>
      <w:marRight w:val="0"/>
      <w:marTop w:val="0"/>
      <w:marBottom w:val="0"/>
      <w:divBdr>
        <w:top w:val="none" w:sz="0" w:space="0" w:color="auto"/>
        <w:left w:val="none" w:sz="0" w:space="0" w:color="auto"/>
        <w:bottom w:val="none" w:sz="0" w:space="0" w:color="auto"/>
        <w:right w:val="none" w:sz="0" w:space="0" w:color="auto"/>
      </w:divBdr>
    </w:div>
    <w:div w:id="1128864305">
      <w:bodyDiv w:val="1"/>
      <w:marLeft w:val="0"/>
      <w:marRight w:val="0"/>
      <w:marTop w:val="0"/>
      <w:marBottom w:val="0"/>
      <w:divBdr>
        <w:top w:val="none" w:sz="0" w:space="0" w:color="auto"/>
        <w:left w:val="none" w:sz="0" w:space="0" w:color="auto"/>
        <w:bottom w:val="none" w:sz="0" w:space="0" w:color="auto"/>
        <w:right w:val="none" w:sz="0" w:space="0" w:color="auto"/>
      </w:divBdr>
    </w:div>
    <w:div w:id="1180119390">
      <w:bodyDiv w:val="1"/>
      <w:marLeft w:val="0"/>
      <w:marRight w:val="0"/>
      <w:marTop w:val="0"/>
      <w:marBottom w:val="0"/>
      <w:divBdr>
        <w:top w:val="none" w:sz="0" w:space="0" w:color="auto"/>
        <w:left w:val="none" w:sz="0" w:space="0" w:color="auto"/>
        <w:bottom w:val="none" w:sz="0" w:space="0" w:color="auto"/>
        <w:right w:val="none" w:sz="0" w:space="0" w:color="auto"/>
      </w:divBdr>
    </w:div>
    <w:div w:id="1184250689">
      <w:bodyDiv w:val="1"/>
      <w:marLeft w:val="0"/>
      <w:marRight w:val="0"/>
      <w:marTop w:val="0"/>
      <w:marBottom w:val="0"/>
      <w:divBdr>
        <w:top w:val="none" w:sz="0" w:space="0" w:color="auto"/>
        <w:left w:val="none" w:sz="0" w:space="0" w:color="auto"/>
        <w:bottom w:val="none" w:sz="0" w:space="0" w:color="auto"/>
        <w:right w:val="none" w:sz="0" w:space="0" w:color="auto"/>
      </w:divBdr>
    </w:div>
    <w:div w:id="1199854168">
      <w:bodyDiv w:val="1"/>
      <w:marLeft w:val="0"/>
      <w:marRight w:val="0"/>
      <w:marTop w:val="0"/>
      <w:marBottom w:val="0"/>
      <w:divBdr>
        <w:top w:val="none" w:sz="0" w:space="0" w:color="auto"/>
        <w:left w:val="none" w:sz="0" w:space="0" w:color="auto"/>
        <w:bottom w:val="none" w:sz="0" w:space="0" w:color="auto"/>
        <w:right w:val="none" w:sz="0" w:space="0" w:color="auto"/>
      </w:divBdr>
    </w:div>
    <w:div w:id="1232544723">
      <w:bodyDiv w:val="1"/>
      <w:marLeft w:val="0"/>
      <w:marRight w:val="0"/>
      <w:marTop w:val="0"/>
      <w:marBottom w:val="0"/>
      <w:divBdr>
        <w:top w:val="none" w:sz="0" w:space="0" w:color="auto"/>
        <w:left w:val="none" w:sz="0" w:space="0" w:color="auto"/>
        <w:bottom w:val="none" w:sz="0" w:space="0" w:color="auto"/>
        <w:right w:val="none" w:sz="0" w:space="0" w:color="auto"/>
      </w:divBdr>
    </w:div>
    <w:div w:id="1237285748">
      <w:bodyDiv w:val="1"/>
      <w:marLeft w:val="0"/>
      <w:marRight w:val="0"/>
      <w:marTop w:val="0"/>
      <w:marBottom w:val="0"/>
      <w:divBdr>
        <w:top w:val="none" w:sz="0" w:space="0" w:color="auto"/>
        <w:left w:val="none" w:sz="0" w:space="0" w:color="auto"/>
        <w:bottom w:val="none" w:sz="0" w:space="0" w:color="auto"/>
        <w:right w:val="none" w:sz="0" w:space="0" w:color="auto"/>
      </w:divBdr>
    </w:div>
    <w:div w:id="1238246470">
      <w:bodyDiv w:val="1"/>
      <w:marLeft w:val="0"/>
      <w:marRight w:val="0"/>
      <w:marTop w:val="0"/>
      <w:marBottom w:val="0"/>
      <w:divBdr>
        <w:top w:val="none" w:sz="0" w:space="0" w:color="auto"/>
        <w:left w:val="none" w:sz="0" w:space="0" w:color="auto"/>
        <w:bottom w:val="none" w:sz="0" w:space="0" w:color="auto"/>
        <w:right w:val="none" w:sz="0" w:space="0" w:color="auto"/>
      </w:divBdr>
    </w:div>
    <w:div w:id="1251550621">
      <w:bodyDiv w:val="1"/>
      <w:marLeft w:val="0"/>
      <w:marRight w:val="0"/>
      <w:marTop w:val="0"/>
      <w:marBottom w:val="0"/>
      <w:divBdr>
        <w:top w:val="none" w:sz="0" w:space="0" w:color="auto"/>
        <w:left w:val="none" w:sz="0" w:space="0" w:color="auto"/>
        <w:bottom w:val="none" w:sz="0" w:space="0" w:color="auto"/>
        <w:right w:val="none" w:sz="0" w:space="0" w:color="auto"/>
      </w:divBdr>
    </w:div>
    <w:div w:id="1278219283">
      <w:bodyDiv w:val="1"/>
      <w:marLeft w:val="0"/>
      <w:marRight w:val="0"/>
      <w:marTop w:val="0"/>
      <w:marBottom w:val="0"/>
      <w:divBdr>
        <w:top w:val="none" w:sz="0" w:space="0" w:color="auto"/>
        <w:left w:val="none" w:sz="0" w:space="0" w:color="auto"/>
        <w:bottom w:val="none" w:sz="0" w:space="0" w:color="auto"/>
        <w:right w:val="none" w:sz="0" w:space="0" w:color="auto"/>
      </w:divBdr>
    </w:div>
    <w:div w:id="1283995317">
      <w:bodyDiv w:val="1"/>
      <w:marLeft w:val="0"/>
      <w:marRight w:val="0"/>
      <w:marTop w:val="0"/>
      <w:marBottom w:val="0"/>
      <w:divBdr>
        <w:top w:val="none" w:sz="0" w:space="0" w:color="auto"/>
        <w:left w:val="none" w:sz="0" w:space="0" w:color="auto"/>
        <w:bottom w:val="none" w:sz="0" w:space="0" w:color="auto"/>
        <w:right w:val="none" w:sz="0" w:space="0" w:color="auto"/>
      </w:divBdr>
    </w:div>
    <w:div w:id="1286306414">
      <w:bodyDiv w:val="1"/>
      <w:marLeft w:val="0"/>
      <w:marRight w:val="0"/>
      <w:marTop w:val="0"/>
      <w:marBottom w:val="0"/>
      <w:divBdr>
        <w:top w:val="none" w:sz="0" w:space="0" w:color="auto"/>
        <w:left w:val="none" w:sz="0" w:space="0" w:color="auto"/>
        <w:bottom w:val="none" w:sz="0" w:space="0" w:color="auto"/>
        <w:right w:val="none" w:sz="0" w:space="0" w:color="auto"/>
      </w:divBdr>
    </w:div>
    <w:div w:id="1296254241">
      <w:bodyDiv w:val="1"/>
      <w:marLeft w:val="0"/>
      <w:marRight w:val="0"/>
      <w:marTop w:val="0"/>
      <w:marBottom w:val="0"/>
      <w:divBdr>
        <w:top w:val="none" w:sz="0" w:space="0" w:color="auto"/>
        <w:left w:val="none" w:sz="0" w:space="0" w:color="auto"/>
        <w:bottom w:val="none" w:sz="0" w:space="0" w:color="auto"/>
        <w:right w:val="none" w:sz="0" w:space="0" w:color="auto"/>
      </w:divBdr>
    </w:div>
    <w:div w:id="1297879185">
      <w:bodyDiv w:val="1"/>
      <w:marLeft w:val="0"/>
      <w:marRight w:val="0"/>
      <w:marTop w:val="0"/>
      <w:marBottom w:val="0"/>
      <w:divBdr>
        <w:top w:val="none" w:sz="0" w:space="0" w:color="auto"/>
        <w:left w:val="none" w:sz="0" w:space="0" w:color="auto"/>
        <w:bottom w:val="none" w:sz="0" w:space="0" w:color="auto"/>
        <w:right w:val="none" w:sz="0" w:space="0" w:color="auto"/>
      </w:divBdr>
    </w:div>
    <w:div w:id="1328051438">
      <w:bodyDiv w:val="1"/>
      <w:marLeft w:val="0"/>
      <w:marRight w:val="0"/>
      <w:marTop w:val="0"/>
      <w:marBottom w:val="0"/>
      <w:divBdr>
        <w:top w:val="none" w:sz="0" w:space="0" w:color="auto"/>
        <w:left w:val="none" w:sz="0" w:space="0" w:color="auto"/>
        <w:bottom w:val="none" w:sz="0" w:space="0" w:color="auto"/>
        <w:right w:val="none" w:sz="0" w:space="0" w:color="auto"/>
      </w:divBdr>
    </w:div>
    <w:div w:id="1335256214">
      <w:bodyDiv w:val="1"/>
      <w:marLeft w:val="0"/>
      <w:marRight w:val="0"/>
      <w:marTop w:val="0"/>
      <w:marBottom w:val="0"/>
      <w:divBdr>
        <w:top w:val="none" w:sz="0" w:space="0" w:color="auto"/>
        <w:left w:val="none" w:sz="0" w:space="0" w:color="auto"/>
        <w:bottom w:val="none" w:sz="0" w:space="0" w:color="auto"/>
        <w:right w:val="none" w:sz="0" w:space="0" w:color="auto"/>
      </w:divBdr>
    </w:div>
    <w:div w:id="1340619444">
      <w:bodyDiv w:val="1"/>
      <w:marLeft w:val="0"/>
      <w:marRight w:val="0"/>
      <w:marTop w:val="0"/>
      <w:marBottom w:val="0"/>
      <w:divBdr>
        <w:top w:val="none" w:sz="0" w:space="0" w:color="auto"/>
        <w:left w:val="none" w:sz="0" w:space="0" w:color="auto"/>
        <w:bottom w:val="none" w:sz="0" w:space="0" w:color="auto"/>
        <w:right w:val="none" w:sz="0" w:space="0" w:color="auto"/>
      </w:divBdr>
    </w:div>
    <w:div w:id="1350762967">
      <w:bodyDiv w:val="1"/>
      <w:marLeft w:val="0"/>
      <w:marRight w:val="0"/>
      <w:marTop w:val="0"/>
      <w:marBottom w:val="0"/>
      <w:divBdr>
        <w:top w:val="none" w:sz="0" w:space="0" w:color="auto"/>
        <w:left w:val="none" w:sz="0" w:space="0" w:color="auto"/>
        <w:bottom w:val="none" w:sz="0" w:space="0" w:color="auto"/>
        <w:right w:val="none" w:sz="0" w:space="0" w:color="auto"/>
      </w:divBdr>
    </w:div>
    <w:div w:id="1366171582">
      <w:bodyDiv w:val="1"/>
      <w:marLeft w:val="0"/>
      <w:marRight w:val="0"/>
      <w:marTop w:val="0"/>
      <w:marBottom w:val="0"/>
      <w:divBdr>
        <w:top w:val="none" w:sz="0" w:space="0" w:color="auto"/>
        <w:left w:val="none" w:sz="0" w:space="0" w:color="auto"/>
        <w:bottom w:val="none" w:sz="0" w:space="0" w:color="auto"/>
        <w:right w:val="none" w:sz="0" w:space="0" w:color="auto"/>
      </w:divBdr>
      <w:divsChild>
        <w:div w:id="1080636797">
          <w:marLeft w:val="0"/>
          <w:marRight w:val="0"/>
          <w:marTop w:val="0"/>
          <w:marBottom w:val="0"/>
          <w:divBdr>
            <w:top w:val="none" w:sz="0" w:space="0" w:color="auto"/>
            <w:left w:val="none" w:sz="0" w:space="0" w:color="auto"/>
            <w:bottom w:val="none" w:sz="0" w:space="0" w:color="auto"/>
            <w:right w:val="none" w:sz="0" w:space="0" w:color="auto"/>
          </w:divBdr>
        </w:div>
        <w:div w:id="202593781">
          <w:marLeft w:val="0"/>
          <w:marRight w:val="0"/>
          <w:marTop w:val="0"/>
          <w:marBottom w:val="0"/>
          <w:divBdr>
            <w:top w:val="none" w:sz="0" w:space="0" w:color="auto"/>
            <w:left w:val="none" w:sz="0" w:space="0" w:color="auto"/>
            <w:bottom w:val="none" w:sz="0" w:space="0" w:color="auto"/>
            <w:right w:val="none" w:sz="0" w:space="0" w:color="auto"/>
          </w:divBdr>
        </w:div>
        <w:div w:id="772285673">
          <w:marLeft w:val="0"/>
          <w:marRight w:val="0"/>
          <w:marTop w:val="0"/>
          <w:marBottom w:val="0"/>
          <w:divBdr>
            <w:top w:val="none" w:sz="0" w:space="0" w:color="auto"/>
            <w:left w:val="none" w:sz="0" w:space="0" w:color="auto"/>
            <w:bottom w:val="none" w:sz="0" w:space="0" w:color="auto"/>
            <w:right w:val="none" w:sz="0" w:space="0" w:color="auto"/>
          </w:divBdr>
        </w:div>
        <w:div w:id="276832128">
          <w:marLeft w:val="0"/>
          <w:marRight w:val="0"/>
          <w:marTop w:val="0"/>
          <w:marBottom w:val="0"/>
          <w:divBdr>
            <w:top w:val="none" w:sz="0" w:space="0" w:color="auto"/>
            <w:left w:val="none" w:sz="0" w:space="0" w:color="auto"/>
            <w:bottom w:val="none" w:sz="0" w:space="0" w:color="auto"/>
            <w:right w:val="none" w:sz="0" w:space="0" w:color="auto"/>
          </w:divBdr>
        </w:div>
        <w:div w:id="267347054">
          <w:marLeft w:val="0"/>
          <w:marRight w:val="0"/>
          <w:marTop w:val="0"/>
          <w:marBottom w:val="0"/>
          <w:divBdr>
            <w:top w:val="none" w:sz="0" w:space="0" w:color="auto"/>
            <w:left w:val="none" w:sz="0" w:space="0" w:color="auto"/>
            <w:bottom w:val="none" w:sz="0" w:space="0" w:color="auto"/>
            <w:right w:val="none" w:sz="0" w:space="0" w:color="auto"/>
          </w:divBdr>
        </w:div>
        <w:div w:id="1892494894">
          <w:marLeft w:val="0"/>
          <w:marRight w:val="0"/>
          <w:marTop w:val="0"/>
          <w:marBottom w:val="0"/>
          <w:divBdr>
            <w:top w:val="none" w:sz="0" w:space="0" w:color="auto"/>
            <w:left w:val="none" w:sz="0" w:space="0" w:color="auto"/>
            <w:bottom w:val="none" w:sz="0" w:space="0" w:color="auto"/>
            <w:right w:val="none" w:sz="0" w:space="0" w:color="auto"/>
          </w:divBdr>
        </w:div>
        <w:div w:id="913971170">
          <w:marLeft w:val="0"/>
          <w:marRight w:val="0"/>
          <w:marTop w:val="0"/>
          <w:marBottom w:val="0"/>
          <w:divBdr>
            <w:top w:val="none" w:sz="0" w:space="0" w:color="auto"/>
            <w:left w:val="none" w:sz="0" w:space="0" w:color="auto"/>
            <w:bottom w:val="none" w:sz="0" w:space="0" w:color="auto"/>
            <w:right w:val="none" w:sz="0" w:space="0" w:color="auto"/>
          </w:divBdr>
        </w:div>
        <w:div w:id="1246376318">
          <w:marLeft w:val="0"/>
          <w:marRight w:val="0"/>
          <w:marTop w:val="0"/>
          <w:marBottom w:val="0"/>
          <w:divBdr>
            <w:top w:val="none" w:sz="0" w:space="0" w:color="auto"/>
            <w:left w:val="none" w:sz="0" w:space="0" w:color="auto"/>
            <w:bottom w:val="none" w:sz="0" w:space="0" w:color="auto"/>
            <w:right w:val="none" w:sz="0" w:space="0" w:color="auto"/>
          </w:divBdr>
        </w:div>
        <w:div w:id="1348676269">
          <w:marLeft w:val="0"/>
          <w:marRight w:val="0"/>
          <w:marTop w:val="0"/>
          <w:marBottom w:val="0"/>
          <w:divBdr>
            <w:top w:val="none" w:sz="0" w:space="0" w:color="auto"/>
            <w:left w:val="none" w:sz="0" w:space="0" w:color="auto"/>
            <w:bottom w:val="none" w:sz="0" w:space="0" w:color="auto"/>
            <w:right w:val="none" w:sz="0" w:space="0" w:color="auto"/>
          </w:divBdr>
        </w:div>
        <w:div w:id="960765280">
          <w:marLeft w:val="0"/>
          <w:marRight w:val="0"/>
          <w:marTop w:val="0"/>
          <w:marBottom w:val="0"/>
          <w:divBdr>
            <w:top w:val="none" w:sz="0" w:space="0" w:color="auto"/>
            <w:left w:val="none" w:sz="0" w:space="0" w:color="auto"/>
            <w:bottom w:val="none" w:sz="0" w:space="0" w:color="auto"/>
            <w:right w:val="none" w:sz="0" w:space="0" w:color="auto"/>
          </w:divBdr>
        </w:div>
        <w:div w:id="28186861">
          <w:marLeft w:val="0"/>
          <w:marRight w:val="0"/>
          <w:marTop w:val="0"/>
          <w:marBottom w:val="0"/>
          <w:divBdr>
            <w:top w:val="none" w:sz="0" w:space="0" w:color="auto"/>
            <w:left w:val="none" w:sz="0" w:space="0" w:color="auto"/>
            <w:bottom w:val="none" w:sz="0" w:space="0" w:color="auto"/>
            <w:right w:val="none" w:sz="0" w:space="0" w:color="auto"/>
          </w:divBdr>
        </w:div>
        <w:div w:id="1468425516">
          <w:marLeft w:val="0"/>
          <w:marRight w:val="0"/>
          <w:marTop w:val="0"/>
          <w:marBottom w:val="0"/>
          <w:divBdr>
            <w:top w:val="none" w:sz="0" w:space="0" w:color="auto"/>
            <w:left w:val="none" w:sz="0" w:space="0" w:color="auto"/>
            <w:bottom w:val="none" w:sz="0" w:space="0" w:color="auto"/>
            <w:right w:val="none" w:sz="0" w:space="0" w:color="auto"/>
          </w:divBdr>
        </w:div>
        <w:div w:id="2043510047">
          <w:marLeft w:val="0"/>
          <w:marRight w:val="0"/>
          <w:marTop w:val="0"/>
          <w:marBottom w:val="0"/>
          <w:divBdr>
            <w:top w:val="none" w:sz="0" w:space="0" w:color="auto"/>
            <w:left w:val="none" w:sz="0" w:space="0" w:color="auto"/>
            <w:bottom w:val="none" w:sz="0" w:space="0" w:color="auto"/>
            <w:right w:val="none" w:sz="0" w:space="0" w:color="auto"/>
          </w:divBdr>
        </w:div>
        <w:div w:id="1095632235">
          <w:marLeft w:val="0"/>
          <w:marRight w:val="0"/>
          <w:marTop w:val="0"/>
          <w:marBottom w:val="0"/>
          <w:divBdr>
            <w:top w:val="none" w:sz="0" w:space="0" w:color="auto"/>
            <w:left w:val="none" w:sz="0" w:space="0" w:color="auto"/>
            <w:bottom w:val="none" w:sz="0" w:space="0" w:color="auto"/>
            <w:right w:val="none" w:sz="0" w:space="0" w:color="auto"/>
          </w:divBdr>
        </w:div>
        <w:div w:id="1635796336">
          <w:marLeft w:val="0"/>
          <w:marRight w:val="0"/>
          <w:marTop w:val="0"/>
          <w:marBottom w:val="0"/>
          <w:divBdr>
            <w:top w:val="none" w:sz="0" w:space="0" w:color="auto"/>
            <w:left w:val="none" w:sz="0" w:space="0" w:color="auto"/>
            <w:bottom w:val="none" w:sz="0" w:space="0" w:color="auto"/>
            <w:right w:val="none" w:sz="0" w:space="0" w:color="auto"/>
          </w:divBdr>
        </w:div>
        <w:div w:id="1834450133">
          <w:marLeft w:val="0"/>
          <w:marRight w:val="0"/>
          <w:marTop w:val="0"/>
          <w:marBottom w:val="0"/>
          <w:divBdr>
            <w:top w:val="none" w:sz="0" w:space="0" w:color="auto"/>
            <w:left w:val="none" w:sz="0" w:space="0" w:color="auto"/>
            <w:bottom w:val="none" w:sz="0" w:space="0" w:color="auto"/>
            <w:right w:val="none" w:sz="0" w:space="0" w:color="auto"/>
          </w:divBdr>
        </w:div>
        <w:div w:id="908075230">
          <w:marLeft w:val="0"/>
          <w:marRight w:val="0"/>
          <w:marTop w:val="0"/>
          <w:marBottom w:val="0"/>
          <w:divBdr>
            <w:top w:val="none" w:sz="0" w:space="0" w:color="auto"/>
            <w:left w:val="none" w:sz="0" w:space="0" w:color="auto"/>
            <w:bottom w:val="none" w:sz="0" w:space="0" w:color="auto"/>
            <w:right w:val="none" w:sz="0" w:space="0" w:color="auto"/>
          </w:divBdr>
        </w:div>
        <w:div w:id="2109961266">
          <w:marLeft w:val="0"/>
          <w:marRight w:val="0"/>
          <w:marTop w:val="0"/>
          <w:marBottom w:val="0"/>
          <w:divBdr>
            <w:top w:val="none" w:sz="0" w:space="0" w:color="auto"/>
            <w:left w:val="none" w:sz="0" w:space="0" w:color="auto"/>
            <w:bottom w:val="none" w:sz="0" w:space="0" w:color="auto"/>
            <w:right w:val="none" w:sz="0" w:space="0" w:color="auto"/>
          </w:divBdr>
        </w:div>
        <w:div w:id="1087071714">
          <w:marLeft w:val="0"/>
          <w:marRight w:val="0"/>
          <w:marTop w:val="0"/>
          <w:marBottom w:val="0"/>
          <w:divBdr>
            <w:top w:val="none" w:sz="0" w:space="0" w:color="auto"/>
            <w:left w:val="none" w:sz="0" w:space="0" w:color="auto"/>
            <w:bottom w:val="none" w:sz="0" w:space="0" w:color="auto"/>
            <w:right w:val="none" w:sz="0" w:space="0" w:color="auto"/>
          </w:divBdr>
        </w:div>
        <w:div w:id="1159463391">
          <w:marLeft w:val="0"/>
          <w:marRight w:val="0"/>
          <w:marTop w:val="0"/>
          <w:marBottom w:val="0"/>
          <w:divBdr>
            <w:top w:val="none" w:sz="0" w:space="0" w:color="auto"/>
            <w:left w:val="none" w:sz="0" w:space="0" w:color="auto"/>
            <w:bottom w:val="none" w:sz="0" w:space="0" w:color="auto"/>
            <w:right w:val="none" w:sz="0" w:space="0" w:color="auto"/>
          </w:divBdr>
        </w:div>
      </w:divsChild>
    </w:div>
    <w:div w:id="1369067494">
      <w:bodyDiv w:val="1"/>
      <w:marLeft w:val="0"/>
      <w:marRight w:val="0"/>
      <w:marTop w:val="0"/>
      <w:marBottom w:val="0"/>
      <w:divBdr>
        <w:top w:val="none" w:sz="0" w:space="0" w:color="auto"/>
        <w:left w:val="none" w:sz="0" w:space="0" w:color="auto"/>
        <w:bottom w:val="none" w:sz="0" w:space="0" w:color="auto"/>
        <w:right w:val="none" w:sz="0" w:space="0" w:color="auto"/>
      </w:divBdr>
    </w:div>
    <w:div w:id="1371227796">
      <w:bodyDiv w:val="1"/>
      <w:marLeft w:val="0"/>
      <w:marRight w:val="0"/>
      <w:marTop w:val="0"/>
      <w:marBottom w:val="0"/>
      <w:divBdr>
        <w:top w:val="none" w:sz="0" w:space="0" w:color="auto"/>
        <w:left w:val="none" w:sz="0" w:space="0" w:color="auto"/>
        <w:bottom w:val="none" w:sz="0" w:space="0" w:color="auto"/>
        <w:right w:val="none" w:sz="0" w:space="0" w:color="auto"/>
      </w:divBdr>
    </w:div>
    <w:div w:id="1378315601">
      <w:bodyDiv w:val="1"/>
      <w:marLeft w:val="0"/>
      <w:marRight w:val="0"/>
      <w:marTop w:val="0"/>
      <w:marBottom w:val="0"/>
      <w:divBdr>
        <w:top w:val="none" w:sz="0" w:space="0" w:color="auto"/>
        <w:left w:val="none" w:sz="0" w:space="0" w:color="auto"/>
        <w:bottom w:val="none" w:sz="0" w:space="0" w:color="auto"/>
        <w:right w:val="none" w:sz="0" w:space="0" w:color="auto"/>
      </w:divBdr>
    </w:div>
    <w:div w:id="1381054047">
      <w:bodyDiv w:val="1"/>
      <w:marLeft w:val="0"/>
      <w:marRight w:val="0"/>
      <w:marTop w:val="0"/>
      <w:marBottom w:val="0"/>
      <w:divBdr>
        <w:top w:val="none" w:sz="0" w:space="0" w:color="auto"/>
        <w:left w:val="none" w:sz="0" w:space="0" w:color="auto"/>
        <w:bottom w:val="none" w:sz="0" w:space="0" w:color="auto"/>
        <w:right w:val="none" w:sz="0" w:space="0" w:color="auto"/>
      </w:divBdr>
    </w:div>
    <w:div w:id="1387071362">
      <w:bodyDiv w:val="1"/>
      <w:marLeft w:val="0"/>
      <w:marRight w:val="0"/>
      <w:marTop w:val="0"/>
      <w:marBottom w:val="0"/>
      <w:divBdr>
        <w:top w:val="none" w:sz="0" w:space="0" w:color="auto"/>
        <w:left w:val="none" w:sz="0" w:space="0" w:color="auto"/>
        <w:bottom w:val="none" w:sz="0" w:space="0" w:color="auto"/>
        <w:right w:val="none" w:sz="0" w:space="0" w:color="auto"/>
      </w:divBdr>
    </w:div>
    <w:div w:id="1427730160">
      <w:bodyDiv w:val="1"/>
      <w:marLeft w:val="0"/>
      <w:marRight w:val="0"/>
      <w:marTop w:val="0"/>
      <w:marBottom w:val="0"/>
      <w:divBdr>
        <w:top w:val="none" w:sz="0" w:space="0" w:color="auto"/>
        <w:left w:val="none" w:sz="0" w:space="0" w:color="auto"/>
        <w:bottom w:val="none" w:sz="0" w:space="0" w:color="auto"/>
        <w:right w:val="none" w:sz="0" w:space="0" w:color="auto"/>
      </w:divBdr>
    </w:div>
    <w:div w:id="1438477430">
      <w:bodyDiv w:val="1"/>
      <w:marLeft w:val="0"/>
      <w:marRight w:val="0"/>
      <w:marTop w:val="0"/>
      <w:marBottom w:val="0"/>
      <w:divBdr>
        <w:top w:val="none" w:sz="0" w:space="0" w:color="auto"/>
        <w:left w:val="none" w:sz="0" w:space="0" w:color="auto"/>
        <w:bottom w:val="none" w:sz="0" w:space="0" w:color="auto"/>
        <w:right w:val="none" w:sz="0" w:space="0" w:color="auto"/>
      </w:divBdr>
    </w:div>
    <w:div w:id="1458639849">
      <w:bodyDiv w:val="1"/>
      <w:marLeft w:val="0"/>
      <w:marRight w:val="0"/>
      <w:marTop w:val="0"/>
      <w:marBottom w:val="0"/>
      <w:divBdr>
        <w:top w:val="none" w:sz="0" w:space="0" w:color="auto"/>
        <w:left w:val="none" w:sz="0" w:space="0" w:color="auto"/>
        <w:bottom w:val="none" w:sz="0" w:space="0" w:color="auto"/>
        <w:right w:val="none" w:sz="0" w:space="0" w:color="auto"/>
      </w:divBdr>
    </w:div>
    <w:div w:id="1471900061">
      <w:bodyDiv w:val="1"/>
      <w:marLeft w:val="0"/>
      <w:marRight w:val="0"/>
      <w:marTop w:val="0"/>
      <w:marBottom w:val="0"/>
      <w:divBdr>
        <w:top w:val="none" w:sz="0" w:space="0" w:color="auto"/>
        <w:left w:val="none" w:sz="0" w:space="0" w:color="auto"/>
        <w:bottom w:val="none" w:sz="0" w:space="0" w:color="auto"/>
        <w:right w:val="none" w:sz="0" w:space="0" w:color="auto"/>
      </w:divBdr>
    </w:div>
    <w:div w:id="1479566660">
      <w:bodyDiv w:val="1"/>
      <w:marLeft w:val="0"/>
      <w:marRight w:val="0"/>
      <w:marTop w:val="0"/>
      <w:marBottom w:val="0"/>
      <w:divBdr>
        <w:top w:val="none" w:sz="0" w:space="0" w:color="auto"/>
        <w:left w:val="none" w:sz="0" w:space="0" w:color="auto"/>
        <w:bottom w:val="none" w:sz="0" w:space="0" w:color="auto"/>
        <w:right w:val="none" w:sz="0" w:space="0" w:color="auto"/>
      </w:divBdr>
    </w:div>
    <w:div w:id="1499005240">
      <w:bodyDiv w:val="1"/>
      <w:marLeft w:val="0"/>
      <w:marRight w:val="0"/>
      <w:marTop w:val="0"/>
      <w:marBottom w:val="0"/>
      <w:divBdr>
        <w:top w:val="none" w:sz="0" w:space="0" w:color="auto"/>
        <w:left w:val="none" w:sz="0" w:space="0" w:color="auto"/>
        <w:bottom w:val="none" w:sz="0" w:space="0" w:color="auto"/>
        <w:right w:val="none" w:sz="0" w:space="0" w:color="auto"/>
      </w:divBdr>
    </w:div>
    <w:div w:id="1499463863">
      <w:bodyDiv w:val="1"/>
      <w:marLeft w:val="0"/>
      <w:marRight w:val="0"/>
      <w:marTop w:val="0"/>
      <w:marBottom w:val="0"/>
      <w:divBdr>
        <w:top w:val="none" w:sz="0" w:space="0" w:color="auto"/>
        <w:left w:val="none" w:sz="0" w:space="0" w:color="auto"/>
        <w:bottom w:val="none" w:sz="0" w:space="0" w:color="auto"/>
        <w:right w:val="none" w:sz="0" w:space="0" w:color="auto"/>
      </w:divBdr>
    </w:div>
    <w:div w:id="1526556580">
      <w:bodyDiv w:val="1"/>
      <w:marLeft w:val="0"/>
      <w:marRight w:val="0"/>
      <w:marTop w:val="0"/>
      <w:marBottom w:val="0"/>
      <w:divBdr>
        <w:top w:val="none" w:sz="0" w:space="0" w:color="auto"/>
        <w:left w:val="none" w:sz="0" w:space="0" w:color="auto"/>
        <w:bottom w:val="none" w:sz="0" w:space="0" w:color="auto"/>
        <w:right w:val="none" w:sz="0" w:space="0" w:color="auto"/>
      </w:divBdr>
    </w:div>
    <w:div w:id="1536382128">
      <w:bodyDiv w:val="1"/>
      <w:marLeft w:val="0"/>
      <w:marRight w:val="0"/>
      <w:marTop w:val="0"/>
      <w:marBottom w:val="0"/>
      <w:divBdr>
        <w:top w:val="none" w:sz="0" w:space="0" w:color="auto"/>
        <w:left w:val="none" w:sz="0" w:space="0" w:color="auto"/>
        <w:bottom w:val="none" w:sz="0" w:space="0" w:color="auto"/>
        <w:right w:val="none" w:sz="0" w:space="0" w:color="auto"/>
      </w:divBdr>
    </w:div>
    <w:div w:id="1556962175">
      <w:bodyDiv w:val="1"/>
      <w:marLeft w:val="0"/>
      <w:marRight w:val="0"/>
      <w:marTop w:val="0"/>
      <w:marBottom w:val="0"/>
      <w:divBdr>
        <w:top w:val="none" w:sz="0" w:space="0" w:color="auto"/>
        <w:left w:val="none" w:sz="0" w:space="0" w:color="auto"/>
        <w:bottom w:val="none" w:sz="0" w:space="0" w:color="auto"/>
        <w:right w:val="none" w:sz="0" w:space="0" w:color="auto"/>
      </w:divBdr>
    </w:div>
    <w:div w:id="1558514535">
      <w:bodyDiv w:val="1"/>
      <w:marLeft w:val="0"/>
      <w:marRight w:val="0"/>
      <w:marTop w:val="0"/>
      <w:marBottom w:val="0"/>
      <w:divBdr>
        <w:top w:val="none" w:sz="0" w:space="0" w:color="auto"/>
        <w:left w:val="none" w:sz="0" w:space="0" w:color="auto"/>
        <w:bottom w:val="none" w:sz="0" w:space="0" w:color="auto"/>
        <w:right w:val="none" w:sz="0" w:space="0" w:color="auto"/>
      </w:divBdr>
    </w:div>
    <w:div w:id="1558661987">
      <w:bodyDiv w:val="1"/>
      <w:marLeft w:val="0"/>
      <w:marRight w:val="0"/>
      <w:marTop w:val="0"/>
      <w:marBottom w:val="0"/>
      <w:divBdr>
        <w:top w:val="none" w:sz="0" w:space="0" w:color="auto"/>
        <w:left w:val="none" w:sz="0" w:space="0" w:color="auto"/>
        <w:bottom w:val="none" w:sz="0" w:space="0" w:color="auto"/>
        <w:right w:val="none" w:sz="0" w:space="0" w:color="auto"/>
      </w:divBdr>
    </w:div>
    <w:div w:id="1568102635">
      <w:bodyDiv w:val="1"/>
      <w:marLeft w:val="0"/>
      <w:marRight w:val="0"/>
      <w:marTop w:val="0"/>
      <w:marBottom w:val="0"/>
      <w:divBdr>
        <w:top w:val="none" w:sz="0" w:space="0" w:color="auto"/>
        <w:left w:val="none" w:sz="0" w:space="0" w:color="auto"/>
        <w:bottom w:val="none" w:sz="0" w:space="0" w:color="auto"/>
        <w:right w:val="none" w:sz="0" w:space="0" w:color="auto"/>
      </w:divBdr>
    </w:div>
    <w:div w:id="1570459029">
      <w:bodyDiv w:val="1"/>
      <w:marLeft w:val="0"/>
      <w:marRight w:val="0"/>
      <w:marTop w:val="0"/>
      <w:marBottom w:val="0"/>
      <w:divBdr>
        <w:top w:val="none" w:sz="0" w:space="0" w:color="auto"/>
        <w:left w:val="none" w:sz="0" w:space="0" w:color="auto"/>
        <w:bottom w:val="none" w:sz="0" w:space="0" w:color="auto"/>
        <w:right w:val="none" w:sz="0" w:space="0" w:color="auto"/>
      </w:divBdr>
    </w:div>
    <w:div w:id="1592003836">
      <w:bodyDiv w:val="1"/>
      <w:marLeft w:val="0"/>
      <w:marRight w:val="0"/>
      <w:marTop w:val="0"/>
      <w:marBottom w:val="0"/>
      <w:divBdr>
        <w:top w:val="none" w:sz="0" w:space="0" w:color="auto"/>
        <w:left w:val="none" w:sz="0" w:space="0" w:color="auto"/>
        <w:bottom w:val="none" w:sz="0" w:space="0" w:color="auto"/>
        <w:right w:val="none" w:sz="0" w:space="0" w:color="auto"/>
      </w:divBdr>
    </w:div>
    <w:div w:id="1632248989">
      <w:bodyDiv w:val="1"/>
      <w:marLeft w:val="0"/>
      <w:marRight w:val="0"/>
      <w:marTop w:val="0"/>
      <w:marBottom w:val="0"/>
      <w:divBdr>
        <w:top w:val="none" w:sz="0" w:space="0" w:color="auto"/>
        <w:left w:val="none" w:sz="0" w:space="0" w:color="auto"/>
        <w:bottom w:val="none" w:sz="0" w:space="0" w:color="auto"/>
        <w:right w:val="none" w:sz="0" w:space="0" w:color="auto"/>
      </w:divBdr>
    </w:div>
    <w:div w:id="1632707072">
      <w:bodyDiv w:val="1"/>
      <w:marLeft w:val="0"/>
      <w:marRight w:val="0"/>
      <w:marTop w:val="0"/>
      <w:marBottom w:val="0"/>
      <w:divBdr>
        <w:top w:val="none" w:sz="0" w:space="0" w:color="auto"/>
        <w:left w:val="none" w:sz="0" w:space="0" w:color="auto"/>
        <w:bottom w:val="none" w:sz="0" w:space="0" w:color="auto"/>
        <w:right w:val="none" w:sz="0" w:space="0" w:color="auto"/>
      </w:divBdr>
    </w:div>
    <w:div w:id="1634749401">
      <w:bodyDiv w:val="1"/>
      <w:marLeft w:val="0"/>
      <w:marRight w:val="0"/>
      <w:marTop w:val="0"/>
      <w:marBottom w:val="0"/>
      <w:divBdr>
        <w:top w:val="none" w:sz="0" w:space="0" w:color="auto"/>
        <w:left w:val="none" w:sz="0" w:space="0" w:color="auto"/>
        <w:bottom w:val="none" w:sz="0" w:space="0" w:color="auto"/>
        <w:right w:val="none" w:sz="0" w:space="0" w:color="auto"/>
      </w:divBdr>
    </w:div>
    <w:div w:id="1638491163">
      <w:bodyDiv w:val="1"/>
      <w:marLeft w:val="0"/>
      <w:marRight w:val="0"/>
      <w:marTop w:val="0"/>
      <w:marBottom w:val="0"/>
      <w:divBdr>
        <w:top w:val="none" w:sz="0" w:space="0" w:color="auto"/>
        <w:left w:val="none" w:sz="0" w:space="0" w:color="auto"/>
        <w:bottom w:val="none" w:sz="0" w:space="0" w:color="auto"/>
        <w:right w:val="none" w:sz="0" w:space="0" w:color="auto"/>
      </w:divBdr>
    </w:div>
    <w:div w:id="1672953487">
      <w:bodyDiv w:val="1"/>
      <w:marLeft w:val="0"/>
      <w:marRight w:val="0"/>
      <w:marTop w:val="0"/>
      <w:marBottom w:val="0"/>
      <w:divBdr>
        <w:top w:val="none" w:sz="0" w:space="0" w:color="auto"/>
        <w:left w:val="none" w:sz="0" w:space="0" w:color="auto"/>
        <w:bottom w:val="none" w:sz="0" w:space="0" w:color="auto"/>
        <w:right w:val="none" w:sz="0" w:space="0" w:color="auto"/>
      </w:divBdr>
    </w:div>
    <w:div w:id="1678341669">
      <w:bodyDiv w:val="1"/>
      <w:marLeft w:val="0"/>
      <w:marRight w:val="0"/>
      <w:marTop w:val="0"/>
      <w:marBottom w:val="0"/>
      <w:divBdr>
        <w:top w:val="none" w:sz="0" w:space="0" w:color="auto"/>
        <w:left w:val="none" w:sz="0" w:space="0" w:color="auto"/>
        <w:bottom w:val="none" w:sz="0" w:space="0" w:color="auto"/>
        <w:right w:val="none" w:sz="0" w:space="0" w:color="auto"/>
      </w:divBdr>
    </w:div>
    <w:div w:id="1693073896">
      <w:bodyDiv w:val="1"/>
      <w:marLeft w:val="0"/>
      <w:marRight w:val="0"/>
      <w:marTop w:val="0"/>
      <w:marBottom w:val="0"/>
      <w:divBdr>
        <w:top w:val="none" w:sz="0" w:space="0" w:color="auto"/>
        <w:left w:val="none" w:sz="0" w:space="0" w:color="auto"/>
        <w:bottom w:val="none" w:sz="0" w:space="0" w:color="auto"/>
        <w:right w:val="none" w:sz="0" w:space="0" w:color="auto"/>
      </w:divBdr>
    </w:div>
    <w:div w:id="1708798329">
      <w:bodyDiv w:val="1"/>
      <w:marLeft w:val="0"/>
      <w:marRight w:val="0"/>
      <w:marTop w:val="0"/>
      <w:marBottom w:val="0"/>
      <w:divBdr>
        <w:top w:val="none" w:sz="0" w:space="0" w:color="auto"/>
        <w:left w:val="none" w:sz="0" w:space="0" w:color="auto"/>
        <w:bottom w:val="none" w:sz="0" w:space="0" w:color="auto"/>
        <w:right w:val="none" w:sz="0" w:space="0" w:color="auto"/>
      </w:divBdr>
    </w:div>
    <w:div w:id="1717391253">
      <w:bodyDiv w:val="1"/>
      <w:marLeft w:val="0"/>
      <w:marRight w:val="0"/>
      <w:marTop w:val="0"/>
      <w:marBottom w:val="0"/>
      <w:divBdr>
        <w:top w:val="none" w:sz="0" w:space="0" w:color="auto"/>
        <w:left w:val="none" w:sz="0" w:space="0" w:color="auto"/>
        <w:bottom w:val="none" w:sz="0" w:space="0" w:color="auto"/>
        <w:right w:val="none" w:sz="0" w:space="0" w:color="auto"/>
      </w:divBdr>
    </w:div>
    <w:div w:id="1717464693">
      <w:bodyDiv w:val="1"/>
      <w:marLeft w:val="0"/>
      <w:marRight w:val="0"/>
      <w:marTop w:val="0"/>
      <w:marBottom w:val="0"/>
      <w:divBdr>
        <w:top w:val="none" w:sz="0" w:space="0" w:color="auto"/>
        <w:left w:val="none" w:sz="0" w:space="0" w:color="auto"/>
        <w:bottom w:val="none" w:sz="0" w:space="0" w:color="auto"/>
        <w:right w:val="none" w:sz="0" w:space="0" w:color="auto"/>
      </w:divBdr>
    </w:div>
    <w:div w:id="1725061250">
      <w:bodyDiv w:val="1"/>
      <w:marLeft w:val="0"/>
      <w:marRight w:val="0"/>
      <w:marTop w:val="0"/>
      <w:marBottom w:val="0"/>
      <w:divBdr>
        <w:top w:val="none" w:sz="0" w:space="0" w:color="auto"/>
        <w:left w:val="none" w:sz="0" w:space="0" w:color="auto"/>
        <w:bottom w:val="none" w:sz="0" w:space="0" w:color="auto"/>
        <w:right w:val="none" w:sz="0" w:space="0" w:color="auto"/>
      </w:divBdr>
    </w:div>
    <w:div w:id="1729108718">
      <w:bodyDiv w:val="1"/>
      <w:marLeft w:val="0"/>
      <w:marRight w:val="0"/>
      <w:marTop w:val="0"/>
      <w:marBottom w:val="0"/>
      <w:divBdr>
        <w:top w:val="none" w:sz="0" w:space="0" w:color="auto"/>
        <w:left w:val="none" w:sz="0" w:space="0" w:color="auto"/>
        <w:bottom w:val="none" w:sz="0" w:space="0" w:color="auto"/>
        <w:right w:val="none" w:sz="0" w:space="0" w:color="auto"/>
      </w:divBdr>
    </w:div>
    <w:div w:id="1738820746">
      <w:bodyDiv w:val="1"/>
      <w:marLeft w:val="0"/>
      <w:marRight w:val="0"/>
      <w:marTop w:val="0"/>
      <w:marBottom w:val="0"/>
      <w:divBdr>
        <w:top w:val="none" w:sz="0" w:space="0" w:color="auto"/>
        <w:left w:val="none" w:sz="0" w:space="0" w:color="auto"/>
        <w:bottom w:val="none" w:sz="0" w:space="0" w:color="auto"/>
        <w:right w:val="none" w:sz="0" w:space="0" w:color="auto"/>
      </w:divBdr>
    </w:div>
    <w:div w:id="1738936631">
      <w:bodyDiv w:val="1"/>
      <w:marLeft w:val="0"/>
      <w:marRight w:val="0"/>
      <w:marTop w:val="0"/>
      <w:marBottom w:val="0"/>
      <w:divBdr>
        <w:top w:val="none" w:sz="0" w:space="0" w:color="auto"/>
        <w:left w:val="none" w:sz="0" w:space="0" w:color="auto"/>
        <w:bottom w:val="none" w:sz="0" w:space="0" w:color="auto"/>
        <w:right w:val="none" w:sz="0" w:space="0" w:color="auto"/>
      </w:divBdr>
    </w:div>
    <w:div w:id="1761097669">
      <w:bodyDiv w:val="1"/>
      <w:marLeft w:val="0"/>
      <w:marRight w:val="0"/>
      <w:marTop w:val="0"/>
      <w:marBottom w:val="0"/>
      <w:divBdr>
        <w:top w:val="none" w:sz="0" w:space="0" w:color="auto"/>
        <w:left w:val="none" w:sz="0" w:space="0" w:color="auto"/>
        <w:bottom w:val="none" w:sz="0" w:space="0" w:color="auto"/>
        <w:right w:val="none" w:sz="0" w:space="0" w:color="auto"/>
      </w:divBdr>
    </w:div>
    <w:div w:id="1777364292">
      <w:bodyDiv w:val="1"/>
      <w:marLeft w:val="0"/>
      <w:marRight w:val="0"/>
      <w:marTop w:val="0"/>
      <w:marBottom w:val="0"/>
      <w:divBdr>
        <w:top w:val="none" w:sz="0" w:space="0" w:color="auto"/>
        <w:left w:val="none" w:sz="0" w:space="0" w:color="auto"/>
        <w:bottom w:val="none" w:sz="0" w:space="0" w:color="auto"/>
        <w:right w:val="none" w:sz="0" w:space="0" w:color="auto"/>
      </w:divBdr>
    </w:div>
    <w:div w:id="1779325792">
      <w:bodyDiv w:val="1"/>
      <w:marLeft w:val="0"/>
      <w:marRight w:val="0"/>
      <w:marTop w:val="0"/>
      <w:marBottom w:val="0"/>
      <w:divBdr>
        <w:top w:val="none" w:sz="0" w:space="0" w:color="auto"/>
        <w:left w:val="none" w:sz="0" w:space="0" w:color="auto"/>
        <w:bottom w:val="none" w:sz="0" w:space="0" w:color="auto"/>
        <w:right w:val="none" w:sz="0" w:space="0" w:color="auto"/>
      </w:divBdr>
    </w:div>
    <w:div w:id="1792016866">
      <w:bodyDiv w:val="1"/>
      <w:marLeft w:val="0"/>
      <w:marRight w:val="0"/>
      <w:marTop w:val="0"/>
      <w:marBottom w:val="0"/>
      <w:divBdr>
        <w:top w:val="none" w:sz="0" w:space="0" w:color="auto"/>
        <w:left w:val="none" w:sz="0" w:space="0" w:color="auto"/>
        <w:bottom w:val="none" w:sz="0" w:space="0" w:color="auto"/>
        <w:right w:val="none" w:sz="0" w:space="0" w:color="auto"/>
      </w:divBdr>
    </w:div>
    <w:div w:id="1793933787">
      <w:bodyDiv w:val="1"/>
      <w:marLeft w:val="0"/>
      <w:marRight w:val="0"/>
      <w:marTop w:val="0"/>
      <w:marBottom w:val="0"/>
      <w:divBdr>
        <w:top w:val="none" w:sz="0" w:space="0" w:color="auto"/>
        <w:left w:val="none" w:sz="0" w:space="0" w:color="auto"/>
        <w:bottom w:val="none" w:sz="0" w:space="0" w:color="auto"/>
        <w:right w:val="none" w:sz="0" w:space="0" w:color="auto"/>
      </w:divBdr>
    </w:div>
    <w:div w:id="1802264551">
      <w:bodyDiv w:val="1"/>
      <w:marLeft w:val="0"/>
      <w:marRight w:val="0"/>
      <w:marTop w:val="0"/>
      <w:marBottom w:val="0"/>
      <w:divBdr>
        <w:top w:val="none" w:sz="0" w:space="0" w:color="auto"/>
        <w:left w:val="none" w:sz="0" w:space="0" w:color="auto"/>
        <w:bottom w:val="none" w:sz="0" w:space="0" w:color="auto"/>
        <w:right w:val="none" w:sz="0" w:space="0" w:color="auto"/>
      </w:divBdr>
    </w:div>
    <w:div w:id="1803309425">
      <w:bodyDiv w:val="1"/>
      <w:marLeft w:val="0"/>
      <w:marRight w:val="0"/>
      <w:marTop w:val="0"/>
      <w:marBottom w:val="0"/>
      <w:divBdr>
        <w:top w:val="none" w:sz="0" w:space="0" w:color="auto"/>
        <w:left w:val="none" w:sz="0" w:space="0" w:color="auto"/>
        <w:bottom w:val="none" w:sz="0" w:space="0" w:color="auto"/>
        <w:right w:val="none" w:sz="0" w:space="0" w:color="auto"/>
      </w:divBdr>
    </w:div>
    <w:div w:id="1804031847">
      <w:bodyDiv w:val="1"/>
      <w:marLeft w:val="0"/>
      <w:marRight w:val="0"/>
      <w:marTop w:val="0"/>
      <w:marBottom w:val="0"/>
      <w:divBdr>
        <w:top w:val="none" w:sz="0" w:space="0" w:color="auto"/>
        <w:left w:val="none" w:sz="0" w:space="0" w:color="auto"/>
        <w:bottom w:val="none" w:sz="0" w:space="0" w:color="auto"/>
        <w:right w:val="none" w:sz="0" w:space="0" w:color="auto"/>
      </w:divBdr>
    </w:div>
    <w:div w:id="1823886123">
      <w:bodyDiv w:val="1"/>
      <w:marLeft w:val="0"/>
      <w:marRight w:val="0"/>
      <w:marTop w:val="0"/>
      <w:marBottom w:val="0"/>
      <w:divBdr>
        <w:top w:val="none" w:sz="0" w:space="0" w:color="auto"/>
        <w:left w:val="none" w:sz="0" w:space="0" w:color="auto"/>
        <w:bottom w:val="none" w:sz="0" w:space="0" w:color="auto"/>
        <w:right w:val="none" w:sz="0" w:space="0" w:color="auto"/>
      </w:divBdr>
    </w:div>
    <w:div w:id="1833989332">
      <w:bodyDiv w:val="1"/>
      <w:marLeft w:val="0"/>
      <w:marRight w:val="0"/>
      <w:marTop w:val="0"/>
      <w:marBottom w:val="0"/>
      <w:divBdr>
        <w:top w:val="none" w:sz="0" w:space="0" w:color="auto"/>
        <w:left w:val="none" w:sz="0" w:space="0" w:color="auto"/>
        <w:bottom w:val="none" w:sz="0" w:space="0" w:color="auto"/>
        <w:right w:val="none" w:sz="0" w:space="0" w:color="auto"/>
      </w:divBdr>
    </w:div>
    <w:div w:id="1842695713">
      <w:bodyDiv w:val="1"/>
      <w:marLeft w:val="0"/>
      <w:marRight w:val="0"/>
      <w:marTop w:val="0"/>
      <w:marBottom w:val="0"/>
      <w:divBdr>
        <w:top w:val="none" w:sz="0" w:space="0" w:color="auto"/>
        <w:left w:val="none" w:sz="0" w:space="0" w:color="auto"/>
        <w:bottom w:val="none" w:sz="0" w:space="0" w:color="auto"/>
        <w:right w:val="none" w:sz="0" w:space="0" w:color="auto"/>
      </w:divBdr>
    </w:div>
    <w:div w:id="1843473822">
      <w:bodyDiv w:val="1"/>
      <w:marLeft w:val="0"/>
      <w:marRight w:val="0"/>
      <w:marTop w:val="0"/>
      <w:marBottom w:val="0"/>
      <w:divBdr>
        <w:top w:val="none" w:sz="0" w:space="0" w:color="auto"/>
        <w:left w:val="none" w:sz="0" w:space="0" w:color="auto"/>
        <w:bottom w:val="none" w:sz="0" w:space="0" w:color="auto"/>
        <w:right w:val="none" w:sz="0" w:space="0" w:color="auto"/>
      </w:divBdr>
    </w:div>
    <w:div w:id="1867212242">
      <w:bodyDiv w:val="1"/>
      <w:marLeft w:val="0"/>
      <w:marRight w:val="0"/>
      <w:marTop w:val="0"/>
      <w:marBottom w:val="0"/>
      <w:divBdr>
        <w:top w:val="none" w:sz="0" w:space="0" w:color="auto"/>
        <w:left w:val="none" w:sz="0" w:space="0" w:color="auto"/>
        <w:bottom w:val="none" w:sz="0" w:space="0" w:color="auto"/>
        <w:right w:val="none" w:sz="0" w:space="0" w:color="auto"/>
      </w:divBdr>
    </w:div>
    <w:div w:id="1868372294">
      <w:bodyDiv w:val="1"/>
      <w:marLeft w:val="0"/>
      <w:marRight w:val="0"/>
      <w:marTop w:val="0"/>
      <w:marBottom w:val="0"/>
      <w:divBdr>
        <w:top w:val="none" w:sz="0" w:space="0" w:color="auto"/>
        <w:left w:val="none" w:sz="0" w:space="0" w:color="auto"/>
        <w:bottom w:val="none" w:sz="0" w:space="0" w:color="auto"/>
        <w:right w:val="none" w:sz="0" w:space="0" w:color="auto"/>
      </w:divBdr>
    </w:div>
    <w:div w:id="1873226241">
      <w:bodyDiv w:val="1"/>
      <w:marLeft w:val="0"/>
      <w:marRight w:val="0"/>
      <w:marTop w:val="0"/>
      <w:marBottom w:val="0"/>
      <w:divBdr>
        <w:top w:val="none" w:sz="0" w:space="0" w:color="auto"/>
        <w:left w:val="none" w:sz="0" w:space="0" w:color="auto"/>
        <w:bottom w:val="none" w:sz="0" w:space="0" w:color="auto"/>
        <w:right w:val="none" w:sz="0" w:space="0" w:color="auto"/>
      </w:divBdr>
    </w:div>
    <w:div w:id="1887065854">
      <w:bodyDiv w:val="1"/>
      <w:marLeft w:val="0"/>
      <w:marRight w:val="0"/>
      <w:marTop w:val="0"/>
      <w:marBottom w:val="0"/>
      <w:divBdr>
        <w:top w:val="none" w:sz="0" w:space="0" w:color="auto"/>
        <w:left w:val="none" w:sz="0" w:space="0" w:color="auto"/>
        <w:bottom w:val="none" w:sz="0" w:space="0" w:color="auto"/>
        <w:right w:val="none" w:sz="0" w:space="0" w:color="auto"/>
      </w:divBdr>
    </w:div>
    <w:div w:id="1888058047">
      <w:bodyDiv w:val="1"/>
      <w:marLeft w:val="0"/>
      <w:marRight w:val="0"/>
      <w:marTop w:val="0"/>
      <w:marBottom w:val="0"/>
      <w:divBdr>
        <w:top w:val="none" w:sz="0" w:space="0" w:color="auto"/>
        <w:left w:val="none" w:sz="0" w:space="0" w:color="auto"/>
        <w:bottom w:val="none" w:sz="0" w:space="0" w:color="auto"/>
        <w:right w:val="none" w:sz="0" w:space="0" w:color="auto"/>
      </w:divBdr>
      <w:divsChild>
        <w:div w:id="154146389">
          <w:marLeft w:val="75"/>
          <w:marRight w:val="0"/>
          <w:marTop w:val="0"/>
          <w:marBottom w:val="0"/>
          <w:divBdr>
            <w:top w:val="none" w:sz="0" w:space="0" w:color="auto"/>
            <w:left w:val="none" w:sz="0" w:space="0" w:color="auto"/>
            <w:bottom w:val="none" w:sz="0" w:space="0" w:color="auto"/>
            <w:right w:val="none" w:sz="0" w:space="0" w:color="auto"/>
          </w:divBdr>
        </w:div>
        <w:div w:id="1024744077">
          <w:marLeft w:val="0"/>
          <w:marRight w:val="0"/>
          <w:marTop w:val="0"/>
          <w:marBottom w:val="0"/>
          <w:divBdr>
            <w:top w:val="none" w:sz="0" w:space="0" w:color="auto"/>
            <w:left w:val="none" w:sz="0" w:space="0" w:color="auto"/>
            <w:bottom w:val="none" w:sz="0" w:space="0" w:color="auto"/>
            <w:right w:val="none" w:sz="0" w:space="0" w:color="auto"/>
          </w:divBdr>
        </w:div>
      </w:divsChild>
    </w:div>
    <w:div w:id="1895773368">
      <w:bodyDiv w:val="1"/>
      <w:marLeft w:val="0"/>
      <w:marRight w:val="0"/>
      <w:marTop w:val="0"/>
      <w:marBottom w:val="0"/>
      <w:divBdr>
        <w:top w:val="none" w:sz="0" w:space="0" w:color="auto"/>
        <w:left w:val="none" w:sz="0" w:space="0" w:color="auto"/>
        <w:bottom w:val="none" w:sz="0" w:space="0" w:color="auto"/>
        <w:right w:val="none" w:sz="0" w:space="0" w:color="auto"/>
      </w:divBdr>
    </w:div>
    <w:div w:id="1919512442">
      <w:bodyDiv w:val="1"/>
      <w:marLeft w:val="0"/>
      <w:marRight w:val="0"/>
      <w:marTop w:val="0"/>
      <w:marBottom w:val="0"/>
      <w:divBdr>
        <w:top w:val="none" w:sz="0" w:space="0" w:color="auto"/>
        <w:left w:val="none" w:sz="0" w:space="0" w:color="auto"/>
        <w:bottom w:val="none" w:sz="0" w:space="0" w:color="auto"/>
        <w:right w:val="none" w:sz="0" w:space="0" w:color="auto"/>
      </w:divBdr>
    </w:div>
    <w:div w:id="1945261208">
      <w:bodyDiv w:val="1"/>
      <w:marLeft w:val="0"/>
      <w:marRight w:val="0"/>
      <w:marTop w:val="0"/>
      <w:marBottom w:val="0"/>
      <w:divBdr>
        <w:top w:val="none" w:sz="0" w:space="0" w:color="auto"/>
        <w:left w:val="none" w:sz="0" w:space="0" w:color="auto"/>
        <w:bottom w:val="none" w:sz="0" w:space="0" w:color="auto"/>
        <w:right w:val="none" w:sz="0" w:space="0" w:color="auto"/>
      </w:divBdr>
    </w:div>
    <w:div w:id="1951933341">
      <w:bodyDiv w:val="1"/>
      <w:marLeft w:val="0"/>
      <w:marRight w:val="0"/>
      <w:marTop w:val="0"/>
      <w:marBottom w:val="0"/>
      <w:divBdr>
        <w:top w:val="none" w:sz="0" w:space="0" w:color="auto"/>
        <w:left w:val="none" w:sz="0" w:space="0" w:color="auto"/>
        <w:bottom w:val="none" w:sz="0" w:space="0" w:color="auto"/>
        <w:right w:val="none" w:sz="0" w:space="0" w:color="auto"/>
      </w:divBdr>
    </w:div>
    <w:div w:id="1962490917">
      <w:bodyDiv w:val="1"/>
      <w:marLeft w:val="0"/>
      <w:marRight w:val="0"/>
      <w:marTop w:val="0"/>
      <w:marBottom w:val="0"/>
      <w:divBdr>
        <w:top w:val="none" w:sz="0" w:space="0" w:color="auto"/>
        <w:left w:val="none" w:sz="0" w:space="0" w:color="auto"/>
        <w:bottom w:val="none" w:sz="0" w:space="0" w:color="auto"/>
        <w:right w:val="none" w:sz="0" w:space="0" w:color="auto"/>
      </w:divBdr>
    </w:div>
    <w:div w:id="1971783393">
      <w:bodyDiv w:val="1"/>
      <w:marLeft w:val="0"/>
      <w:marRight w:val="0"/>
      <w:marTop w:val="0"/>
      <w:marBottom w:val="0"/>
      <w:divBdr>
        <w:top w:val="none" w:sz="0" w:space="0" w:color="auto"/>
        <w:left w:val="none" w:sz="0" w:space="0" w:color="auto"/>
        <w:bottom w:val="none" w:sz="0" w:space="0" w:color="auto"/>
        <w:right w:val="none" w:sz="0" w:space="0" w:color="auto"/>
      </w:divBdr>
    </w:div>
    <w:div w:id="1987854393">
      <w:bodyDiv w:val="1"/>
      <w:marLeft w:val="0"/>
      <w:marRight w:val="0"/>
      <w:marTop w:val="0"/>
      <w:marBottom w:val="0"/>
      <w:divBdr>
        <w:top w:val="none" w:sz="0" w:space="0" w:color="auto"/>
        <w:left w:val="none" w:sz="0" w:space="0" w:color="auto"/>
        <w:bottom w:val="none" w:sz="0" w:space="0" w:color="auto"/>
        <w:right w:val="none" w:sz="0" w:space="0" w:color="auto"/>
      </w:divBdr>
    </w:div>
    <w:div w:id="1999190896">
      <w:bodyDiv w:val="1"/>
      <w:marLeft w:val="0"/>
      <w:marRight w:val="0"/>
      <w:marTop w:val="0"/>
      <w:marBottom w:val="0"/>
      <w:divBdr>
        <w:top w:val="none" w:sz="0" w:space="0" w:color="auto"/>
        <w:left w:val="none" w:sz="0" w:space="0" w:color="auto"/>
        <w:bottom w:val="none" w:sz="0" w:space="0" w:color="auto"/>
        <w:right w:val="none" w:sz="0" w:space="0" w:color="auto"/>
      </w:divBdr>
    </w:div>
    <w:div w:id="2004090916">
      <w:bodyDiv w:val="1"/>
      <w:marLeft w:val="0"/>
      <w:marRight w:val="0"/>
      <w:marTop w:val="0"/>
      <w:marBottom w:val="0"/>
      <w:divBdr>
        <w:top w:val="none" w:sz="0" w:space="0" w:color="auto"/>
        <w:left w:val="none" w:sz="0" w:space="0" w:color="auto"/>
        <w:bottom w:val="none" w:sz="0" w:space="0" w:color="auto"/>
        <w:right w:val="none" w:sz="0" w:space="0" w:color="auto"/>
      </w:divBdr>
    </w:div>
    <w:div w:id="2040743538">
      <w:bodyDiv w:val="1"/>
      <w:marLeft w:val="0"/>
      <w:marRight w:val="0"/>
      <w:marTop w:val="0"/>
      <w:marBottom w:val="0"/>
      <w:divBdr>
        <w:top w:val="none" w:sz="0" w:space="0" w:color="auto"/>
        <w:left w:val="none" w:sz="0" w:space="0" w:color="auto"/>
        <w:bottom w:val="none" w:sz="0" w:space="0" w:color="auto"/>
        <w:right w:val="none" w:sz="0" w:space="0" w:color="auto"/>
      </w:divBdr>
    </w:div>
    <w:div w:id="2041081850">
      <w:bodyDiv w:val="1"/>
      <w:marLeft w:val="0"/>
      <w:marRight w:val="0"/>
      <w:marTop w:val="0"/>
      <w:marBottom w:val="0"/>
      <w:divBdr>
        <w:top w:val="none" w:sz="0" w:space="0" w:color="auto"/>
        <w:left w:val="none" w:sz="0" w:space="0" w:color="auto"/>
        <w:bottom w:val="none" w:sz="0" w:space="0" w:color="auto"/>
        <w:right w:val="none" w:sz="0" w:space="0" w:color="auto"/>
      </w:divBdr>
    </w:div>
    <w:div w:id="2059277520">
      <w:bodyDiv w:val="1"/>
      <w:marLeft w:val="0"/>
      <w:marRight w:val="0"/>
      <w:marTop w:val="0"/>
      <w:marBottom w:val="0"/>
      <w:divBdr>
        <w:top w:val="none" w:sz="0" w:space="0" w:color="auto"/>
        <w:left w:val="none" w:sz="0" w:space="0" w:color="auto"/>
        <w:bottom w:val="none" w:sz="0" w:space="0" w:color="auto"/>
        <w:right w:val="none" w:sz="0" w:space="0" w:color="auto"/>
      </w:divBdr>
    </w:div>
    <w:div w:id="2074504106">
      <w:bodyDiv w:val="1"/>
      <w:marLeft w:val="0"/>
      <w:marRight w:val="0"/>
      <w:marTop w:val="0"/>
      <w:marBottom w:val="0"/>
      <w:divBdr>
        <w:top w:val="none" w:sz="0" w:space="0" w:color="auto"/>
        <w:left w:val="none" w:sz="0" w:space="0" w:color="auto"/>
        <w:bottom w:val="none" w:sz="0" w:space="0" w:color="auto"/>
        <w:right w:val="none" w:sz="0" w:space="0" w:color="auto"/>
      </w:divBdr>
    </w:div>
    <w:div w:id="2100363655">
      <w:bodyDiv w:val="1"/>
      <w:marLeft w:val="0"/>
      <w:marRight w:val="0"/>
      <w:marTop w:val="0"/>
      <w:marBottom w:val="0"/>
      <w:divBdr>
        <w:top w:val="none" w:sz="0" w:space="0" w:color="auto"/>
        <w:left w:val="none" w:sz="0" w:space="0" w:color="auto"/>
        <w:bottom w:val="none" w:sz="0" w:space="0" w:color="auto"/>
        <w:right w:val="none" w:sz="0" w:space="0" w:color="auto"/>
      </w:divBdr>
    </w:div>
    <w:div w:id="2100523957">
      <w:bodyDiv w:val="1"/>
      <w:marLeft w:val="0"/>
      <w:marRight w:val="0"/>
      <w:marTop w:val="0"/>
      <w:marBottom w:val="0"/>
      <w:divBdr>
        <w:top w:val="none" w:sz="0" w:space="0" w:color="auto"/>
        <w:left w:val="none" w:sz="0" w:space="0" w:color="auto"/>
        <w:bottom w:val="none" w:sz="0" w:space="0" w:color="auto"/>
        <w:right w:val="none" w:sz="0" w:space="0" w:color="auto"/>
      </w:divBdr>
    </w:div>
    <w:div w:id="2103333162">
      <w:bodyDiv w:val="1"/>
      <w:marLeft w:val="0"/>
      <w:marRight w:val="0"/>
      <w:marTop w:val="0"/>
      <w:marBottom w:val="0"/>
      <w:divBdr>
        <w:top w:val="none" w:sz="0" w:space="0" w:color="auto"/>
        <w:left w:val="none" w:sz="0" w:space="0" w:color="auto"/>
        <w:bottom w:val="none" w:sz="0" w:space="0" w:color="auto"/>
        <w:right w:val="none" w:sz="0" w:space="0" w:color="auto"/>
      </w:divBdr>
    </w:div>
    <w:div w:id="2106026375">
      <w:bodyDiv w:val="1"/>
      <w:marLeft w:val="0"/>
      <w:marRight w:val="0"/>
      <w:marTop w:val="0"/>
      <w:marBottom w:val="0"/>
      <w:divBdr>
        <w:top w:val="none" w:sz="0" w:space="0" w:color="auto"/>
        <w:left w:val="none" w:sz="0" w:space="0" w:color="auto"/>
        <w:bottom w:val="none" w:sz="0" w:space="0" w:color="auto"/>
        <w:right w:val="none" w:sz="0" w:space="0" w:color="auto"/>
      </w:divBdr>
    </w:div>
    <w:div w:id="2110662393">
      <w:bodyDiv w:val="1"/>
      <w:marLeft w:val="0"/>
      <w:marRight w:val="0"/>
      <w:marTop w:val="0"/>
      <w:marBottom w:val="0"/>
      <w:divBdr>
        <w:top w:val="none" w:sz="0" w:space="0" w:color="auto"/>
        <w:left w:val="none" w:sz="0" w:space="0" w:color="auto"/>
        <w:bottom w:val="none" w:sz="0" w:space="0" w:color="auto"/>
        <w:right w:val="none" w:sz="0" w:space="0" w:color="auto"/>
      </w:divBdr>
    </w:div>
    <w:div w:id="2133555695">
      <w:bodyDiv w:val="1"/>
      <w:marLeft w:val="0"/>
      <w:marRight w:val="0"/>
      <w:marTop w:val="0"/>
      <w:marBottom w:val="0"/>
      <w:divBdr>
        <w:top w:val="none" w:sz="0" w:space="0" w:color="auto"/>
        <w:left w:val="none" w:sz="0" w:space="0" w:color="auto"/>
        <w:bottom w:val="none" w:sz="0" w:space="0" w:color="auto"/>
        <w:right w:val="none" w:sz="0" w:space="0" w:color="auto"/>
      </w:divBdr>
    </w:div>
    <w:div w:id="2141072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1.jpe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4.jpeg"/><Relationship Id="rId47" Type="http://schemas.openxmlformats.org/officeDocument/2006/relationships/image" Target="media/image39.jpeg"/><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jpeg"/><Relationship Id="rId11" Type="http://schemas.openxmlformats.org/officeDocument/2006/relationships/image" Target="media/image4.jpg"/><Relationship Id="rId24" Type="http://schemas.openxmlformats.org/officeDocument/2006/relationships/image" Target="media/image17.jpeg"/><Relationship Id="rId32" Type="http://schemas.openxmlformats.org/officeDocument/2006/relationships/image" Target="media/image25.jpeg"/><Relationship Id="rId37" Type="http://schemas.openxmlformats.org/officeDocument/2006/relationships/hyperlink" Target="https://github.com/YLEE201/Honour-Project/tree/master/proto" TargetMode="External"/><Relationship Id="rId40" Type="http://schemas.openxmlformats.org/officeDocument/2006/relationships/image" Target="media/image32.jpeg"/><Relationship Id="rId45" Type="http://schemas.openxmlformats.org/officeDocument/2006/relationships/image" Target="media/image37.jpeg"/><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image" Target="media/image16.png"/><Relationship Id="rId28" Type="http://schemas.openxmlformats.org/officeDocument/2006/relationships/image" Target="media/image21.jpeg"/><Relationship Id="rId36" Type="http://schemas.openxmlformats.org/officeDocument/2006/relationships/image" Target="media/image29.png"/><Relationship Id="rId49"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jpeg"/><Relationship Id="rId44" Type="http://schemas.openxmlformats.org/officeDocument/2006/relationships/image" Target="media/image36.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png"/><Relationship Id="rId43" Type="http://schemas.openxmlformats.org/officeDocument/2006/relationships/image" Target="media/image35.jpeg"/><Relationship Id="rId48"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0.jpeg"/><Relationship Id="rId46" Type="http://schemas.openxmlformats.org/officeDocument/2006/relationships/image" Target="media/image38.jpeg"/><Relationship Id="rId20" Type="http://schemas.openxmlformats.org/officeDocument/2006/relationships/image" Target="media/image13.png"/><Relationship Id="rId41" Type="http://schemas.openxmlformats.org/officeDocument/2006/relationships/image" Target="media/image33.jpe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Tec19</b:Tag>
    <b:SourceType>InternetSite</b:SourceType>
    <b:Guid>{4F6CAB6F-2A15-40AE-8B42-B85FC4243633}</b:Guid>
    <b:Title>Location Awareness</b:Title>
    <b:Year>2019</b:Year>
    <b:YearAccessed>2019</b:YearAccessed>
    <b:MonthAccessed>April</b:MonthAccessed>
    <b:DayAccessed>20</b:DayAccessed>
    <b:URL>https://www.techopedia.com/definition/16328/location-awareness</b:URL>
    <b:Author>
      <b:Author>
        <b:Corporate>Techopedia Inc</b:Corporate>
      </b:Author>
    </b:Author>
    <b:InternetSiteTitle>Techopedia</b:InternetSiteTitle>
    <b:RefOrder>1</b:RefOrder>
  </b:Source>
  <b:Source>
    <b:Tag>Hamnt</b:Tag>
    <b:SourceType>InternetSite</b:SourceType>
    <b:Guid>{A8F0EF81-AC1B-4696-AA1F-3D262663A3B3}</b:Guid>
    <b:Author>
      <b:Author>
        <b:NameList>
          <b:Person>
            <b:Last>McRae</b:Last>
            <b:First>Hamish</b:First>
          </b:Person>
        </b:NameList>
      </b:Author>
    </b:Author>
    <b:Title>Companies have been selling our data in exchange for ‘free’ products and services for a long time – Facebook’s not so different</b:Title>
    <b:Year>2018</b:Year>
    <b:YearAccessed>2019</b:YearAccessed>
    <b:MonthAccessed>April</b:MonthAccessed>
    <b:DayAccessed>23</b:DayAccessed>
    <b:URL>https://www.independent.co.uk/voices/facebook-data-scandal-free-products-sheryl-sandberg-a8294006.html</b:URL>
    <b:RefOrder>3</b:RefOrder>
  </b:Source>
  <b:Source>
    <b:Tag>Goo19</b:Tag>
    <b:SourceType>InternetSite</b:SourceType>
    <b:Guid>{31822660-F6CC-4381-B43A-22A2621A54C6}</b:Guid>
    <b:Author>
      <b:Author>
        <b:Corporate>Google</b:Corporate>
      </b:Author>
    </b:Author>
    <b:Title>Wi-Fi location: ranging with RTT</b:Title>
    <b:Year>2018</b:Year>
    <b:YearAccessed>2019</b:YearAccessed>
    <b:MonthAccessed>10</b:MonthAccessed>
    <b:DayAccessed>19</b:DayAccessed>
    <b:URL>https://developer.android.com/guide/topics/connectivity/wifi-rtt</b:URL>
    <b:RefOrder>2</b:RefOrder>
  </b:Source>
  <b:Source>
    <b:Tag>And18</b:Tag>
    <b:SourceType>InternetSite</b:SourceType>
    <b:Guid>{4A22A87B-67B1-4FAB-BBF7-1D478F7ADB16}</b:Guid>
    <b:Author>
      <b:Author>
        <b:Corporate>Android Developers</b:Corporate>
      </b:Author>
    </b:Author>
    <b:Title>Wi-Fi location: ranging with RTT</b:Title>
    <b:Year>2018</b:Year>
    <b:YearAccessed>2019</b:YearAccessed>
    <b:MonthAccessed>July</b:MonthAccessed>
    <b:DayAccessed>8</b:DayAccessed>
    <b:URL>https://developer.android.com/guide/topics/connectivity/wifi-rtt</b:URL>
    <b:RefOrder>4</b:RefOrder>
  </b:Source>
  <b:Source>
    <b:Tag>Ste19</b:Tag>
    <b:SourceType>InternetSite</b:SourceType>
    <b:Guid>{1162F8CE-4772-49F5-8471-1BCB1EE86056}</b:Guid>
    <b:Author>
      <b:Author>
        <b:NameList>
          <b:Person>
            <b:Last>Steppschuh</b:Last>
          </b:Person>
        </b:NameList>
      </b:Author>
    </b:Author>
    <b:Title>BLE-Indoor-Positioning</b:Title>
    <b:Year>2019</b:Year>
    <b:YearAccessed>2019</b:YearAccessed>
    <b:MonthAccessed>July</b:MonthAccessed>
    <b:DayAccessed>24</b:DayAccessed>
    <b:URL>https://github.com/neXenio/BLE-Indoor-Positioning</b:URL>
    <b:RefOrder>5</b:RefOrder>
  </b:Source>
  <b:Source>
    <b:Tag>sch18</b:Tag>
    <b:SourceType>InternetSite</b:SourceType>
    <b:Guid>{4EEFA40E-D963-421C-977B-987707B17090}</b:Guid>
    <b:Author>
      <b:Author>
        <b:NameList>
          <b:Person>
            <b:Last>schollz</b:Last>
          </b:Person>
        </b:NameList>
      </b:Author>
    </b:Author>
    <b:Title>find</b:Title>
    <b:Year>2018</b:Year>
    <b:YearAccessed>2019</b:YearAccessed>
    <b:MonthAccessed>July</b:MonthAccessed>
    <b:DayAccessed>25</b:DayAccessed>
    <b:URL>https://github.com/schollz/find</b:URL>
    <b:RefOrder>6</b:RefOrder>
  </b:Source>
  <b:Source>
    <b:Tag>Geo19</b:Tag>
    <b:SourceType>InternetSite</b:SourceType>
    <b:Guid>{2948AB49-39D3-44DF-9206-C69A3E64D4A2}</b:Guid>
    <b:Author>
      <b:Author>
        <b:NameList>
          <b:Person>
            <b:Last>Petrequin</b:Last>
            <b:First>Georges</b:First>
          </b:Person>
        </b:NameList>
      </b:Author>
    </b:Author>
    <b:Title>How to Make Your Mobile App GDPR Compliant</b:Title>
    <b:Year>2019</b:Year>
    <b:YearAccessed>2019</b:YearAccessed>
    <b:MonthAccessed>November</b:MonthAccessed>
    <b:DayAccessed>12</b:DayAccessed>
    <b:URL>https://www.mobiloud.com/blog/gdpr-compliant-mobile-app/</b:URL>
    <b:RefOrder>7</b:RefOrder>
  </b:Source>
  <b:Source>
    <b:Tag>Ale15</b:Tag>
    <b:SourceType>InternetSite</b:SourceType>
    <b:Guid>{33D62831-5807-49A2-B57D-D86D119D3A02}</b:Guid>
    <b:Author>
      <b:Author>
        <b:NameList>
          <b:Person>
            <b:Last>Mylnikov</b:Last>
            <b:First>Alexander</b:First>
          </b:Person>
        </b:NameList>
      </b:Author>
    </b:Author>
    <b:Title>Public Wi-Fi Databse, Geo-Location API, Public API of position by Wi-FI (Mac, BSSID).</b:Title>
    <b:Year>2015</b:Year>
    <b:YearAccessed>2019</b:YearAccessed>
    <b:MonthAccessed>December</b:MonthAccessed>
    <b:DayAccessed>22</b:DayAccessed>
    <b:URL>https://www.mylnikov.org/archives/1170</b:URL>
    <b:RefOrder>8</b:RefOrder>
  </b:Source>
  <b:Source>
    <b:Tag>Mar13</b:Tag>
    <b:SourceType>InternetSite</b:SourceType>
    <b:Guid>{07A73865-59C0-48E9-A02D-DE0A7A306F28}</b:Guid>
    <b:Author>
      <b:Author>
        <b:NameList>
          <b:Person>
            <b:Last>Kutlev</b:Last>
            <b:First>Mario</b:First>
          </b:Person>
        </b:NameList>
      </b:Author>
    </b:Author>
    <b:Title>How to calculate distance from Wifi router using Signal Strength?</b:Title>
    <b:Year>2013</b:Year>
    <b:YearAccessed>2019</b:YearAccessed>
    <b:MonthAccessed>November</b:MonthAccessed>
    <b:DayAccessed>19</b:DayAccessed>
    <b:URL>https://stackoverflow.com/questions/11217674/how-to-calculate-distance-from-wifi-router-using-signal-strength</b:URL>
    <b:RefOrder>9</b:RefOrder>
  </b:Source>
  <b:Source>
    <b:Tag>Met14</b:Tag>
    <b:SourceType>InternetSite</b:SourceType>
    <b:Guid>{FEDE8089-ADD6-42B4-8B0C-C4B95D539E9A}</b:Guid>
    <b:Author>
      <b:Author>
        <b:NameList>
          <b:Person>
            <b:Last>Methe92</b:Last>
          </b:Person>
        </b:NameList>
      </b:Author>
    </b:Author>
    <b:Title>Trilateration Method Android Java</b:Title>
    <b:Year>2014</b:Year>
    <b:YearAccessed>2019</b:YearAccessed>
    <b:MonthAccessed>December</b:MonthAccessed>
    <b:DayAccessed>19</b:DayAccessed>
    <b:URL>https://stackoverflow.com/questions/24761658/trilateration-method-android-java</b:URL>
    <b:RefOrder>10</b:RefOrder>
  </b:Source>
  <b:Source>
    <b:Tag>Anu121</b:Tag>
    <b:SourceType>InternetSite</b:SourceType>
    <b:Guid>{F8D17AD6-8EA3-4817-AE64-FEE8BDAB1234}</b:Guid>
    <b:Author>
      <b:Author>
        <b:NameList>
          <b:Person>
            <b:Last>AnujAroshA</b:Last>
          </b:Person>
        </b:NameList>
      </b:Author>
    </b:Author>
    <b:Title>Getting WiFi signal strength in Android</b:Title>
    <b:InternetSiteTitle>StackOverFlow</b:InternetSiteTitle>
    <b:Year>2012</b:Year>
    <b:Month>December </b:Month>
    <b:Day>18</b:Day>
    <b:URL>https://stackoverflow.com/questions/13932724/getting-wifi-signal-strength-in-android</b:URL>
    <b:RefOrder>11</b:RefOrder>
  </b:Source>
  <b:Source>
    <b:Tag>tut191</b:Tag>
    <b:SourceType>InternetSite</b:SourceType>
    <b:Guid>{CBD6A3C7-BFD9-444E-891A-34040C1E0B1D}</b:Guid>
    <b:Author>
      <b:Author>
        <b:Corporate>tutorialspoint</b:Corporate>
      </b:Author>
    </b:Author>
    <b:Title>Android - Broadcast Recievers</b:Title>
    <b:InternetSiteTitle>tutorialspoint</b:InternetSiteTitle>
    <b:Year>2019</b:Year>
    <b:Month>December</b:Month>
    <b:Day>12</b:Day>
    <b:URL>https://www.tutorialspoint.com/android/android_broadcast_receivers.htm</b:URL>
    <b:YearAccessed>2019</b:YearAccessed>
    <b:MonthAccessed>December</b:MonthAccessed>
    <b:DayAccessed>12</b:DayAccessed>
    <b:RefOrder>12</b:RefOrder>
  </b:Source>
  <b:Source>
    <b:Tag>tut19</b:Tag>
    <b:SourceType>InternetSite</b:SourceType>
    <b:Guid>{46DDA251-C432-48BF-BB96-CF55CA311947}</b:Guid>
    <b:Author>
      <b:Author>
        <b:Corporate>tutorialspoint</b:Corporate>
      </b:Author>
    </b:Author>
    <b:Title>Android - Wi-FI</b:Title>
    <b:InternetSiteTitle>tutorialspoint</b:InternetSiteTitle>
    <b:Year>2019</b:Year>
    <b:Month>12</b:Month>
    <b:Day>6</b:Day>
    <b:URL>http://www.tutorialspoint.com/android/android_wi_fi.htm</b:URL>
    <b:YearAccessed>2019</b:YearAccessed>
    <b:MonthAccessed>December</b:MonthAccessed>
    <b:DayAccessed>14</b:DayAccessed>
    <b:RefOrder>13</b:RefOrder>
  </b:Source>
  <b:Source>
    <b:Tag>Dev18</b:Tag>
    <b:SourceType>InternetSite</b:SourceType>
    <b:Guid>{B3E7CCF9-6F7B-4368-B526-95236E1013FC}</b:Guid>
    <b:Title>Develop a WiFi Scanner Android Application with Android Studio</b:Title>
    <b:InternetSiteTitle>Youtube</b:InternetSiteTitle>
    <b:Year>2018</b:Year>
    <b:Month>May</b:Month>
    <b:Day>19</b:Day>
    <b:URL>https://www.youtube.com/watch?v=NebPBFOtsqE</b:URL>
    <b:YearAccessed>2019</b:YearAccessed>
    <b:MonthAccessed>December</b:MonthAccessed>
    <b:DayAccessed>17</b:DayAccessed>
    <b:RefOrder>14</b:RefOrder>
  </b:Source>
  <b:Source>
    <b:Tag>Ind14</b:Tag>
    <b:SourceType>InternetSite</b:SourceType>
    <b:Guid>{1ED22E28-CF5B-48A3-A9EC-6C840C31BFC2}</b:Guid>
    <b:Title>Indoor Positioning using the Android Platform</b:Title>
    <b:InternetSiteTitle>PDF</b:InternetSiteTitle>
    <b:Year>2014</b:Year>
    <b:Month>June</b:Month>
    <b:Day>19</b:Day>
    <b:URL>http://oa.upm.es/38447/1/PFG_ALBERTO_DIAZ_VELASCO.pdf</b:URL>
    <b:YearAccessed>2020</b:YearAccessed>
    <b:MonthAccessed>January</b:MonthAccessed>
    <b:DayAccessed>6</b:DayAccessed>
    <b:RefOrder>15</b:RefOrder>
  </b:Source>
  <b:Source>
    <b:Tag>Anu12</b:Tag>
    <b:SourceType>InternetSite</b:SourceType>
    <b:Guid>{E2DF4EA3-D47A-41CA-9288-609664449629}</b:Guid>
    <b:Author>
      <b:Author>
        <b:NameList>
          <b:Person>
            <b:Last>AnujAroshA</b:Last>
          </b:Person>
        </b:NameList>
      </b:Author>
    </b:Author>
    <b:Title>Getting WiFi signal strength in Android</b:Title>
    <b:InternetSiteTitle>StackOverFlow</b:InternetSiteTitle>
    <b:Year>2012</b:Year>
    <b:Month>December</b:Month>
    <b:Day>18</b:Day>
    <b:URL>https://stackoverflow.com/questions/13932724/getting-wifi-signal-strength-in-android</b:URL>
    <b:YearAccessed>2019</b:YearAccessed>
    <b:MonthAccessed>December</b:MonthAccessed>
    <b:DayAccessed>6</b:DayAccessed>
    <b:RefOrder>16</b:RefOrder>
  </b:Source>
  <b:Source>
    <b:Tag>EDM17</b:Tag>
    <b:SourceType>InternetSite</b:SourceType>
    <b:Guid>{5F98119B-96EA-41DA-8480-94B2FC59267F}</b:Guid>
    <b:Author>
      <b:Author>
        <b:NameList>
          <b:Person>
            <b:Last>Dev</b:Last>
            <b:First>EDMT</b:First>
          </b:Person>
        </b:NameList>
      </b:Author>
    </b:Author>
    <b:Title>Android Studio Tutorial - Real Time Location Tracking Part 1 (Presence System) edmt de</b:Title>
    <b:InternetSiteTitle>Youtube</b:InternetSiteTitle>
    <b:Year>2017</b:Year>
    <b:Month>October</b:Month>
    <b:Day>17</b:Day>
    <b:URL>https://www.youtube.com/watch?v=17HqLBkuX-E</b:URL>
    <b:YearAccessed>2019</b:YearAccessed>
    <b:MonthAccessed>November</b:MonthAccessed>
    <b:DayAccessed>20</b:DayAccessed>
    <b:RefOrder>17</b:RefOrder>
  </b:Source>
  <b:Source>
    <b:Tag>Ami12</b:Tag>
    <b:SourceType>InternetSite</b:SourceType>
    <b:Guid>{9AEA2935-9C9B-402E-861E-170261B739E5}</b:Guid>
    <b:Author>
      <b:Author>
        <b:NameList>
          <b:Person>
            <b:Last>Hooda</b:Last>
            <b:First>Amit</b:First>
          </b:Person>
        </b:NameList>
      </b:Author>
    </b:Author>
    <b:Title>Android wifi getting frequency of the connected Wifi</b:Title>
    <b:InternetSiteTitle>StackOverFlow</b:InternetSiteTitle>
    <b:Year>2012</b:Year>
    <b:Month>October</b:Month>
    <b:Day>23</b:Day>
    <b:URL>https://stackoverflow.com/questions/13024449/android-wifi-getting-frequency-of-the-connected-wifi</b:URL>
    <b:YearAccessed>2019</b:YearAccessed>
    <b:MonthAccessed>December</b:MonthAccessed>
    <b:DayAccessed>13</b:DayAccessed>
    <b:RefOrder>18</b:RefOrder>
  </b:Source>
  <b:Source>
    <b:Tag>Joh11</b:Tag>
    <b:SourceType>InternetSite</b:SourceType>
    <b:Guid>{F87C0993-9BFD-4626-A149-F03B73321722}</b:Guid>
    <b:Author>
      <b:Author>
        <b:NameList>
          <b:Person>
            <b:Last>Johan</b:Last>
          </b:Person>
        </b:NameList>
      </b:Author>
    </b:Author>
    <b:Title>Android, get latitude, longitude (wifi) and device ID</b:Title>
    <b:InternetSiteTitle>StackOverFlow</b:InternetSiteTitle>
    <b:Year>2011</b:Year>
    <b:Month>January</b:Month>
    <b:Day>3</b:Day>
    <b:URL>https://stackoverflow.com/questions/4585151/android-get-latitude-longitude-wifi-and-device-id</b:URL>
    <b:YearAccessed>2019</b:YearAccessed>
    <b:MonthAccessed>December</b:MonthAccessed>
    <b:DayAccessed>20</b:DayAccessed>
    <b:RefOrder>19</b:RefOrder>
  </b:Source>
  <b:Source>
    <b:Tag>Dee17</b:Tag>
    <b:SourceType>InternetSite</b:SourceType>
    <b:Guid>{F3EF84A2-154A-4929-9117-9A69FD4BEE75}</b:Guid>
    <b:Author>
      <b:Author>
        <b:NameList>
          <b:Person>
            <b:Last>Maduskar</b:Last>
            <b:First>Deepti</b:First>
          </b:Person>
        </b:NameList>
      </b:Author>
    </b:Author>
    <b:Title>RSSI based adaptive indoor location tracker</b:Title>
    <b:InternetSiteTitle>SpringerOpen</b:InternetSiteTitle>
    <b:Year>2017</b:Year>
    <b:Month>June</b:Month>
    <b:Day>19</b:Day>
    <b:URL>https://scientificphoneapps.springeropen.com/articles/10.1186/s41070-017-0015-z</b:URL>
    <b:YearAccessed>2019</b:YearAccessed>
    <b:MonthAccessed>October</b:MonthAccessed>
    <b:DayAccessed>26</b:DayAccessed>
    <b:RefOrder>20</b:RefOrder>
  </b:Source>
  <b:Source>
    <b:Tag>neX19</b:Tag>
    <b:SourceType>InternetSite</b:SourceType>
    <b:Guid>{9B33B662-04F1-481E-B913-069B2B626D73}</b:Guid>
    <b:Author>
      <b:Author>
        <b:NameList>
          <b:Person>
            <b:Last>neXenio</b:Last>
          </b:Person>
        </b:NameList>
      </b:Author>
    </b:Author>
    <b:Title>BLE-Indoor-Positioning</b:Title>
    <b:InternetSiteTitle>Github</b:InternetSiteTitle>
    <b:Year>2019</b:Year>
    <b:Month>August</b:Month>
    <b:Day>16</b:Day>
    <b:URL>https://github.com/neXenio/BLE-Indoor-Positioning</b:URL>
    <b:YearAccessed>2019</b:YearAccessed>
    <b:MonthAccessed>July</b:MonthAccessed>
    <b:DayAccessed>26</b:DayAccessed>
    <b:RefOrder>21</b:RefOrder>
  </b:Source>
  <b:Source>
    <b:Tag>Tal17</b:Tag>
    <b:SourceType>InternetSite</b:SourceType>
    <b:Guid>{B6C33E0C-F5C5-4C20-B737-A7C8C0918CF6}</b:Guid>
    <b:Author>
      <b:Author>
        <b:NameList>
          <b:Person>
            <b:Last>Talentica</b:Last>
          </b:Person>
        </b:NameList>
      </b:Author>
    </b:Author>
    <b:Title>WifiIndoorPositioning</b:Title>
    <b:InternetSiteTitle>Github</b:InternetSiteTitle>
    <b:Year>2017</b:Year>
    <b:Month>Novermber</b:Month>
    <b:Day>24</b:Day>
    <b:URL>https://github.com/Talentica/WifiIndoorPositioning</b:URL>
    <b:YearAccessed>2019</b:YearAccessed>
    <b:MonthAccessed>July</b:MonthAccessed>
    <b:DayAccessed>27</b:DayAccessed>
    <b:RefOrder>22</b:RefOrder>
  </b:Source>
  <b:Source>
    <b:Tag>vic14</b:Tag>
    <b:SourceType>InternetSite</b:SourceType>
    <b:Guid>{A28511C0-B1F0-4370-A04D-23E60F56422F}</b:Guid>
    <b:Author>
      <b:Author>
        <b:NameList>
          <b:Person>
            <b:Last>victoria</b:Last>
          </b:Person>
        </b:NameList>
      </b:Author>
    </b:Author>
    <b:Title>Fingerprinting using Wi-Fi strength signal</b:Title>
    <b:InternetSiteTitle>StackOverFlow</b:InternetSiteTitle>
    <b:Year>2014</b:Year>
    <b:Month>Febuary</b:Month>
    <b:Day>19</b:Day>
    <b:URL>https://stackoverflow.com/questions/21875293/fingerprinting-using-wi-fi-strength-signal</b:URL>
    <b:YearAccessed>2019</b:YearAccessed>
    <b:MonthAccessed>August</b:MonthAccessed>
    <b:DayAccessed>20</b:DayAccessed>
    <b:RefOrder>23</b:RefOrder>
  </b:Source>
  <b:Source>
    <b:Tag>Ale151</b:Tag>
    <b:SourceType>InternetSite</b:SourceType>
    <b:Guid>{6896CD70-7CF0-4FCC-9142-A9A763255DF6}</b:Guid>
    <b:Author>
      <b:Author>
        <b:NameList>
          <b:Person>
            <b:Last>Mylnikov</b:Last>
            <b:First>Alexander</b:First>
          </b:Person>
        </b:NameList>
      </b:Author>
    </b:Author>
    <b:Title>Public Wi-Fi database</b:Title>
    <b:Year>2015</b:Year>
    <b:YearAccessed>2019</b:YearAccessed>
    <b:MonthAccessed>November</b:MonthAccessed>
    <b:DayAccessed>20</b:DayAccessed>
    <b:URL>https://www.mylnikov.org/archives/1170</b:URL>
    <b:RefOrder>24</b:RefOrder>
  </b:Source>
  <b:Source>
    <b:Tag>Placeholder1</b:Tag>
    <b:SourceType>InternetSite</b:SourceType>
    <b:Guid>{B7CBC9B4-2249-4C28-9CA0-E6FF3FC2704A}</b:Guid>
    <b:Author>
      <b:Author>
        <b:Corporate>Google</b:Corporate>
      </b:Author>
    </b:Author>
    <b:Title>Make a standard request</b:Title>
    <b:Year>2019</b:Year>
    <b:YearAccessed>2019</b:YearAccessed>
    <b:MonthAccessed>December</b:MonthAccessed>
    <b:DayAccessed>18</b:DayAccessed>
    <b:URL>https://developer.android.com/training/volley/request#java</b:URL>
    <b:RefOrder>25</b:RefOrder>
  </b:Source>
  <b:Source>
    <b:Tag>Tfi16</b:Tag>
    <b:SourceType>InternetSite</b:SourceType>
    <b:Guid>{0CD5CBB6-A986-4579-BCF8-AB3511400B15}</b:Guid>
    <b:Author>
      <b:Author>
        <b:NameList>
          <b:Person>
            <b:Last>Tfish</b:Last>
          </b:Person>
        </b:NameList>
      </b:Author>
    </b:Author>
    <b:Title>How To Send json Object to the server from my android app</b:Title>
    <b:Year>2016</b:Year>
    <b:YearAccessed>2019</b:YearAccessed>
    <b:MonthAccessed>November</b:MonthAccessed>
    <b:DayAccessed>22</b:DayAccessed>
    <b:URL>https://stackoverflow.com/questions/35390928/how-to-send-json-object-to-the-server-from-my-android-app</b:URL>
    <b:RefOrder>26</b:RefOrder>
  </b:Source>
  <b:Source>
    <b:Tag>joe17</b:Tag>
    <b:SourceType>InternetSite</b:SourceType>
    <b:Guid>{70428C99-02EF-426E-B8FE-DD0AF9FE42C5}</b:Guid>
    <b:Author>
      <b:Author>
        <b:NameList>
          <b:Person>
            <b:Last>joeschmidt45</b:Last>
          </b:Person>
        </b:NameList>
      </b:Author>
    </b:Author>
    <b:Title>How can I make a String Base64 Url Safe Java/Android?</b:Title>
    <b:Year>2017</b:Year>
    <b:YearAccessed>2019</b:YearAccessed>
    <b:MonthAccessed>December</b:MonthAccessed>
    <b:DayAccessed>2</b:DayAccessed>
    <b:URL>https://stackoverflow.com/questions/47123876/how-can-i-make-a-string-base64-url-safe-java-android</b:URL>
    <b:RefOrder>27</b:RefOrder>
  </b:Source>
  <b:Source>
    <b:Tag>Lok09</b:Tag>
    <b:SourceType>InternetSite</b:SourceType>
    <b:Guid>{FBF27ABF-4358-49B1-8F8F-29D69DC48B01}</b:Guid>
    <b:Author>
      <b:Author>
        <b:NameList>
          <b:Person>
            <b:Last>Loki</b:Last>
          </b:Person>
        </b:NameList>
      </b:Author>
    </b:Author>
    <b:Title>Wifi Triangulation</b:Title>
    <b:Year>2009</b:Year>
    <b:YearAccessed>2020</b:YearAccessed>
    <b:MonthAccessed>January</b:MonthAccessed>
    <b:DayAccessed>10</b:DayAccessed>
    <b:URL>https://stackoverflow.com/questions/1009703/wifi-triangulation</b:URL>
    <b:RefOrder>28</b:RefOrder>
  </b:Source>
  <b:Source>
    <b:Tag>Ani09</b:Tag>
    <b:SourceType>InternetSite</b:SourceType>
    <b:Guid>{5A4B2175-CD81-4A99-AD80-51FFE87BDBA3}</b:Guid>
    <b:Author>
      <b:Author>
        <b:NameList>
          <b:Person>
            <b:Last>Paul</b:Last>
            <b:First>Anindya</b:First>
          </b:Person>
        </b:NameList>
      </b:Author>
    </b:Author>
    <b:Title>RSSI-Based Indoor Localization and Tracking Using Sigma-Point Kalman Smoothers</b:Title>
    <b:Year>2009</b:Year>
    <b:YearAccessed>2020</b:YearAccessed>
    <b:MonthAccessed>January</b:MonthAccessed>
    <b:DayAccessed>20</b:DayAccessed>
    <b:URL>https://www.researchgate.net/publication/224605820_RSSI-Based_Indoor_Localization_and_Tracking_Using_Sigma-Point_Kalman_Smoothers</b:URL>
    <b:RefOrder>29</b:RefOrder>
  </b:Source>
  <b:Source>
    <b:Tag>Oba15</b:Tag>
    <b:SourceType>InternetSite</b:SourceType>
    <b:Guid>{3D1CCA4B-B048-4A62-8206-939B05CBAAE7}</b:Guid>
    <b:Author>
      <b:Author>
        <b:NameList>
          <b:Person>
            <b:Last>Ogbo</b:Last>
            <b:First>Obaro</b:First>
          </b:Person>
        </b:NameList>
      </b:Author>
    </b:Author>
    <b:Title>How to use a web API from your Android app</b:Title>
    <b:Year>2015</b:Year>
    <b:YearAccessed>2019</b:YearAccessed>
    <b:MonthAccessed>December</b:MonthAccessed>
    <b:DayAccessed>23</b:DayAccessed>
    <b:URL>https://www.androidauthority.com/use-remote-web-api-within-android-app-617869/</b:URL>
    <b:RefOrder>30</b:RefOrder>
  </b:Source>
  <b:Source>
    <b:Tag>Soh16</b:Tag>
    <b:SourceType>InternetSite</b:SourceType>
    <b:Guid>{031D59ED-5A04-4699-B9A3-951FA7707583}</b:Guid>
    <b:Author>
      <b:Author>
        <b:NameList>
          <b:Person>
            <b:Last>Zahid</b:Last>
            <b:First>Sohail</b:First>
          </b:Person>
        </b:NameList>
      </b:Author>
    </b:Author>
    <b:Title>Method getText() must be called from the UI Thread</b:Title>
    <b:Year>2016</b:Year>
    <b:YearAccessed>2019</b:YearAccessed>
    <b:MonthAccessed>December</b:MonthAccessed>
    <b:DayAccessed>25</b:DayAccessed>
    <b:URL>https://stackoverflow.com/questions/38680833/method-gettext-must-be-called-from-the-ui-thread</b:URL>
    <b:RefOrder>31</b:RefOrder>
  </b:Source>
  <b:Source>
    <b:Tag>mar16</b:Tag>
    <b:SourceType>InternetSite</b:SourceType>
    <b:Guid>{67506797-19B1-414D-AA77-F4B360D83E3C}</b:Guid>
    <b:Author>
      <b:Author>
        <b:NameList>
          <b:Person>
            <b:Last>maruf</b:Last>
          </b:Person>
        </b:NameList>
      </b:Author>
    </b:Author>
    <b:Title>Calling web API and Receive return value in Android</b:Title>
    <b:Year>2016</b:Year>
    <b:YearAccessed>2020</b:YearAccessed>
    <b:MonthAccessed>January</b:MonthAccessed>
    <b:DayAccessed>4</b:DayAccessed>
    <b:URL>https://stackoverflow.com/questions/34916781/calling-web-api-and-receive-return-value-in-android</b:URL>
    <b:RefOrder>32</b:RefOrder>
  </b:Source>
  <b:Source>
    <b:Tag>keh17</b:Tag>
    <b:SourceType>InternetSite</b:SourceType>
    <b:Guid>{EFFAB3EE-A32B-485B-AA01-F83FDC30C1FA}</b:Guid>
    <b:Author>
      <b:Author>
        <b:NameList>
          <b:Person>
            <b:Last>hussein</b:Last>
            <b:First>kehinde</b:First>
          </b:Person>
        </b:NameList>
      </b:Author>
    </b:Author>
    <b:Title>how to get String data from jsonobject</b:Title>
    <b:Year>2017</b:Year>
    <b:YearAccessed>2020</b:YearAccessed>
    <b:MonthAccessed>January</b:MonthAccessed>
    <b:DayAccessed>13</b:DayAccessed>
    <b:URL>https://stackoverflow.com/questions/45390899/how-to-get-string-data-from-jsonobject</b:URL>
    <b:RefOrder>33</b:RefOrder>
  </b:Source>
  <b:Source>
    <b:Tag>Ani12</b:Tag>
    <b:SourceType>InternetSite</b:SourceType>
    <b:Guid>{091EDC5D-5940-491C-847F-E83DF719D2BC}</b:Guid>
    <b:Author>
      <b:Author>
        <b:NameList>
          <b:Person>
            <b:Last>Anirudh</b:Last>
          </b:Person>
        </b:NameList>
      </b:Author>
    </b:Author>
    <b:Title>How to concat two ArrayLists?</b:Title>
    <b:Year>2012</b:Year>
    <b:YearAccessed>2020</b:YearAccessed>
    <b:MonthAccessed>January</b:MonthAccessed>
    <b:DayAccessed>16</b:DayAccessed>
    <b:URL>https://stackoverflow.com/questions/14017779/how-to-concat-two-arraylists</b:URL>
    <b:RefOrder>34</b:RefOrder>
  </b:Source>
  <b:Source>
    <b:Tag>UMA10</b:Tag>
    <b:SourceType>InternetSite</b:SourceType>
    <b:Guid>{480B5422-5C52-4F34-88EA-0563AE745945}</b:Guid>
    <b:Author>
      <b:Author>
        <b:NameList>
          <b:Person>
            <b:Last>UMAR</b:Last>
          </b:Person>
        </b:NameList>
      </b:Author>
    </b:Author>
    <b:Title>How do I pass data between Activities in Android application?</b:Title>
    <b:Year>2010</b:Year>
    <b:YearAccessed>2019</b:YearAccessed>
    <b:MonthAccessed>December</b:MonthAccessed>
    <b:DayAccessed>8</b:DayAccessed>
    <b:URL>https://stackoverflow.com/questions/2091465/how-do-i-pass-data-between-activities-in-android-application</b:URL>
    <b:RefOrder>35</b:RefOrder>
  </b:Source>
  <b:Source>
    <b:Tag>Rya13</b:Tag>
    <b:SourceType>InternetSite</b:SourceType>
    <b:Guid>{DFE483BC-A1C4-4DE7-9528-AF0A3C20D0FC}</b:Guid>
    <b:Author>
      <b:Author>
        <b:NameList>
          <b:Person>
            <b:Last>Miller</b:Last>
            <b:First>Ryan</b:First>
          </b:Person>
        </b:NameList>
      </b:Author>
    </b:Author>
    <b:Title>Wifi-based trilateration on Android</b:Title>
    <b:Year>2013</b:Year>
    <b:YearAccessed>2019</b:YearAccessed>
    <b:MonthAccessed>August</b:MonthAccessed>
    <b:DayAccessed>23</b:DayAccessed>
    <b:URL>http://rvmiller.com/2013/05/part-1-wifi-based-trilateration-on-android/</b:URL>
    <b:RefOrder>36</b:RefOrder>
  </b:Source>
  <b:Source>
    <b:Tag>Chr15</b:Tag>
    <b:SourceType>InternetSite</b:SourceType>
    <b:Guid>{9B1E2FD1-6D42-42EB-8B38-20042CBA24DE}</b:Guid>
    <b:Author>
      <b:Author>
        <b:NameList>
          <b:Person>
            <b:Last>Chris</b:Last>
          </b:Person>
        </b:NameList>
      </b:Author>
    </b:Author>
    <b:Title>Multi-point trilateration algorithm in Java</b:Title>
    <b:Year>2015</b:Year>
    <b:YearAccessed>2019</b:YearAccessed>
    <b:MonthAccessed>December</b:MonthAccessed>
    <b:DayAccessed>12</b:DayAccessed>
    <b:URL>https://stackoverflow.com/questions/30336278/multi-point-trilateration-algorithm-in-java</b:URL>
    <b:RefOrder>37</b:RefOrder>
  </b:Source>
  <b:Source>
    <b:Tag>Mat11</b:Tag>
    <b:SourceType>InternetSite</b:SourceType>
    <b:Guid>{06EA28B7-87A4-4A62-B62F-A700149BFEF7}</b:Guid>
    <b:Author>
      <b:Author>
        <b:NameList>
          <b:Person>
            <b:Last>Gottshall</b:Last>
            <b:First>Matt</b:First>
          </b:Person>
        </b:NameList>
      </b:Author>
    </b:Author>
    <b:Title>How to Program an Android Application to Access</b:Title>
    <b:Year>2011</b:Year>
    <b:YearAccessed>2019</b:YearAccessed>
    <b:MonthAccessed>December</b:MonthAccessed>
    <b:DayAccessed>16</b:DayAccessed>
    <b:URL>https://www.egr.msu.edu/classes/ece480/capstone/spring11/group02/documents/matt_appnote.pdf</b:URL>
    <b:RefOrder>38</b:RefOrder>
  </b:Source>
  <b:Source>
    <b:Tag>Rad13</b:Tag>
    <b:SourceType>InternetSite</b:SourceType>
    <b:Guid>{D87B58D8-FD63-4128-A307-4347CA770FC1}</b:Guid>
    <b:Author>
      <b:Author>
        <b:NameList>
          <b:Person>
            <b:Last>S.Grover</b:Last>
            <b:First>Radhika</b:First>
          </b:Person>
        </b:NameList>
      </b:Author>
    </b:Author>
    <b:Title>Programming with Java</b:Title>
    <b:Year>2013</b:Year>
    <b:YearAccessed>2019</b:YearAccessed>
    <b:MonthAccessed>December</b:MonthAccessed>
    <b:DayAccessed>23</b:DayAccessed>
    <b:URL>https://books.google.co.uk/books?id=Ki2DMaeeHpUC&amp;pg=PA78#v=onepage&amp;q&amp;f=true</b:URL>
    <b:RefOrder>39</b:RefOrder>
  </b:Source>
  <b:Source>
    <b:Tag>Quo18</b:Tag>
    <b:SourceType>InternetSite</b:SourceType>
    <b:Guid>{1AF27236-79C7-4D92-BD83-C3D814BFE46A}</b:Guid>
    <b:Author>
      <b:Author>
        <b:Corporate>Quora</b:Corporate>
      </b:Author>
    </b:Author>
    <b:Title>How can I implement a 2D map of an indoor environment using android?</b:Title>
    <b:Year>2018</b:Year>
    <b:YearAccessed>2020</b:YearAccessed>
    <b:MonthAccessed>Febuary</b:MonthAccessed>
    <b:DayAccessed>12</b:DayAccessed>
    <b:URL>https://www.quora.com/How-can-I-implement-a-2D-map-of-an-indoor-environment-using-android</b:URL>
    <b:RefOrder>40</b:RefOrder>
  </b:Source>
  <b:Source>
    <b:Tag>Tom17</b:Tag>
    <b:SourceType>InternetSite</b:SourceType>
    <b:Guid>{C415381A-6A6F-4089-A9DE-A38B331707F2}</b:Guid>
    <b:Author>
      <b:Author>
        <b:NameList>
          <b:Person>
            <b:Last>Jackson</b:Last>
            <b:First>Tommy</b:First>
          </b:Person>
        </b:NameList>
      </b:Author>
    </b:Author>
    <b:Title>Manually add a floorplan to Google Maps with Android Studio</b:Title>
    <b:Year>2017</b:Year>
    <b:YearAccessed>2020</b:YearAccessed>
    <b:MonthAccessed>Febuary</b:MonthAccessed>
    <b:DayAccessed>20</b:DayAccessed>
    <b:URL>https://stackoverflow.com/questions/46696257/manually-add-a-floorplan-to-google-maps-with-android-studio</b:URL>
    <b:RefOrder>41</b:RefOrder>
  </b:Source>
  <b:Source>
    <b:Tag>DrM14</b:Tag>
    <b:SourceType>InternetSite</b:SourceType>
    <b:Guid>{769A096F-6595-4395-9BB2-699E53389222}</b:Guid>
    <b:Author>
      <b:Author>
        <b:NameList>
          <b:Person>
            <b:Last>Dr.Molle</b:Last>
          </b:Person>
        </b:NameList>
      </b:Author>
    </b:Author>
    <b:Title>a failed attempt at placing a dot over an image based on known lat and lng points</b:Title>
    <b:Year>2014</b:Year>
    <b:YearAccessed>2020</b:YearAccessed>
    <b:MonthAccessed>Febuary</b:MonthAccessed>
    <b:DayAccessed>23</b:DayAccessed>
    <b:URL>https://stackoverflow.com/questions/27387535/a-failed-attempt-at-placing-a-dot-over-an-image-based-on-known-lat-and-lng-point/27489153#27489153</b:URL>
    <b:RefOrder>42</b:RefOrder>
  </b:Source>
  <b:Source>
    <b:Tag>Goo20</b:Tag>
    <b:SourceType>InternetSite</b:SourceType>
    <b:Guid>{87E9CC8E-CC8F-4BC8-BD1D-5162D5DACD71}</b:Guid>
    <b:Author>
      <b:Author>
        <b:Corporate>Google</b:Corporate>
      </b:Author>
    </b:Author>
    <b:Title>Tile Overlays</b:Title>
    <b:Year>2020</b:Year>
    <b:YearAccessed>2020</b:YearAccessed>
    <b:MonthAccessed>Febuary</b:MonthAccessed>
    <b:DayAccessed>21</b:DayAccessed>
    <b:URL>https://developers.google.com/maps/documentation/android-sdk/tileoverlay</b:URL>
    <b:RefOrder>43</b:RefOrder>
  </b:Source>
  <b:Source>
    <b:Tag>Not17</b:Tag>
    <b:SourceType>InternetSite</b:SourceType>
    <b:Guid>{A16110D2-6427-42C6-A5B8-FA9141D6BA6B}</b:Guid>
    <b:Author>
      <b:Author>
        <b:NameList>
          <b:Person>
            <b:Last>NotYoAvgJoe</b:Last>
          </b:Person>
        </b:NameList>
      </b:Author>
    </b:Author>
    <b:Title>Indoor map for android with current location marker</b:Title>
    <b:Year>2017</b:Year>
    <b:YearAccessed>2020</b:YearAccessed>
    <b:MonthAccessed>January</b:MonthAccessed>
    <b:DayAccessed>15</b:DayAccessed>
    <b:URL>https://stackoverflow.com/questions/46142278/indoor-map-for-android-with-current-location-marker</b:URL>
    <b:RefOrder>44</b:RefOrder>
  </b:Source>
  <b:Source>
    <b:Tag>SEV16</b:Tag>
    <b:SourceType>InternetSite</b:SourceType>
    <b:Guid>{A9DB465F-B306-42DE-A78B-C0C83E296A9C}</b:Guid>
    <b:Author>
      <b:Author>
        <b:NameList>
          <b:Person>
            <b:Last>SEVERYN</b:Last>
          </b:Person>
        </b:NameList>
      </b:Author>
    </b:Author>
    <b:Title>Indoor Positioning System: How We Worked on Solving Geolocation Challenge</b:Title>
    <b:Year>2016</b:Year>
    <b:YearAccessed>2019</b:YearAccessed>
    <b:MonthAccessed>December</b:MonthAccessed>
    <b:DayAccessed>18</b:DayAccessed>
    <b:URL>https://www.grossum.com/blog/indoor-positioning-system-how-we-worked-on-solving-this-challenge</b:URL>
    <b:RefOrder>45</b:RefOrder>
  </b:Source>
  <b:Source>
    <b:Tag>wvr17</b:Tag>
    <b:SourceType>InternetSite</b:SourceType>
    <b:Guid>{F6AA9200-ED44-45D3-95CC-4B12E0037DE7}</b:Guid>
    <b:Author>
      <b:Author>
        <b:NameList>
          <b:Person>
            <b:Last>wvrossem</b:Last>
          </b:Person>
        </b:NameList>
      </b:Author>
    </b:Author>
    <b:Title>FIPS-Android-Online</b:Title>
    <b:Year>2017</b:Year>
    <b:YearAccessed>2019</b:YearAccessed>
    <b:MonthAccessed>August</b:MonthAccessed>
    <b:DayAccessed>18</b:DayAccessed>
    <b:URL>https://github.com/wvrossem/FIPS-Android-Online</b:URL>
    <b:RefOrder>46</b:RefOrder>
  </b:Source>
  <b:Source>
    <b:Tag>ajn19</b:Tag>
    <b:SourceType>InternetSite</b:SourceType>
    <b:Guid>{7023825B-DA03-464C-B553-05B4E0E1FCFB}</b:Guid>
    <b:Author>
      <b:Author>
        <b:NameList>
          <b:Person>
            <b:Last>ajnas</b:Last>
          </b:Person>
        </b:NameList>
      </b:Author>
    </b:Author>
    <b:Title>WiFiPS</b:Title>
    <b:Year>2019</b:Year>
    <b:YearAccessed>2019</b:YearAccessed>
    <b:MonthAccessed>August</b:MonthAccessed>
    <b:DayAccessed>17</b:DayAccessed>
    <b:URL>https://github.com/ajnas/WiFiPS</b:URL>
    <b:RefOrder>47</b:RefOrder>
  </b:Source>
  <b:Source>
    <b:Tag>Ind19</b:Tag>
    <b:SourceType>InternetSite</b:SourceType>
    <b:Guid>{7ADD86DA-5C79-4303-A7AD-CC6DDE9DC7DD}</b:Guid>
    <b:Author>
      <b:Author>
        <b:Corporate>IndoorAtlas</b:Corporate>
      </b:Author>
    </b:Author>
    <b:Title>android-sdk-examples</b:Title>
    <b:Year>2019</b:Year>
    <b:YearAccessed>2019</b:YearAccessed>
    <b:MonthAccessed>August</b:MonthAccessed>
    <b:DayAccessed>26</b:DayAccessed>
    <b:URL>https://github.com/IndoorAtlas/android-sdk-examples</b:URL>
    <b:RefOrder>48</b:RefOrder>
  </b:Source>
  <b:Source>
    <b:Tag>Goo191</b:Tag>
    <b:SourceType>InternetSite</b:SourceType>
    <b:Guid>{4FACE70F-CAF8-4DCA-96C7-122495AC4647}</b:Guid>
    <b:Author>
      <b:Author>
        <b:Corporate>Google</b:Corporate>
      </b:Author>
    </b:Author>
    <b:Title>Wi-Fi scanning overview</b:Title>
    <b:Year>2019</b:Year>
    <b:YearAccessed>2019</b:YearAccessed>
    <b:MonthAccessed>September</b:MonthAccessed>
    <b:DayAccessed>16</b:DayAccessed>
    <b:URL>https://developer.android.com/guide/topics/connectivity/wifi-scan</b:URL>
    <b:RefOrder>49</b:RefOrder>
  </b:Source>
  <b:Source>
    <b:Tag>Wir17</b:Tag>
    <b:SourceType>InternetSite</b:SourceType>
    <b:Guid>{E5A0A82C-8B29-4F28-9F55-37A4E20C06FB}</b:Guid>
    <b:Author>
      <b:Author>
        <b:Corporate>Wireless LAN Professionals</b:Corporate>
      </b:Author>
    </b:Author>
    <b:Title>Indoor Location Detection using Wifi | Marko Tisler | WLPC EU Budapest 2016</b:Title>
    <b:Year>2017</b:Year>
    <b:YearAccessed>2019</b:YearAccessed>
    <b:MonthAccessed>September</b:MonthAccessed>
    <b:DayAccessed>2019</b:DayAccessed>
    <b:URL>https://www.youtube.com/watch?v=vtfnlgTj_-A</b:URL>
    <b:RefOrder>50</b:RefOrder>
  </b:Source>
  <b:Source>
    <b:Tag>Ind17</b:Tag>
    <b:SourceType>InternetSite</b:SourceType>
    <b:Guid>{CC16F835-404E-4460-90BE-44603CCB0054}</b:Guid>
    <b:Author>
      <b:Author>
        <b:Corporate>IndoorAtlas</b:Corporate>
      </b:Author>
    </b:Author>
    <b:Title>1. Adding Locations And Floor Plans</b:Title>
    <b:Year>2017</b:Year>
    <b:YearAccessed>2019</b:YearAccessed>
    <b:MonthAccessed>September</b:MonthAccessed>
    <b:DayAccessed>27</b:DayAccessed>
    <b:URL>https://www.youtube.com/watch?v=11ohBHC_00I</b:URL>
    <b:RefOrder>51</b:RefOrder>
  </b:Source>
  <b:Source>
    <b:Tag>Cod18</b:Tag>
    <b:SourceType>InternetSite</b:SourceType>
    <b:Guid>{3A64C4B1-2102-48FC-BEE7-B25AE1E8C238}</b:Guid>
    <b:Author>
      <b:Author>
        <b:Corporate>Coding Cafe</b:Corporate>
      </b:Author>
    </b:Author>
    <b:Title>Google Maps Current Location in Android Studio using Google Map - Get Current Location of user</b:Title>
    <b:Year>2018</b:Year>
    <b:YearAccessed>2019</b:YearAccessed>
    <b:MonthAccessed>December</b:MonthAccessed>
    <b:DayAccessed>26</b:DayAccessed>
    <b:URL>Google Maps Current Location in Android Studio using Google Map - Get Current Location of user</b:URL>
    <b:RefOrder>52</b:RefOrder>
  </b:Source>
  <b:Source>
    <b:Tag>Not171</b:Tag>
    <b:SourceType>InternetSite</b:SourceType>
    <b:Guid>{14885865-10FF-46DB-A3A4-F8EAB9C63F9E}</b:Guid>
    <b:Author>
      <b:Author>
        <b:NameList>
          <b:Person>
            <b:Last>NotYoAvgJoe</b:Last>
          </b:Person>
        </b:NameList>
      </b:Author>
    </b:Author>
    <b:Title>Indoor map for android with current location marker</b:Title>
    <b:Year>2017</b:Year>
    <b:YearAccessed>2019</b:YearAccessed>
    <b:MonthAccessed>August</b:MonthAccessed>
    <b:DayAccessed>17</b:DayAccessed>
    <b:URL>https://stackoverflow.com/questions/46142278/indoor-map-for-android-with-current-location-marker</b:URL>
    <b:RefOrder>53</b:RefOrder>
  </b:Source>
  <b:Source>
    <b:Tag>tut20</b:Tag>
    <b:SourceType>InternetSite</b:SourceType>
    <b:Guid>{426D733B-4D33-46B6-8539-D543862F5715}</b:Guid>
    <b:Author>
      <b:Author>
        <b:Corporate>tutorialspoint</b:Corporate>
      </b:Author>
    </b:Author>
    <b:Title>Android - Alert Dialoges</b:Title>
    <b:Year>2020</b:Year>
    <b:YearAccessed>2019</b:YearAccessed>
    <b:MonthAccessed>December</b:MonthAccessed>
    <b:DayAccessed>18</b:DayAccessed>
    <b:URL>https://www.tutorialspoint.com/android/android_alert_dialoges.htm</b:URL>
    <b:RefOrder>54</b:RefOrder>
  </b:Source>
  <b:Source>
    <b:Tag>boj16</b:Tag>
    <b:SourceType>InternetSite</b:SourceType>
    <b:Guid>{210D9C43-C45C-4CE4-96F7-F068AD50F127}</b:Guid>
    <b:Author>
      <b:Author>
        <b:NameList>
          <b:Person>
            <b:Last>bojan</b:Last>
          </b:Person>
        </b:NameList>
      </b:Author>
    </b:Author>
    <b:Title>How to request Location Permission at runtime</b:Title>
    <b:Year>2016</b:Year>
    <b:YearAccessed>2019</b:YearAccessed>
    <b:MonthAccessed>December</b:MonthAccessed>
    <b:DayAccessed>2</b:DayAccessed>
    <b:URL>https://stackoverflow.com/questions/40142331/how-to-request-location-permission-at-runtime</b:URL>
    <b:RefOrder>55</b:RefOrder>
  </b:Source>
  <b:Source>
    <b:Tag>goo19</b:Tag>
    <b:SourceType>InternetSite</b:SourceType>
    <b:Guid>{73F02839-1E64-4C55-B9D7-491C3AEBFB34}</b:Guid>
    <b:Author>
      <b:Author>
        <b:NameList>
          <b:Person>
            <b:Last>googlesamples</b:Last>
          </b:Person>
        </b:NameList>
      </b:Author>
    </b:Author>
    <b:Title>easypermissions</b:Title>
    <b:Year>2019</b:Year>
    <b:YearAccessed>2019</b:YearAccessed>
    <b:MonthAccessed>December</b:MonthAccessed>
    <b:DayAccessed>26</b:DayAccessed>
    <b:URL>https://github.com/googlesamples/easypermissions</b:URL>
    <b:RefOrder>56</b:RefOrder>
  </b:Source>
  <b:Source>
    <b:Tag>tut201</b:Tag>
    <b:SourceType>InternetSite</b:SourceType>
    <b:Guid>{FA9B5761-2390-45BD-AD3B-069719057098}</b:Guid>
    <b:Author>
      <b:Author>
        <b:Corporate>tutorailspoint</b:Corporate>
      </b:Author>
    </b:Author>
    <b:Title>Android - Camera</b:Title>
    <b:Year>2020</b:Year>
    <b:YearAccessed>2019</b:YearAccessed>
    <b:MonthAccessed>August</b:MonthAccessed>
    <b:DayAccessed>15</b:DayAccessed>
    <b:URL>https://www.tutorialspoint.com/android/android_camera.htm</b:URL>
    <b:RefOrder>57</b:RefOrder>
  </b:Source>
  <b:Source>
    <b:Tag>Goo201</b:Tag>
    <b:SourceType>InternetSite</b:SourceType>
    <b:Guid>{6947D05D-BE59-46CE-90F5-E2ACE3F6ADF4}</b:Guid>
    <b:Author>
      <b:Author>
        <b:Corporate>Google</b:Corporate>
      </b:Author>
    </b:Author>
    <b:Title>Interacting with Other Apps</b:Title>
    <b:Year>2020</b:Year>
    <b:YearAccessed>2019</b:YearAccessed>
    <b:MonthAccessed>August</b:MonthAccessed>
    <b:DayAccessed>18</b:DayAccessed>
    <b:URL>https://developer.android.com/training/basics/intents</b:URL>
    <b:RefOrder>58</b:RefOrder>
  </b:Source>
  <b:Source>
    <b:Tag>Goo202</b:Tag>
    <b:SourceType>InternetSite</b:SourceType>
    <b:Guid>{076A9AF6-08F7-4291-A64E-BA3E29889576}</b:Guid>
    <b:Author>
      <b:Author>
        <b:Corporate>Google</b:Corporate>
      </b:Author>
    </b:Author>
    <b:Title>App security best practices</b:Title>
    <b:Year>2020</b:Year>
    <b:YearAccessed>2019</b:YearAccessed>
    <b:MonthAccessed>September</b:MonthAccessed>
    <b:DayAccessed>12</b:DayAccessed>
    <b:URL>https://developer.android.com/topic/security/best-practices</b:URL>
    <b:RefOrder>59</b:RefOrder>
  </b:Source>
</b:Sources>
</file>

<file path=customXml/itemProps1.xml><?xml version="1.0" encoding="utf-8"?>
<ds:datastoreItem xmlns:ds="http://schemas.openxmlformats.org/officeDocument/2006/customXml" ds:itemID="{3CB8A21D-1EB1-4DB1-9C23-5F8FC6DA43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78</TotalTime>
  <Pages>51</Pages>
  <Words>13341</Words>
  <Characters>76049</Characters>
  <Application>Microsoft Office Word</Application>
  <DocSecurity>0</DocSecurity>
  <Lines>633</Lines>
  <Paragraphs>178</Paragraphs>
  <ScaleCrop>false</ScaleCrop>
  <HeadingPairs>
    <vt:vector size="2" baseType="variant">
      <vt:variant>
        <vt:lpstr>Title</vt:lpstr>
      </vt:variant>
      <vt:variant>
        <vt:i4>1</vt:i4>
      </vt:variant>
    </vt:vector>
  </HeadingPairs>
  <TitlesOfParts>
    <vt:vector size="1" baseType="lpstr">
      <vt:lpstr/>
    </vt:vector>
  </TitlesOfParts>
  <Company>Glasgow Caledonian University</Company>
  <LinksUpToDate>false</LinksUpToDate>
  <CharactersWithSpaces>89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etup</dc:creator>
  <cp:lastModifiedBy>Yu Hong Lee</cp:lastModifiedBy>
  <cp:revision>57</cp:revision>
  <dcterms:created xsi:type="dcterms:W3CDTF">2020-04-21T19:57:00Z</dcterms:created>
  <dcterms:modified xsi:type="dcterms:W3CDTF">2020-04-30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c594c13e4b029cf927aaa6b</vt:lpwstr>
  </property>
  <property fmtid="{D5CDD505-2E9C-101B-9397-08002B2CF9AE}" pid="3" name="WnCSubscriberId">
    <vt:lpwstr>0</vt:lpwstr>
  </property>
  <property fmtid="{D5CDD505-2E9C-101B-9397-08002B2CF9AE}" pid="4" name="WnCOutputStyleId">
    <vt:lpwstr>rwuserstyle:5b8d28c4be5c4c07e1f990fa</vt:lpwstr>
  </property>
  <property fmtid="{D5CDD505-2E9C-101B-9397-08002B2CF9AE}" pid="5" name="RWProductId">
    <vt:lpwstr>Flow</vt:lpwstr>
  </property>
  <property fmtid="{D5CDD505-2E9C-101B-9397-08002B2CF9AE}" pid="6" name="RWProjectId">
    <vt:lpwstr>ap:5c594c13e4b029cf927aaa6c</vt:lpwstr>
  </property>
  <property fmtid="{D5CDD505-2E9C-101B-9397-08002B2CF9AE}" pid="7" name="WnC4Folder">
    <vt:lpwstr>Documents///Honours_Project_1920_Final_Report_S1620580(3)</vt:lpwstr>
  </property>
</Properties>
</file>